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40F1" w:rsidRPr="00380357" w:rsidRDefault="008E40F1" w:rsidP="00D42091">
      <w:pPr>
        <w:pStyle w:val="BCAuthorAddress"/>
        <w:spacing w:after="0" w:line="276" w:lineRule="auto"/>
        <w:contextualSpacing/>
        <w:rPr>
          <w:rFonts w:ascii="Times New Roman" w:hAnsi="Times New Roman"/>
          <w:b/>
          <w:bCs/>
          <w:color w:val="000000" w:themeColor="text1"/>
          <w:sz w:val="40"/>
          <w:szCs w:val="28"/>
        </w:rPr>
      </w:pPr>
      <w:bookmarkStart w:id="0" w:name="_GoBack"/>
      <w:bookmarkEnd w:id="0"/>
      <w:r w:rsidRPr="00380357">
        <w:rPr>
          <w:rFonts w:ascii="Times New Roman" w:hAnsi="Times New Roman"/>
          <w:b/>
          <w:bCs/>
          <w:color w:val="000000" w:themeColor="text1"/>
          <w:sz w:val="40"/>
          <w:szCs w:val="28"/>
        </w:rPr>
        <w:t xml:space="preserve">Systematic multivariate </w:t>
      </w:r>
      <w:r w:rsidRPr="000E015C">
        <w:rPr>
          <w:rFonts w:ascii="Times New Roman" w:hAnsi="Times New Roman"/>
          <w:b/>
          <w:bCs/>
          <w:noProof/>
          <w:color w:val="000000" w:themeColor="text1"/>
          <w:sz w:val="40"/>
          <w:szCs w:val="28"/>
        </w:rPr>
        <w:t>optimisation</w:t>
      </w:r>
      <w:r w:rsidRPr="00380357">
        <w:rPr>
          <w:rFonts w:ascii="Times New Roman" w:hAnsi="Times New Roman"/>
          <w:b/>
          <w:bCs/>
          <w:color w:val="000000" w:themeColor="text1"/>
          <w:sz w:val="40"/>
          <w:szCs w:val="28"/>
        </w:rPr>
        <w:t xml:space="preserve"> of butylene carbonate synthesis </w:t>
      </w:r>
      <w:r w:rsidRPr="00380357">
        <w:rPr>
          <w:rFonts w:ascii="Times New Roman" w:hAnsi="Times New Roman"/>
          <w:b/>
          <w:bCs/>
          <w:i/>
          <w:iCs/>
          <w:color w:val="000000" w:themeColor="text1"/>
          <w:sz w:val="40"/>
          <w:szCs w:val="28"/>
        </w:rPr>
        <w:t>via</w:t>
      </w:r>
      <w:r w:rsidRPr="00380357">
        <w:rPr>
          <w:rFonts w:ascii="Times New Roman" w:hAnsi="Times New Roman"/>
          <w:b/>
          <w:bCs/>
          <w:color w:val="000000" w:themeColor="text1"/>
          <w:sz w:val="40"/>
          <w:szCs w:val="28"/>
        </w:rPr>
        <w:t xml:space="preserve"> CO</w:t>
      </w:r>
      <w:r w:rsidRPr="00380357">
        <w:rPr>
          <w:rFonts w:ascii="Times New Roman" w:hAnsi="Times New Roman"/>
          <w:b/>
          <w:bCs/>
          <w:color w:val="000000" w:themeColor="text1"/>
          <w:sz w:val="40"/>
          <w:szCs w:val="28"/>
          <w:vertAlign w:val="subscript"/>
        </w:rPr>
        <w:t>2</w:t>
      </w:r>
      <w:r w:rsidRPr="00380357">
        <w:rPr>
          <w:rFonts w:ascii="Times New Roman" w:hAnsi="Times New Roman"/>
          <w:b/>
          <w:bCs/>
          <w:color w:val="000000" w:themeColor="text1"/>
          <w:sz w:val="40"/>
          <w:szCs w:val="28"/>
        </w:rPr>
        <w:t xml:space="preserve"> </w:t>
      </w:r>
      <w:r w:rsidRPr="000E015C">
        <w:rPr>
          <w:rFonts w:ascii="Times New Roman" w:hAnsi="Times New Roman"/>
          <w:b/>
          <w:bCs/>
          <w:noProof/>
          <w:color w:val="000000" w:themeColor="text1"/>
          <w:sz w:val="40"/>
          <w:szCs w:val="28"/>
        </w:rPr>
        <w:t>utilisation</w:t>
      </w:r>
      <w:r w:rsidRPr="00380357">
        <w:rPr>
          <w:rFonts w:ascii="Times New Roman" w:hAnsi="Times New Roman"/>
          <w:b/>
          <w:bCs/>
          <w:color w:val="000000" w:themeColor="text1"/>
          <w:sz w:val="40"/>
          <w:szCs w:val="28"/>
        </w:rPr>
        <w:t xml:space="preserve"> using graphene-inorganic nanocomposite catalysts</w:t>
      </w:r>
    </w:p>
    <w:p w:rsidR="00380357" w:rsidRDefault="00380357" w:rsidP="00D42091">
      <w:pPr>
        <w:pStyle w:val="BBAuthorName"/>
        <w:spacing w:after="0" w:line="276" w:lineRule="auto"/>
        <w:contextualSpacing/>
      </w:pPr>
    </w:p>
    <w:p w:rsidR="00380357" w:rsidRDefault="008E40F1" w:rsidP="00D42091">
      <w:pPr>
        <w:pStyle w:val="BBAuthorName"/>
        <w:spacing w:after="0" w:line="276" w:lineRule="auto"/>
        <w:contextualSpacing/>
        <w:rPr>
          <w:rFonts w:ascii="Times New Roman" w:hAnsi="Times New Roman"/>
          <w:color w:val="000000" w:themeColor="text1"/>
          <w:vertAlign w:val="superscript"/>
        </w:rPr>
      </w:pPr>
      <w:r w:rsidRPr="00B6778D">
        <w:t xml:space="preserve">Victor </w:t>
      </w:r>
      <w:r w:rsidR="005F0482" w:rsidRPr="00B6778D">
        <w:t>N</w:t>
      </w:r>
      <w:r w:rsidR="00227457">
        <w:t>nam</w:t>
      </w:r>
      <w:r w:rsidR="005F0482" w:rsidRPr="00B6778D">
        <w:t>di</w:t>
      </w:r>
      <w:r w:rsidRPr="00B6778D">
        <w:t xml:space="preserve"> Onyenkeadi</w:t>
      </w:r>
      <w:r w:rsidR="00D42091">
        <w:rPr>
          <w:vertAlign w:val="superscript"/>
        </w:rPr>
        <w:t>a</w:t>
      </w:r>
      <w:r w:rsidRPr="00B6778D">
        <w:t xml:space="preserve">, </w:t>
      </w:r>
      <w:r w:rsidRPr="00B6778D">
        <w:rPr>
          <w:rFonts w:ascii="Times New Roman" w:hAnsi="Times New Roman"/>
          <w:color w:val="000000" w:themeColor="text1"/>
        </w:rPr>
        <w:t>Omar Aboelazayem</w:t>
      </w:r>
      <w:r w:rsidR="00D42091">
        <w:rPr>
          <w:rFonts w:ascii="Times New Roman" w:hAnsi="Times New Roman"/>
          <w:color w:val="000000" w:themeColor="text1"/>
          <w:vertAlign w:val="superscript"/>
        </w:rPr>
        <w:t>a,b</w:t>
      </w:r>
      <w:r w:rsidR="00380357">
        <w:rPr>
          <w:rFonts w:ascii="Times New Roman" w:hAnsi="Times New Roman"/>
          <w:color w:val="000000" w:themeColor="text1"/>
        </w:rPr>
        <w:t xml:space="preserve"> </w:t>
      </w:r>
      <w:r w:rsidR="00380357" w:rsidRPr="000E015C">
        <w:rPr>
          <w:rFonts w:ascii="Times New Roman" w:hAnsi="Times New Roman"/>
          <w:noProof/>
          <w:color w:val="000000" w:themeColor="text1"/>
        </w:rPr>
        <w:t>and</w:t>
      </w:r>
      <w:r w:rsidR="00380357">
        <w:rPr>
          <w:rFonts w:ascii="Times New Roman" w:hAnsi="Times New Roman"/>
          <w:color w:val="000000" w:themeColor="text1"/>
        </w:rPr>
        <w:t xml:space="preserve"> Basudeb </w:t>
      </w:r>
      <w:r w:rsidR="00380357" w:rsidRPr="000E015C">
        <w:rPr>
          <w:rFonts w:ascii="Times New Roman" w:hAnsi="Times New Roman"/>
          <w:noProof/>
          <w:color w:val="000000" w:themeColor="text1"/>
        </w:rPr>
        <w:t>Saha</w:t>
      </w:r>
      <w:r w:rsidR="00D42091" w:rsidRPr="000E015C">
        <w:rPr>
          <w:rFonts w:ascii="Times New Roman" w:hAnsi="Times New Roman"/>
          <w:noProof/>
          <w:color w:val="000000" w:themeColor="text1"/>
          <w:vertAlign w:val="superscript"/>
        </w:rPr>
        <w:t>a</w:t>
      </w:r>
      <w:r w:rsidR="00380357">
        <w:rPr>
          <w:rStyle w:val="FootnoteReference"/>
          <w:rFonts w:ascii="Times New Roman" w:hAnsi="Times New Roman"/>
          <w:color w:val="000000" w:themeColor="text1"/>
        </w:rPr>
        <w:footnoteReference w:id="1"/>
      </w:r>
    </w:p>
    <w:p w:rsidR="00D42091" w:rsidRPr="00B6778D" w:rsidRDefault="00D42091" w:rsidP="00D42091">
      <w:pPr>
        <w:pStyle w:val="BCAuthorAddress"/>
        <w:spacing w:after="0" w:line="276" w:lineRule="auto"/>
        <w:contextualSpacing/>
        <w:jc w:val="both"/>
        <w:rPr>
          <w:rFonts w:ascii="Times New Roman" w:hAnsi="Times New Roman"/>
          <w:color w:val="000000" w:themeColor="text1"/>
          <w:sz w:val="22"/>
          <w:szCs w:val="22"/>
        </w:rPr>
      </w:pPr>
      <w:r>
        <w:rPr>
          <w:rFonts w:ascii="Times New Roman" w:hAnsi="Times New Roman"/>
          <w:color w:val="000000" w:themeColor="text1"/>
          <w:sz w:val="22"/>
          <w:szCs w:val="22"/>
          <w:vertAlign w:val="superscript"/>
        </w:rPr>
        <w:t>a</w:t>
      </w:r>
      <w:r w:rsidRPr="00B6778D">
        <w:rPr>
          <w:rFonts w:ascii="Times New Roman" w:hAnsi="Times New Roman"/>
          <w:color w:val="000000" w:themeColor="text1"/>
          <w:sz w:val="22"/>
          <w:szCs w:val="22"/>
          <w:vertAlign w:val="superscript"/>
        </w:rPr>
        <w:t xml:space="preserve"> </w:t>
      </w:r>
      <w:r w:rsidRPr="00B6778D">
        <w:rPr>
          <w:rFonts w:ascii="Times New Roman" w:hAnsi="Times New Roman"/>
          <w:color w:val="000000" w:themeColor="text1"/>
          <w:sz w:val="22"/>
          <w:szCs w:val="22"/>
        </w:rPr>
        <w:t>Centre for Energy and Environment Research, School of Engineering, London South Bank University, 103 Borough Road, London, SE1 0AA, UK.</w:t>
      </w:r>
    </w:p>
    <w:p w:rsidR="00D42091" w:rsidRPr="00B6778D" w:rsidRDefault="00D42091" w:rsidP="00D42091">
      <w:pPr>
        <w:pStyle w:val="BCAuthorAddress"/>
        <w:spacing w:after="0" w:line="276" w:lineRule="auto"/>
        <w:contextualSpacing/>
        <w:jc w:val="both"/>
        <w:rPr>
          <w:rFonts w:ascii="Times New Roman" w:hAnsi="Times New Roman"/>
          <w:color w:val="000000" w:themeColor="text1"/>
          <w:sz w:val="22"/>
          <w:szCs w:val="22"/>
        </w:rPr>
      </w:pPr>
      <w:r>
        <w:rPr>
          <w:rFonts w:ascii="Times New Roman" w:hAnsi="Times New Roman"/>
          <w:color w:val="000000" w:themeColor="text1"/>
          <w:sz w:val="22"/>
          <w:szCs w:val="22"/>
          <w:vertAlign w:val="superscript"/>
        </w:rPr>
        <w:t>b</w:t>
      </w:r>
      <w:r w:rsidRPr="00B6778D">
        <w:rPr>
          <w:rFonts w:ascii="Times New Roman" w:hAnsi="Times New Roman"/>
          <w:color w:val="000000" w:themeColor="text1"/>
          <w:sz w:val="22"/>
          <w:szCs w:val="22"/>
          <w:vertAlign w:val="superscript"/>
        </w:rPr>
        <w:t xml:space="preserve"> </w:t>
      </w:r>
      <w:r w:rsidRPr="00B6778D">
        <w:rPr>
          <w:rFonts w:ascii="Times New Roman" w:hAnsi="Times New Roman"/>
          <w:color w:val="000000" w:themeColor="text1"/>
          <w:sz w:val="22"/>
          <w:szCs w:val="22"/>
        </w:rPr>
        <w:t>Department of Chemical Engineering, The British University in Egypt, Misr-Ismalia Road, El-Shorouk City 11837, Cairo, Egypt.</w:t>
      </w:r>
    </w:p>
    <w:p w:rsidR="00D42091" w:rsidRDefault="00D42091" w:rsidP="00D42091">
      <w:pPr>
        <w:pStyle w:val="BDAbstract"/>
        <w:spacing w:before="0" w:after="0" w:line="360" w:lineRule="auto"/>
        <w:contextualSpacing/>
        <w:jc w:val="left"/>
        <w:rPr>
          <w:rFonts w:ascii="Times New Roman" w:hAnsi="Times New Roman"/>
          <w:b/>
          <w:bCs/>
          <w:color w:val="000000" w:themeColor="text1"/>
        </w:rPr>
      </w:pPr>
      <w:r>
        <w:rPr>
          <w:rFonts w:ascii="Times New Roman" w:hAnsi="Times New Roman"/>
          <w:b/>
          <w:bCs/>
          <w:color w:val="000000" w:themeColor="text1"/>
        </w:rPr>
        <w:br w:type="page"/>
      </w:r>
    </w:p>
    <w:p w:rsidR="00D42091" w:rsidRPr="00D42091" w:rsidRDefault="00D42091" w:rsidP="00D42091">
      <w:pPr>
        <w:pStyle w:val="BCAuthorAddress"/>
        <w:sectPr w:rsidR="00D42091" w:rsidRPr="00D42091" w:rsidSect="0049408C">
          <w:footerReference w:type="even" r:id="rId8"/>
          <w:footerReference w:type="default" r:id="rId9"/>
          <w:pgSz w:w="11906" w:h="16838"/>
          <w:pgMar w:top="1440" w:right="1440" w:bottom="1440" w:left="1440" w:header="706" w:footer="706" w:gutter="0"/>
          <w:cols w:space="708"/>
          <w:docGrid w:linePitch="360"/>
        </w:sectPr>
      </w:pPr>
    </w:p>
    <w:p w:rsidR="008E40F1" w:rsidRPr="0049408C" w:rsidRDefault="008E40F1" w:rsidP="0049408C">
      <w:pPr>
        <w:pStyle w:val="Heading1"/>
        <w:rPr>
          <w:rFonts w:ascii="Times New Roman" w:hAnsi="Times New Roman"/>
          <w:b w:val="0"/>
          <w:bCs/>
          <w:color w:val="000000" w:themeColor="text1"/>
        </w:rPr>
      </w:pPr>
      <w:r w:rsidRPr="00247F73">
        <w:rPr>
          <w:rStyle w:val="Heading1Char"/>
          <w:b/>
        </w:rPr>
        <w:lastRenderedPageBreak/>
        <w:t>A</w:t>
      </w:r>
      <w:r w:rsidR="00166DDA" w:rsidRPr="00247F73">
        <w:rPr>
          <w:rStyle w:val="Heading1Char"/>
          <w:b/>
        </w:rPr>
        <w:t>bstract</w:t>
      </w:r>
      <w:r w:rsidR="00D42091" w:rsidRPr="00947B12">
        <w:rPr>
          <w:rStyle w:val="FootnoteReference"/>
          <w:rFonts w:ascii="Times New Roman" w:hAnsi="Times New Roman"/>
          <w:bCs/>
          <w:color w:val="000000" w:themeColor="text1"/>
        </w:rPr>
        <w:footnoteReference w:id="2"/>
      </w:r>
      <w:r w:rsidRPr="00947B12">
        <w:rPr>
          <w:rFonts w:ascii="Times New Roman" w:hAnsi="Times New Roman"/>
          <w:bCs/>
          <w:color w:val="000000" w:themeColor="text1"/>
        </w:rPr>
        <w:t xml:space="preserve"> </w:t>
      </w:r>
    </w:p>
    <w:p w:rsidR="00B027CC" w:rsidRPr="00B027CC" w:rsidRDefault="008E40F1" w:rsidP="004924A1">
      <w:pPr>
        <w:spacing w:line="276" w:lineRule="auto"/>
        <w:jc w:val="both"/>
        <w:rPr>
          <w:noProof/>
        </w:rPr>
      </w:pPr>
      <w:r w:rsidRPr="00B6778D">
        <w:t xml:space="preserve">The synthesis of butylene carbonate (BC) through the reaction of butylene oxide (BO) and carbon dioxide </w:t>
      </w:r>
      <w:r w:rsidR="00E33F5A">
        <w:t>(CO</w:t>
      </w:r>
      <w:r w:rsidR="00E33F5A" w:rsidRPr="00FA2670">
        <w:rPr>
          <w:vertAlign w:val="subscript"/>
        </w:rPr>
        <w:t>2</w:t>
      </w:r>
      <w:r w:rsidR="00E33F5A">
        <w:t xml:space="preserve">) </w:t>
      </w:r>
      <w:r w:rsidRPr="00B6778D">
        <w:t>has been investigated using highly efficient graphene-inorganic heterogeneous catalyst, cerium-</w:t>
      </w:r>
      <w:r w:rsidR="004D17E8" w:rsidRPr="004D17E8">
        <w:rPr>
          <w:noProof/>
        </w:rPr>
        <w:t xml:space="preserve"> </w:t>
      </w:r>
      <w:r w:rsidR="004D17E8" w:rsidRPr="00B6778D">
        <w:rPr>
          <w:noProof/>
        </w:rPr>
        <w:t>lanthana</w:t>
      </w:r>
      <w:r w:rsidR="004D17E8" w:rsidRPr="00B6778D">
        <w:t>-</w:t>
      </w:r>
      <w:r w:rsidRPr="00B6778D">
        <w:t>zirconia and graphene oxide represented as Ce–</w:t>
      </w:r>
      <w:r w:rsidR="004D17E8" w:rsidRPr="004D17E8">
        <w:t xml:space="preserve"> </w:t>
      </w:r>
      <w:r w:rsidR="004D17E8" w:rsidRPr="00B6778D">
        <w:t xml:space="preserve">La– </w:t>
      </w:r>
      <w:r w:rsidRPr="00B6778D">
        <w:t xml:space="preserve">Zr–GO nanocomposite. The systematic multivariate </w:t>
      </w:r>
      <w:r w:rsidRPr="000E015C">
        <w:rPr>
          <w:noProof/>
        </w:rPr>
        <w:t>optimisation</w:t>
      </w:r>
      <w:r w:rsidRPr="00B6778D">
        <w:t xml:space="preserve"> of </w:t>
      </w:r>
      <w:r w:rsidR="00E33F5A">
        <w:t>BC</w:t>
      </w:r>
      <w:r w:rsidRPr="00B6778D">
        <w:t xml:space="preserve"> synthesis </w:t>
      </w:r>
      <w:r w:rsidRPr="0039577A">
        <w:rPr>
          <w:i/>
        </w:rPr>
        <w:t>via</w:t>
      </w:r>
      <w:r w:rsidRPr="00B6778D">
        <w:t xml:space="preserve"> CO</w:t>
      </w:r>
      <w:r w:rsidRPr="008A6299">
        <w:rPr>
          <w:vertAlign w:val="subscript"/>
        </w:rPr>
        <w:t>2</w:t>
      </w:r>
      <w:r w:rsidRPr="00B6778D">
        <w:t xml:space="preserve"> </w:t>
      </w:r>
      <w:r w:rsidRPr="000E015C">
        <w:rPr>
          <w:noProof/>
        </w:rPr>
        <w:t>utilisation</w:t>
      </w:r>
      <w:r w:rsidRPr="00B6778D">
        <w:t xml:space="preserve"> using graphene-inorganic nanocomposite ha</w:t>
      </w:r>
      <w:r w:rsidR="00E33F5A">
        <w:t xml:space="preserve">s been developed </w:t>
      </w:r>
      <w:r w:rsidRPr="00B6778D">
        <w:t xml:space="preserve">using </w:t>
      </w:r>
      <w:r w:rsidR="00B908E2">
        <w:t>B</w:t>
      </w:r>
      <w:r w:rsidRPr="00B6778D">
        <w:t>ox</w:t>
      </w:r>
      <w:r w:rsidR="00E33F5A">
        <w:t>-</w:t>
      </w:r>
      <w:r w:rsidRPr="00B6778D">
        <w:t xml:space="preserve">Behnken </w:t>
      </w:r>
      <w:r w:rsidR="00FA2670">
        <w:t>D</w:t>
      </w:r>
      <w:r w:rsidRPr="00B6778D">
        <w:t>esign (BBD) of Response Surface Methodology</w:t>
      </w:r>
      <w:r w:rsidR="0039577A">
        <w:t xml:space="preserve"> (RSM)</w:t>
      </w:r>
      <w:r w:rsidR="0039577A">
        <w:rPr>
          <w:noProof/>
        </w:rPr>
        <w:t>.</w:t>
      </w:r>
      <w:r w:rsidR="0039577A" w:rsidRPr="0039577A">
        <w:t xml:space="preserve"> </w:t>
      </w:r>
      <w:r w:rsidRPr="00B6778D">
        <w:t>The</w:t>
      </w:r>
      <w:r w:rsidR="00E33F5A">
        <w:t xml:space="preserve"> </w:t>
      </w:r>
      <w:r w:rsidRPr="00B6778D">
        <w:t xml:space="preserve">BBD has been applied to </w:t>
      </w:r>
      <w:r w:rsidRPr="000E015C">
        <w:rPr>
          <w:noProof/>
        </w:rPr>
        <w:t>optimise</w:t>
      </w:r>
      <w:r w:rsidRPr="00B6778D">
        <w:t xml:space="preserve"> the single and interactive effect of four independent reaction variables, i.e. reaction temperature, pressure, cat</w:t>
      </w:r>
      <w:r w:rsidR="0039577A">
        <w:t>alyst loading and reaction time</w:t>
      </w:r>
      <w:r w:rsidRPr="00B6778D">
        <w:t xml:space="preserve"> on the conversion of BO and BC yield. Two quadratic regression models have been developed representing an empirical relationship between each reaction response and all the independent variables. </w:t>
      </w:r>
      <w:r w:rsidRPr="0039577A">
        <w:rPr>
          <w:noProof/>
        </w:rPr>
        <w:t>The predicted</w:t>
      </w:r>
      <w:r w:rsidRPr="00B6778D">
        <w:t xml:space="preserve"> models have been validated statistically and experimentally, where </w:t>
      </w:r>
      <w:r w:rsidR="004924A1">
        <w:t xml:space="preserve">a </w:t>
      </w:r>
      <w:r w:rsidRPr="00B6778D">
        <w:t xml:space="preserve">high agreement </w:t>
      </w:r>
      <w:r w:rsidR="00E33F5A">
        <w:t>has been</w:t>
      </w:r>
      <w:r w:rsidR="00E33F5A" w:rsidRPr="00B6778D">
        <w:t xml:space="preserve"> </w:t>
      </w:r>
      <w:r w:rsidRPr="00B6778D">
        <w:t xml:space="preserve">observed between predicted and experimental results with approximate relative errors of ±1.45% and ±1.52% for both the </w:t>
      </w:r>
      <w:r w:rsidR="004924A1">
        <w:t xml:space="preserve">BO </w:t>
      </w:r>
      <w:r w:rsidRPr="00B6778D">
        <w:t>conversion</w:t>
      </w:r>
      <w:r w:rsidR="00E33F5A">
        <w:t xml:space="preserve"> </w:t>
      </w:r>
      <w:r w:rsidRPr="00B6778D">
        <w:t xml:space="preserve">and </w:t>
      </w:r>
      <w:r w:rsidR="00E33F5A">
        <w:t xml:space="preserve">BC </w:t>
      </w:r>
      <w:r w:rsidRPr="00B6778D">
        <w:t>yield, respectively.</w:t>
      </w:r>
      <w:r w:rsidR="00B027CC" w:rsidRPr="00B027CC">
        <w:t xml:space="preserve"> The</w:t>
      </w:r>
      <w:r w:rsidR="0098634B">
        <w:t xml:space="preserve"> </w:t>
      </w:r>
      <w:r w:rsidR="00E33F5A">
        <w:t>implementation</w:t>
      </w:r>
      <w:r w:rsidR="00B027CC" w:rsidRPr="00B027CC">
        <w:t xml:space="preserve"> of RSM </w:t>
      </w:r>
      <w:r w:rsidR="00B027CC" w:rsidRPr="000E015C">
        <w:rPr>
          <w:noProof/>
        </w:rPr>
        <w:t>optimisation</w:t>
      </w:r>
      <w:r w:rsidR="00B027CC">
        <w:rPr>
          <w:noProof/>
        </w:rPr>
        <w:t xml:space="preserve"> process</w:t>
      </w:r>
      <w:r w:rsidR="0098634B">
        <w:rPr>
          <w:noProof/>
        </w:rPr>
        <w:t xml:space="preserve"> </w:t>
      </w:r>
      <w:r w:rsidR="004924A1">
        <w:rPr>
          <w:noProof/>
        </w:rPr>
        <w:t xml:space="preserve">for the conversion </w:t>
      </w:r>
      <w:r w:rsidR="0098634B">
        <w:rPr>
          <w:noProof/>
        </w:rPr>
        <w:t xml:space="preserve">of BC through the reaction </w:t>
      </w:r>
      <w:r w:rsidR="004924A1">
        <w:rPr>
          <w:noProof/>
        </w:rPr>
        <w:t>between</w:t>
      </w:r>
      <w:r w:rsidR="0098634B">
        <w:rPr>
          <w:noProof/>
        </w:rPr>
        <w:t xml:space="preserve"> BO and CO</w:t>
      </w:r>
      <w:r w:rsidR="0098634B" w:rsidRPr="0098634B">
        <w:rPr>
          <w:noProof/>
          <w:vertAlign w:val="subscript"/>
        </w:rPr>
        <w:t>2</w:t>
      </w:r>
      <w:r w:rsidR="004924A1">
        <w:rPr>
          <w:noProof/>
        </w:rPr>
        <w:t>,</w:t>
      </w:r>
      <w:r w:rsidR="0098634B">
        <w:rPr>
          <w:noProof/>
        </w:rPr>
        <w:t xml:space="preserve"> has </w:t>
      </w:r>
      <w:r w:rsidR="0098634B" w:rsidRPr="0098634B">
        <w:rPr>
          <w:noProof/>
        </w:rPr>
        <w:t>offer</w:t>
      </w:r>
      <w:r w:rsidR="0098634B">
        <w:rPr>
          <w:noProof/>
        </w:rPr>
        <w:t>ed a new direction in green chemi</w:t>
      </w:r>
      <w:r w:rsidR="0049408C">
        <w:rPr>
          <w:noProof/>
        </w:rPr>
        <w:t>cal process</w:t>
      </w:r>
      <w:r w:rsidR="0098634B">
        <w:rPr>
          <w:noProof/>
        </w:rPr>
        <w:t xml:space="preserve">in terms of waste reduction, </w:t>
      </w:r>
      <w:r w:rsidR="0098634B" w:rsidRPr="000E015C">
        <w:rPr>
          <w:noProof/>
        </w:rPr>
        <w:t>maximising</w:t>
      </w:r>
      <w:r w:rsidR="0098634B">
        <w:rPr>
          <w:noProof/>
        </w:rPr>
        <w:t xml:space="preserve"> production </w:t>
      </w:r>
      <w:r w:rsidR="00E33F5A">
        <w:rPr>
          <w:noProof/>
        </w:rPr>
        <w:t xml:space="preserve">of value-added chemicals </w:t>
      </w:r>
      <w:r w:rsidR="0098634B">
        <w:rPr>
          <w:noProof/>
        </w:rPr>
        <w:t xml:space="preserve">and effectively </w:t>
      </w:r>
      <w:r w:rsidR="004924A1">
        <w:rPr>
          <w:noProof/>
        </w:rPr>
        <w:t xml:space="preserve">utilise </w:t>
      </w:r>
      <w:r w:rsidR="0098634B">
        <w:rPr>
          <w:noProof/>
        </w:rPr>
        <w:t>CO</w:t>
      </w:r>
      <w:r w:rsidR="0098634B" w:rsidRPr="0098634B">
        <w:rPr>
          <w:noProof/>
          <w:vertAlign w:val="subscript"/>
        </w:rPr>
        <w:t>2</w:t>
      </w:r>
      <w:r w:rsidR="0098634B">
        <w:rPr>
          <w:noProof/>
        </w:rPr>
        <w:t xml:space="preserve"> </w:t>
      </w:r>
      <w:r w:rsidR="004924A1">
        <w:rPr>
          <w:noProof/>
        </w:rPr>
        <w:t>gas</w:t>
      </w:r>
      <w:r w:rsidR="0049408C">
        <w:rPr>
          <w:noProof/>
        </w:rPr>
        <w:t xml:space="preserve"> emissions</w:t>
      </w:r>
      <w:r w:rsidR="0098634B">
        <w:rPr>
          <w:noProof/>
        </w:rPr>
        <w:t>.</w:t>
      </w:r>
    </w:p>
    <w:p w:rsidR="009324EC" w:rsidRDefault="009324EC" w:rsidP="008E40F1">
      <w:pPr>
        <w:pStyle w:val="BDAbstract"/>
        <w:spacing w:before="0" w:after="0" w:line="276" w:lineRule="auto"/>
        <w:contextualSpacing/>
        <w:jc w:val="left"/>
        <w:rPr>
          <w:rFonts w:ascii="Times New Roman" w:hAnsi="Times New Roman"/>
          <w:b/>
          <w:bCs/>
          <w:color w:val="000000" w:themeColor="text1"/>
        </w:rPr>
      </w:pPr>
    </w:p>
    <w:p w:rsidR="008E40F1" w:rsidRPr="00B6778D" w:rsidRDefault="008E40F1" w:rsidP="008E40F1">
      <w:pPr>
        <w:pStyle w:val="BDAbstract"/>
        <w:spacing w:before="0" w:after="0" w:line="276" w:lineRule="auto"/>
        <w:contextualSpacing/>
        <w:jc w:val="left"/>
        <w:rPr>
          <w:rFonts w:ascii="Times New Roman" w:hAnsi="Times New Roman"/>
          <w:b/>
          <w:bCs/>
          <w:color w:val="000000" w:themeColor="text1"/>
        </w:rPr>
      </w:pPr>
      <w:r w:rsidRPr="00B6778D">
        <w:rPr>
          <w:rFonts w:ascii="Times New Roman" w:hAnsi="Times New Roman"/>
          <w:b/>
          <w:bCs/>
          <w:color w:val="000000" w:themeColor="text1"/>
        </w:rPr>
        <w:t>K</w:t>
      </w:r>
      <w:r w:rsidR="00166DDA" w:rsidRPr="00B6778D">
        <w:rPr>
          <w:rFonts w:ascii="Times New Roman" w:hAnsi="Times New Roman"/>
          <w:b/>
          <w:bCs/>
          <w:color w:val="000000" w:themeColor="text1"/>
        </w:rPr>
        <w:t>eywords</w:t>
      </w:r>
    </w:p>
    <w:p w:rsidR="00FA28D0" w:rsidRDefault="008E40F1">
      <w:pPr>
        <w:pStyle w:val="BGKeywords"/>
        <w:spacing w:after="0" w:line="276" w:lineRule="auto"/>
        <w:contextualSpacing/>
        <w:rPr>
          <w:rFonts w:ascii="Times New Roman" w:hAnsi="Times New Roman"/>
          <w:noProof/>
          <w:color w:val="000000" w:themeColor="text1"/>
          <w:lang w:eastAsia="en-GB"/>
        </w:rPr>
      </w:pPr>
      <w:r w:rsidRPr="00B6778D">
        <w:t>Butylene carbonate</w:t>
      </w:r>
      <w:r w:rsidR="00612D50">
        <w:t>;</w:t>
      </w:r>
      <w:r w:rsidRPr="00B6778D">
        <w:t xml:space="preserve"> Carbon </w:t>
      </w:r>
      <w:r w:rsidR="00E33F5A" w:rsidRPr="00B6778D">
        <w:t xml:space="preserve">dioxide </w:t>
      </w:r>
      <w:r w:rsidR="00E33F5A" w:rsidRPr="00B6778D">
        <w:rPr>
          <w:noProof/>
        </w:rPr>
        <w:t>utilisation</w:t>
      </w:r>
      <w:r w:rsidR="00612D50">
        <w:rPr>
          <w:noProof/>
        </w:rPr>
        <w:t>;</w:t>
      </w:r>
      <w:r w:rsidRPr="00B6778D">
        <w:rPr>
          <w:rFonts w:ascii="Times New Roman" w:hAnsi="Times New Roman"/>
          <w:color w:val="000000" w:themeColor="text1"/>
        </w:rPr>
        <w:t xml:space="preserve"> Optimisatio</w:t>
      </w:r>
      <w:r w:rsidR="00732D4B">
        <w:rPr>
          <w:rFonts w:ascii="Times New Roman" w:hAnsi="Times New Roman"/>
          <w:color w:val="000000" w:themeColor="text1"/>
        </w:rPr>
        <w:t>n</w:t>
      </w:r>
      <w:r w:rsidR="00612D50">
        <w:rPr>
          <w:rFonts w:ascii="Times New Roman" w:hAnsi="Times New Roman"/>
          <w:color w:val="000000" w:themeColor="text1"/>
        </w:rPr>
        <w:t>;</w:t>
      </w:r>
      <w:r w:rsidR="00732D4B">
        <w:rPr>
          <w:rFonts w:ascii="Times New Roman" w:hAnsi="Times New Roman"/>
          <w:color w:val="000000" w:themeColor="text1"/>
        </w:rPr>
        <w:t xml:space="preserve"> </w:t>
      </w:r>
      <w:r w:rsidR="00EA15FA" w:rsidRPr="00B6778D">
        <w:t>Box</w:t>
      </w:r>
      <w:r w:rsidR="00E33F5A">
        <w:t>-</w:t>
      </w:r>
      <w:r w:rsidR="00EA15FA" w:rsidRPr="00B6778D">
        <w:t>Behnken Design (BBD)</w:t>
      </w:r>
      <w:r w:rsidR="00612D50">
        <w:t>;</w:t>
      </w:r>
      <w:r w:rsidR="00E33F5A">
        <w:t xml:space="preserve"> </w:t>
      </w:r>
      <w:r w:rsidR="00732D4B">
        <w:rPr>
          <w:rFonts w:ascii="Times New Roman" w:hAnsi="Times New Roman"/>
          <w:color w:val="000000" w:themeColor="text1"/>
        </w:rPr>
        <w:t xml:space="preserve">Response </w:t>
      </w:r>
      <w:r w:rsidR="00E33F5A">
        <w:rPr>
          <w:rFonts w:ascii="Times New Roman" w:hAnsi="Times New Roman"/>
          <w:color w:val="000000" w:themeColor="text1"/>
        </w:rPr>
        <w:t xml:space="preserve">surface methodology </w:t>
      </w:r>
      <w:r w:rsidR="0039577A">
        <w:rPr>
          <w:rFonts w:ascii="Times New Roman" w:hAnsi="Times New Roman"/>
          <w:color w:val="000000" w:themeColor="text1"/>
        </w:rPr>
        <w:t>(RSM)</w:t>
      </w:r>
      <w:r w:rsidR="00732D4B">
        <w:rPr>
          <w:rFonts w:ascii="Times New Roman" w:hAnsi="Times New Roman"/>
          <w:color w:val="000000" w:themeColor="text1"/>
        </w:rPr>
        <w:t>.</w:t>
      </w:r>
    </w:p>
    <w:p w:rsidR="00FA28D0" w:rsidRDefault="00FA28D0" w:rsidP="008E40F1">
      <w:pPr>
        <w:pStyle w:val="BGKeywords"/>
        <w:spacing w:after="0" w:line="276" w:lineRule="auto"/>
        <w:contextualSpacing/>
        <w:rPr>
          <w:rFonts w:ascii="Times New Roman" w:hAnsi="Times New Roman"/>
          <w:noProof/>
          <w:color w:val="000000" w:themeColor="text1"/>
          <w:lang w:eastAsia="en-GB"/>
        </w:rPr>
      </w:pPr>
    </w:p>
    <w:p w:rsidR="00ED54F1" w:rsidRDefault="00ED54F1" w:rsidP="008E40F1">
      <w:pPr>
        <w:pStyle w:val="BGKeywords"/>
        <w:spacing w:after="0" w:line="276" w:lineRule="auto"/>
        <w:contextualSpacing/>
        <w:rPr>
          <w:rFonts w:ascii="Times New Roman" w:hAnsi="Times New Roman"/>
          <w:color w:val="000000" w:themeColor="text1"/>
        </w:rPr>
      </w:pPr>
    </w:p>
    <w:p w:rsidR="00FA28D0" w:rsidRDefault="00FA28D0" w:rsidP="008E40F1">
      <w:pPr>
        <w:pStyle w:val="BGKeywords"/>
        <w:spacing w:after="0" w:line="276" w:lineRule="auto"/>
        <w:contextualSpacing/>
        <w:rPr>
          <w:rFonts w:ascii="Times New Roman" w:hAnsi="Times New Roman"/>
          <w:color w:val="000000" w:themeColor="text1"/>
        </w:rPr>
      </w:pPr>
    </w:p>
    <w:p w:rsidR="00FA28D0" w:rsidRDefault="00FA28D0" w:rsidP="008E40F1">
      <w:pPr>
        <w:pStyle w:val="BGKeywords"/>
        <w:spacing w:after="0" w:line="276" w:lineRule="auto"/>
        <w:contextualSpacing/>
        <w:rPr>
          <w:rFonts w:ascii="Times New Roman" w:hAnsi="Times New Roman"/>
          <w:color w:val="000000" w:themeColor="text1"/>
        </w:rPr>
      </w:pPr>
    </w:p>
    <w:p w:rsidR="00FA28D0" w:rsidRDefault="00FA28D0" w:rsidP="008E40F1">
      <w:pPr>
        <w:pStyle w:val="BGKeywords"/>
        <w:spacing w:after="0" w:line="276" w:lineRule="auto"/>
        <w:contextualSpacing/>
        <w:rPr>
          <w:rFonts w:ascii="Times New Roman" w:hAnsi="Times New Roman"/>
          <w:color w:val="000000" w:themeColor="text1"/>
        </w:rPr>
      </w:pPr>
    </w:p>
    <w:p w:rsidR="00FA28D0" w:rsidRDefault="00FA28D0" w:rsidP="008E40F1">
      <w:pPr>
        <w:pStyle w:val="BGKeywords"/>
        <w:spacing w:after="0" w:line="276" w:lineRule="auto"/>
        <w:contextualSpacing/>
        <w:rPr>
          <w:rFonts w:ascii="Times New Roman" w:hAnsi="Times New Roman"/>
          <w:color w:val="000000" w:themeColor="text1"/>
        </w:rPr>
      </w:pPr>
    </w:p>
    <w:p w:rsidR="00FA28D0" w:rsidRDefault="00FA28D0" w:rsidP="008E40F1">
      <w:pPr>
        <w:pStyle w:val="BGKeywords"/>
        <w:spacing w:after="0" w:line="276" w:lineRule="auto"/>
        <w:contextualSpacing/>
        <w:rPr>
          <w:rFonts w:ascii="Times New Roman" w:hAnsi="Times New Roman"/>
          <w:color w:val="000000" w:themeColor="text1"/>
        </w:rPr>
      </w:pPr>
    </w:p>
    <w:p w:rsidR="00FA28D0" w:rsidRDefault="00FA28D0" w:rsidP="008E40F1">
      <w:pPr>
        <w:pStyle w:val="BGKeywords"/>
        <w:spacing w:after="0" w:line="276" w:lineRule="auto"/>
        <w:contextualSpacing/>
        <w:rPr>
          <w:rFonts w:ascii="Times New Roman" w:hAnsi="Times New Roman"/>
          <w:color w:val="000000" w:themeColor="text1"/>
        </w:rPr>
      </w:pPr>
    </w:p>
    <w:p w:rsidR="00FA28D0" w:rsidRDefault="00FA28D0" w:rsidP="008E40F1">
      <w:pPr>
        <w:pStyle w:val="BGKeywords"/>
        <w:spacing w:after="0" w:line="276" w:lineRule="auto"/>
        <w:contextualSpacing/>
        <w:rPr>
          <w:rFonts w:ascii="Times New Roman" w:hAnsi="Times New Roman"/>
          <w:color w:val="000000" w:themeColor="text1"/>
        </w:rPr>
      </w:pPr>
    </w:p>
    <w:p w:rsidR="00FA28D0" w:rsidRDefault="00FA28D0" w:rsidP="008E40F1">
      <w:pPr>
        <w:pStyle w:val="BGKeywords"/>
        <w:spacing w:after="0" w:line="276" w:lineRule="auto"/>
        <w:contextualSpacing/>
        <w:rPr>
          <w:rFonts w:ascii="Times New Roman" w:hAnsi="Times New Roman"/>
          <w:color w:val="000000" w:themeColor="text1"/>
        </w:rPr>
      </w:pPr>
    </w:p>
    <w:p w:rsidR="00FA28D0" w:rsidRDefault="00FA28D0" w:rsidP="008E40F1">
      <w:pPr>
        <w:pStyle w:val="BGKeywords"/>
        <w:spacing w:after="0" w:line="276" w:lineRule="auto"/>
        <w:contextualSpacing/>
        <w:rPr>
          <w:rFonts w:ascii="Times New Roman" w:hAnsi="Times New Roman"/>
          <w:color w:val="000000" w:themeColor="text1"/>
        </w:rPr>
      </w:pPr>
    </w:p>
    <w:p w:rsidR="00A7055F" w:rsidRDefault="00A7055F" w:rsidP="00A7055F">
      <w:pPr>
        <w:pStyle w:val="Heading1"/>
      </w:pPr>
      <w:r>
        <w:t>Figures</w:t>
      </w:r>
      <w:r w:rsidR="00ED54F1">
        <w:t xml:space="preserve"> Captions</w:t>
      </w:r>
    </w:p>
    <w:p w:rsidR="001C6EDE" w:rsidRDefault="001C6EDE">
      <w:pPr>
        <w:pStyle w:val="TableofFigures"/>
        <w:tabs>
          <w:tab w:val="right" w:leader="dot" w:pos="9016"/>
        </w:tabs>
        <w:rPr>
          <w:rFonts w:asciiTheme="minorHAnsi" w:eastAsiaTheme="minorEastAsia" w:hAnsiTheme="minorHAnsi" w:cstheme="minorBidi"/>
          <w:noProof/>
          <w:sz w:val="22"/>
          <w:lang w:eastAsia="en-GB"/>
        </w:rPr>
      </w:pPr>
      <w:r>
        <w:fldChar w:fldCharType="begin"/>
      </w:r>
      <w:r>
        <w:instrText xml:space="preserve"> TOC \h \z \c "Figure" </w:instrText>
      </w:r>
      <w:r>
        <w:fldChar w:fldCharType="separate"/>
      </w:r>
      <w:hyperlink w:anchor="_Toc528474665" w:history="1">
        <w:r w:rsidRPr="00000161">
          <w:rPr>
            <w:rStyle w:val="Hyperlink"/>
            <w:noProof/>
          </w:rPr>
          <w:t>Figure 1. Schematic representation of the experimental set-up for the synthesis of styrene carbonate using a high-pressure reactor (Autoclave reactor). Key: RC, reactor controller; IV, inlet valve; TC, thermocouple; PG, pressure gauge; SM, stirring motor; GOV, gas outlet valve; GIV, gas inlet valve; SV, sampling valve; SCFP, supercritical fluid pump; CIV, CO2 inlet valve; CC, CO2 cylinder.</w:t>
        </w:r>
        <w:r>
          <w:rPr>
            <w:noProof/>
            <w:webHidden/>
          </w:rPr>
          <w:tab/>
        </w:r>
        <w:r>
          <w:rPr>
            <w:noProof/>
            <w:webHidden/>
          </w:rPr>
          <w:fldChar w:fldCharType="begin"/>
        </w:r>
        <w:r>
          <w:rPr>
            <w:noProof/>
            <w:webHidden/>
          </w:rPr>
          <w:instrText xml:space="preserve"> PAGEREF _Toc528474665 \h </w:instrText>
        </w:r>
        <w:r>
          <w:rPr>
            <w:noProof/>
            <w:webHidden/>
          </w:rPr>
        </w:r>
        <w:r>
          <w:rPr>
            <w:noProof/>
            <w:webHidden/>
          </w:rPr>
          <w:fldChar w:fldCharType="separate"/>
        </w:r>
        <w:r w:rsidR="004A2E92">
          <w:rPr>
            <w:noProof/>
            <w:webHidden/>
          </w:rPr>
          <w:t>11</w:t>
        </w:r>
        <w:r>
          <w:rPr>
            <w:noProof/>
            <w:webHidden/>
          </w:rPr>
          <w:fldChar w:fldCharType="end"/>
        </w:r>
      </w:hyperlink>
    </w:p>
    <w:p w:rsidR="001C6EDE"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666" w:history="1">
        <w:r w:rsidR="001C6EDE" w:rsidRPr="00000161">
          <w:rPr>
            <w:rStyle w:val="Hyperlink"/>
            <w:noProof/>
          </w:rPr>
          <w:t>Figure 2. Synthesis of butylene carbonate (BC) using a Ce-La-Zr/GO catalyst. (a) Reaction scheme and (b) Plausible reaction mechanism.</w:t>
        </w:r>
        <w:r w:rsidR="001C6EDE">
          <w:rPr>
            <w:noProof/>
            <w:webHidden/>
          </w:rPr>
          <w:tab/>
        </w:r>
        <w:r w:rsidR="001C6EDE">
          <w:rPr>
            <w:noProof/>
            <w:webHidden/>
          </w:rPr>
          <w:fldChar w:fldCharType="begin"/>
        </w:r>
        <w:r w:rsidR="001C6EDE">
          <w:rPr>
            <w:noProof/>
            <w:webHidden/>
          </w:rPr>
          <w:instrText xml:space="preserve"> PAGEREF _Toc528474666 \h </w:instrText>
        </w:r>
        <w:r w:rsidR="001C6EDE">
          <w:rPr>
            <w:noProof/>
            <w:webHidden/>
          </w:rPr>
        </w:r>
        <w:r w:rsidR="001C6EDE">
          <w:rPr>
            <w:noProof/>
            <w:webHidden/>
          </w:rPr>
          <w:fldChar w:fldCharType="separate"/>
        </w:r>
        <w:r w:rsidR="004A2E92">
          <w:rPr>
            <w:noProof/>
            <w:webHidden/>
          </w:rPr>
          <w:t>12</w:t>
        </w:r>
        <w:r w:rsidR="001C6EDE">
          <w:rPr>
            <w:noProof/>
            <w:webHidden/>
          </w:rPr>
          <w:fldChar w:fldCharType="end"/>
        </w:r>
      </w:hyperlink>
    </w:p>
    <w:p w:rsidR="001C6EDE"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667" w:history="1">
        <w:r w:rsidR="001C6EDE" w:rsidRPr="00000161">
          <w:rPr>
            <w:rStyle w:val="Hyperlink"/>
            <w:noProof/>
          </w:rPr>
          <w:t xml:space="preserve">Figure 3. Predicted </w:t>
        </w:r>
        <w:r w:rsidR="001C6EDE" w:rsidRPr="00000161">
          <w:rPr>
            <w:rStyle w:val="Hyperlink"/>
            <w:i/>
            <w:iCs/>
            <w:noProof/>
          </w:rPr>
          <w:t>versus</w:t>
        </w:r>
        <w:r w:rsidR="001C6EDE" w:rsidRPr="00000161">
          <w:rPr>
            <w:rStyle w:val="Hyperlink"/>
            <w:noProof/>
          </w:rPr>
          <w:t xml:space="preserve"> actual values for (a) BO conversion model (b) and BC yield model</w:t>
        </w:r>
        <w:r w:rsidR="001C6EDE">
          <w:rPr>
            <w:noProof/>
            <w:webHidden/>
          </w:rPr>
          <w:tab/>
        </w:r>
        <w:r w:rsidR="001C6EDE">
          <w:rPr>
            <w:noProof/>
            <w:webHidden/>
          </w:rPr>
          <w:fldChar w:fldCharType="begin"/>
        </w:r>
        <w:r w:rsidR="001C6EDE">
          <w:rPr>
            <w:noProof/>
            <w:webHidden/>
          </w:rPr>
          <w:instrText xml:space="preserve"> PAGEREF _Toc528474667 \h </w:instrText>
        </w:r>
        <w:r w:rsidR="001C6EDE">
          <w:rPr>
            <w:noProof/>
            <w:webHidden/>
          </w:rPr>
        </w:r>
        <w:r w:rsidR="001C6EDE">
          <w:rPr>
            <w:noProof/>
            <w:webHidden/>
          </w:rPr>
          <w:fldChar w:fldCharType="separate"/>
        </w:r>
        <w:r w:rsidR="004A2E92">
          <w:rPr>
            <w:noProof/>
            <w:webHidden/>
          </w:rPr>
          <w:t>15</w:t>
        </w:r>
        <w:r w:rsidR="001C6EDE">
          <w:rPr>
            <w:noProof/>
            <w:webHidden/>
          </w:rPr>
          <w:fldChar w:fldCharType="end"/>
        </w:r>
      </w:hyperlink>
    </w:p>
    <w:p w:rsidR="001C6EDE"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668" w:history="1">
        <w:r w:rsidR="001C6EDE" w:rsidRPr="00000161">
          <w:rPr>
            <w:rStyle w:val="Hyperlink"/>
            <w:noProof/>
          </w:rPr>
          <w:t>Figure 4. The normal plot of residuals for (a) BO conversion model and (b) BC yield model</w:t>
        </w:r>
        <w:r w:rsidR="001C6EDE">
          <w:rPr>
            <w:noProof/>
            <w:webHidden/>
          </w:rPr>
          <w:tab/>
        </w:r>
        <w:r w:rsidR="001C6EDE">
          <w:rPr>
            <w:noProof/>
            <w:webHidden/>
          </w:rPr>
          <w:fldChar w:fldCharType="begin"/>
        </w:r>
        <w:r w:rsidR="001C6EDE">
          <w:rPr>
            <w:noProof/>
            <w:webHidden/>
          </w:rPr>
          <w:instrText xml:space="preserve"> PAGEREF _Toc528474668 \h </w:instrText>
        </w:r>
        <w:r w:rsidR="001C6EDE">
          <w:rPr>
            <w:noProof/>
            <w:webHidden/>
          </w:rPr>
        </w:r>
        <w:r w:rsidR="001C6EDE">
          <w:rPr>
            <w:noProof/>
            <w:webHidden/>
          </w:rPr>
          <w:fldChar w:fldCharType="separate"/>
        </w:r>
        <w:r w:rsidR="004A2E92">
          <w:rPr>
            <w:noProof/>
            <w:webHidden/>
          </w:rPr>
          <w:t>16</w:t>
        </w:r>
        <w:r w:rsidR="001C6EDE">
          <w:rPr>
            <w:noProof/>
            <w:webHidden/>
          </w:rPr>
          <w:fldChar w:fldCharType="end"/>
        </w:r>
      </w:hyperlink>
    </w:p>
    <w:p w:rsidR="001C6EDE"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669" w:history="1">
        <w:r w:rsidR="001C6EDE" w:rsidRPr="00000161">
          <w:rPr>
            <w:rStyle w:val="Hyperlink"/>
            <w:noProof/>
          </w:rPr>
          <w:t xml:space="preserve">Figure 5. The plot of residuals </w:t>
        </w:r>
        <w:r w:rsidR="001C6EDE" w:rsidRPr="00000161">
          <w:rPr>
            <w:rStyle w:val="Hyperlink"/>
            <w:i/>
            <w:iCs/>
            <w:noProof/>
          </w:rPr>
          <w:t>versus</w:t>
        </w:r>
        <w:r w:rsidR="001C6EDE" w:rsidRPr="00000161">
          <w:rPr>
            <w:rStyle w:val="Hyperlink"/>
            <w:noProof/>
          </w:rPr>
          <w:t xml:space="preserve"> predicted response for (a) BO conversion model and (b) BO yield model</w:t>
        </w:r>
        <w:r w:rsidR="001C6EDE">
          <w:rPr>
            <w:noProof/>
            <w:webHidden/>
          </w:rPr>
          <w:tab/>
        </w:r>
        <w:r w:rsidR="001C6EDE">
          <w:rPr>
            <w:noProof/>
            <w:webHidden/>
          </w:rPr>
          <w:fldChar w:fldCharType="begin"/>
        </w:r>
        <w:r w:rsidR="001C6EDE">
          <w:rPr>
            <w:noProof/>
            <w:webHidden/>
          </w:rPr>
          <w:instrText xml:space="preserve"> PAGEREF _Toc528474669 \h </w:instrText>
        </w:r>
        <w:r w:rsidR="001C6EDE">
          <w:rPr>
            <w:noProof/>
            <w:webHidden/>
          </w:rPr>
        </w:r>
        <w:r w:rsidR="001C6EDE">
          <w:rPr>
            <w:noProof/>
            <w:webHidden/>
          </w:rPr>
          <w:fldChar w:fldCharType="separate"/>
        </w:r>
        <w:r w:rsidR="004A2E92">
          <w:rPr>
            <w:noProof/>
            <w:webHidden/>
          </w:rPr>
          <w:t>16</w:t>
        </w:r>
        <w:r w:rsidR="001C6EDE">
          <w:rPr>
            <w:noProof/>
            <w:webHidden/>
          </w:rPr>
          <w:fldChar w:fldCharType="end"/>
        </w:r>
      </w:hyperlink>
    </w:p>
    <w:p w:rsidR="001C6EDE"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670" w:history="1">
        <w:r w:rsidR="001C6EDE" w:rsidRPr="00000161">
          <w:rPr>
            <w:rStyle w:val="Hyperlink"/>
            <w:noProof/>
          </w:rPr>
          <w:t xml:space="preserve">Figure 6. The plot of residuals </w:t>
        </w:r>
        <w:r w:rsidR="001C6EDE" w:rsidRPr="00000161">
          <w:rPr>
            <w:rStyle w:val="Hyperlink"/>
            <w:i/>
            <w:iCs/>
            <w:noProof/>
          </w:rPr>
          <w:t>versus</w:t>
        </w:r>
        <w:r w:rsidR="001C6EDE" w:rsidRPr="00000161">
          <w:rPr>
            <w:rStyle w:val="Hyperlink"/>
            <w:noProof/>
          </w:rPr>
          <w:t xml:space="preserve"> predicted values of temperature variable for (a) BO conversion model and (b) BC yield model</w:t>
        </w:r>
        <w:r w:rsidR="001C6EDE">
          <w:rPr>
            <w:noProof/>
            <w:webHidden/>
          </w:rPr>
          <w:tab/>
        </w:r>
        <w:r w:rsidR="001C6EDE">
          <w:rPr>
            <w:noProof/>
            <w:webHidden/>
          </w:rPr>
          <w:fldChar w:fldCharType="begin"/>
        </w:r>
        <w:r w:rsidR="001C6EDE">
          <w:rPr>
            <w:noProof/>
            <w:webHidden/>
          </w:rPr>
          <w:instrText xml:space="preserve"> PAGEREF _Toc528474670 \h </w:instrText>
        </w:r>
        <w:r w:rsidR="001C6EDE">
          <w:rPr>
            <w:noProof/>
            <w:webHidden/>
          </w:rPr>
        </w:r>
        <w:r w:rsidR="001C6EDE">
          <w:rPr>
            <w:noProof/>
            <w:webHidden/>
          </w:rPr>
          <w:fldChar w:fldCharType="separate"/>
        </w:r>
        <w:r w:rsidR="004A2E92">
          <w:rPr>
            <w:noProof/>
            <w:webHidden/>
          </w:rPr>
          <w:t>17</w:t>
        </w:r>
        <w:r w:rsidR="001C6EDE">
          <w:rPr>
            <w:noProof/>
            <w:webHidden/>
          </w:rPr>
          <w:fldChar w:fldCharType="end"/>
        </w:r>
      </w:hyperlink>
    </w:p>
    <w:p w:rsidR="001C6EDE"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671" w:history="1">
        <w:r w:rsidR="001C6EDE" w:rsidRPr="00000161">
          <w:rPr>
            <w:rStyle w:val="Hyperlink"/>
            <w:noProof/>
          </w:rPr>
          <w:t>Figure 7. The plot showing the effect reaction temperature and pressure on BO conversion</w:t>
        </w:r>
        <w:r w:rsidR="001C6EDE">
          <w:rPr>
            <w:noProof/>
            <w:webHidden/>
          </w:rPr>
          <w:tab/>
        </w:r>
        <w:r w:rsidR="001C6EDE">
          <w:rPr>
            <w:noProof/>
            <w:webHidden/>
          </w:rPr>
          <w:fldChar w:fldCharType="begin"/>
        </w:r>
        <w:r w:rsidR="001C6EDE">
          <w:rPr>
            <w:noProof/>
            <w:webHidden/>
          </w:rPr>
          <w:instrText xml:space="preserve"> PAGEREF _Toc528474671 \h </w:instrText>
        </w:r>
        <w:r w:rsidR="001C6EDE">
          <w:rPr>
            <w:noProof/>
            <w:webHidden/>
          </w:rPr>
        </w:r>
        <w:r w:rsidR="001C6EDE">
          <w:rPr>
            <w:noProof/>
            <w:webHidden/>
          </w:rPr>
          <w:fldChar w:fldCharType="separate"/>
        </w:r>
        <w:r w:rsidR="004A2E92">
          <w:rPr>
            <w:noProof/>
            <w:webHidden/>
          </w:rPr>
          <w:t>18</w:t>
        </w:r>
        <w:r w:rsidR="001C6EDE">
          <w:rPr>
            <w:noProof/>
            <w:webHidden/>
          </w:rPr>
          <w:fldChar w:fldCharType="end"/>
        </w:r>
      </w:hyperlink>
    </w:p>
    <w:p w:rsidR="001C6EDE"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672" w:history="1">
        <w:r w:rsidR="001C6EDE" w:rsidRPr="00000161">
          <w:rPr>
            <w:rStyle w:val="Hyperlink"/>
            <w:noProof/>
          </w:rPr>
          <w:t>Figure 8. The plot showing the effect of catalyst loading and reaction time on BO conversion</w:t>
        </w:r>
        <w:r w:rsidR="001C6EDE">
          <w:rPr>
            <w:noProof/>
            <w:webHidden/>
          </w:rPr>
          <w:tab/>
        </w:r>
        <w:r w:rsidR="001C6EDE">
          <w:rPr>
            <w:noProof/>
            <w:webHidden/>
          </w:rPr>
          <w:fldChar w:fldCharType="begin"/>
        </w:r>
        <w:r w:rsidR="001C6EDE">
          <w:rPr>
            <w:noProof/>
            <w:webHidden/>
          </w:rPr>
          <w:instrText xml:space="preserve"> PAGEREF _Toc528474672 \h </w:instrText>
        </w:r>
        <w:r w:rsidR="001C6EDE">
          <w:rPr>
            <w:noProof/>
            <w:webHidden/>
          </w:rPr>
        </w:r>
        <w:r w:rsidR="001C6EDE">
          <w:rPr>
            <w:noProof/>
            <w:webHidden/>
          </w:rPr>
          <w:fldChar w:fldCharType="separate"/>
        </w:r>
        <w:r w:rsidR="004A2E92">
          <w:rPr>
            <w:noProof/>
            <w:webHidden/>
          </w:rPr>
          <w:t>18</w:t>
        </w:r>
        <w:r w:rsidR="001C6EDE">
          <w:rPr>
            <w:noProof/>
            <w:webHidden/>
          </w:rPr>
          <w:fldChar w:fldCharType="end"/>
        </w:r>
      </w:hyperlink>
    </w:p>
    <w:p w:rsidR="001C6EDE"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673" w:history="1">
        <w:r w:rsidR="001C6EDE" w:rsidRPr="00000161">
          <w:rPr>
            <w:rStyle w:val="Hyperlink"/>
            <w:noProof/>
          </w:rPr>
          <w:t>Figure 9. The plot showing the effect of reaction temperature and pressure on BC yield</w:t>
        </w:r>
        <w:r w:rsidR="001C6EDE">
          <w:rPr>
            <w:noProof/>
            <w:webHidden/>
          </w:rPr>
          <w:tab/>
        </w:r>
        <w:r w:rsidR="001C6EDE">
          <w:rPr>
            <w:noProof/>
            <w:webHidden/>
          </w:rPr>
          <w:fldChar w:fldCharType="begin"/>
        </w:r>
        <w:r w:rsidR="001C6EDE">
          <w:rPr>
            <w:noProof/>
            <w:webHidden/>
          </w:rPr>
          <w:instrText xml:space="preserve"> PAGEREF _Toc528474673 \h </w:instrText>
        </w:r>
        <w:r w:rsidR="001C6EDE">
          <w:rPr>
            <w:noProof/>
            <w:webHidden/>
          </w:rPr>
        </w:r>
        <w:r w:rsidR="001C6EDE">
          <w:rPr>
            <w:noProof/>
            <w:webHidden/>
          </w:rPr>
          <w:fldChar w:fldCharType="separate"/>
        </w:r>
        <w:r w:rsidR="004A2E92">
          <w:rPr>
            <w:noProof/>
            <w:webHidden/>
          </w:rPr>
          <w:t>18</w:t>
        </w:r>
        <w:r w:rsidR="001C6EDE">
          <w:rPr>
            <w:noProof/>
            <w:webHidden/>
          </w:rPr>
          <w:fldChar w:fldCharType="end"/>
        </w:r>
      </w:hyperlink>
    </w:p>
    <w:p w:rsidR="001C6EDE"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674" w:history="1">
        <w:r w:rsidR="001C6EDE" w:rsidRPr="00000161">
          <w:rPr>
            <w:rStyle w:val="Hyperlink"/>
            <w:noProof/>
          </w:rPr>
          <w:t>Figure 10. The plot showing the effect of catalyst loading and reaction time on BC yield</w:t>
        </w:r>
        <w:r w:rsidR="001C6EDE">
          <w:rPr>
            <w:noProof/>
            <w:webHidden/>
          </w:rPr>
          <w:tab/>
        </w:r>
        <w:r w:rsidR="001C6EDE">
          <w:rPr>
            <w:noProof/>
            <w:webHidden/>
          </w:rPr>
          <w:fldChar w:fldCharType="begin"/>
        </w:r>
        <w:r w:rsidR="001C6EDE">
          <w:rPr>
            <w:noProof/>
            <w:webHidden/>
          </w:rPr>
          <w:instrText xml:space="preserve"> PAGEREF _Toc528474674 \h </w:instrText>
        </w:r>
        <w:r w:rsidR="001C6EDE">
          <w:rPr>
            <w:noProof/>
            <w:webHidden/>
          </w:rPr>
        </w:r>
        <w:r w:rsidR="001C6EDE">
          <w:rPr>
            <w:noProof/>
            <w:webHidden/>
          </w:rPr>
          <w:fldChar w:fldCharType="separate"/>
        </w:r>
        <w:r w:rsidR="004A2E92">
          <w:rPr>
            <w:noProof/>
            <w:webHidden/>
          </w:rPr>
          <w:t>19</w:t>
        </w:r>
        <w:r w:rsidR="001C6EDE">
          <w:rPr>
            <w:noProof/>
            <w:webHidden/>
          </w:rPr>
          <w:fldChar w:fldCharType="end"/>
        </w:r>
      </w:hyperlink>
    </w:p>
    <w:p w:rsidR="001C6EDE"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675" w:history="1">
        <w:r w:rsidR="001C6EDE" w:rsidRPr="00000161">
          <w:rPr>
            <w:rStyle w:val="Hyperlink"/>
            <w:noProof/>
          </w:rPr>
          <w:t xml:space="preserve">Figure 11. 3D response surface and contour plot of reaction temperature and pressure </w:t>
        </w:r>
        <w:r w:rsidR="001C6EDE" w:rsidRPr="00000161">
          <w:rPr>
            <w:rStyle w:val="Hyperlink"/>
            <w:i/>
            <w:iCs/>
            <w:noProof/>
          </w:rPr>
          <w:t>versus</w:t>
        </w:r>
        <w:r w:rsidR="001C6EDE" w:rsidRPr="00000161">
          <w:rPr>
            <w:rStyle w:val="Hyperlink"/>
            <w:noProof/>
          </w:rPr>
          <w:t xml:space="preserve"> BO conversion</w:t>
        </w:r>
        <w:r w:rsidR="001C6EDE">
          <w:rPr>
            <w:noProof/>
            <w:webHidden/>
          </w:rPr>
          <w:tab/>
        </w:r>
        <w:r w:rsidR="001C6EDE">
          <w:rPr>
            <w:noProof/>
            <w:webHidden/>
          </w:rPr>
          <w:fldChar w:fldCharType="begin"/>
        </w:r>
        <w:r w:rsidR="001C6EDE">
          <w:rPr>
            <w:noProof/>
            <w:webHidden/>
          </w:rPr>
          <w:instrText xml:space="preserve"> PAGEREF _Toc528474675 \h </w:instrText>
        </w:r>
        <w:r w:rsidR="001C6EDE">
          <w:rPr>
            <w:noProof/>
            <w:webHidden/>
          </w:rPr>
        </w:r>
        <w:r w:rsidR="001C6EDE">
          <w:rPr>
            <w:noProof/>
            <w:webHidden/>
          </w:rPr>
          <w:fldChar w:fldCharType="separate"/>
        </w:r>
        <w:r w:rsidR="004A2E92">
          <w:rPr>
            <w:noProof/>
            <w:webHidden/>
          </w:rPr>
          <w:t>21</w:t>
        </w:r>
        <w:r w:rsidR="001C6EDE">
          <w:rPr>
            <w:noProof/>
            <w:webHidden/>
          </w:rPr>
          <w:fldChar w:fldCharType="end"/>
        </w:r>
      </w:hyperlink>
    </w:p>
    <w:p w:rsidR="001C6EDE"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676" w:history="1">
        <w:r w:rsidR="001C6EDE" w:rsidRPr="00000161">
          <w:rPr>
            <w:rStyle w:val="Hyperlink"/>
            <w:noProof/>
          </w:rPr>
          <w:t xml:space="preserve">Figure 12. 3D response surface and contour plot of reaction temperature and pressure </w:t>
        </w:r>
        <w:r w:rsidR="001C6EDE" w:rsidRPr="00000161">
          <w:rPr>
            <w:rStyle w:val="Hyperlink"/>
            <w:i/>
            <w:iCs/>
            <w:noProof/>
          </w:rPr>
          <w:t>versus</w:t>
        </w:r>
        <w:r w:rsidR="001C6EDE" w:rsidRPr="00000161">
          <w:rPr>
            <w:rStyle w:val="Hyperlink"/>
            <w:noProof/>
          </w:rPr>
          <w:t xml:space="preserve"> BC yield</w:t>
        </w:r>
        <w:r w:rsidR="001C6EDE">
          <w:rPr>
            <w:noProof/>
            <w:webHidden/>
          </w:rPr>
          <w:tab/>
        </w:r>
        <w:r w:rsidR="001C6EDE">
          <w:rPr>
            <w:noProof/>
            <w:webHidden/>
          </w:rPr>
          <w:fldChar w:fldCharType="begin"/>
        </w:r>
        <w:r w:rsidR="001C6EDE">
          <w:rPr>
            <w:noProof/>
            <w:webHidden/>
          </w:rPr>
          <w:instrText xml:space="preserve"> PAGEREF _Toc528474676 \h </w:instrText>
        </w:r>
        <w:r w:rsidR="001C6EDE">
          <w:rPr>
            <w:noProof/>
            <w:webHidden/>
          </w:rPr>
        </w:r>
        <w:r w:rsidR="001C6EDE">
          <w:rPr>
            <w:noProof/>
            <w:webHidden/>
          </w:rPr>
          <w:fldChar w:fldCharType="separate"/>
        </w:r>
        <w:r w:rsidR="004A2E92">
          <w:rPr>
            <w:noProof/>
            <w:webHidden/>
          </w:rPr>
          <w:t>22</w:t>
        </w:r>
        <w:r w:rsidR="001C6EDE">
          <w:rPr>
            <w:noProof/>
            <w:webHidden/>
          </w:rPr>
          <w:fldChar w:fldCharType="end"/>
        </w:r>
      </w:hyperlink>
    </w:p>
    <w:p w:rsidR="001C6EDE"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677" w:history="1">
        <w:r w:rsidR="001C6EDE" w:rsidRPr="00000161">
          <w:rPr>
            <w:rStyle w:val="Hyperlink"/>
            <w:noProof/>
          </w:rPr>
          <w:t xml:space="preserve">Figure 13. 3D response surface and contour plot of catalyst loading and reaction time </w:t>
        </w:r>
        <w:r w:rsidR="001C6EDE" w:rsidRPr="00000161">
          <w:rPr>
            <w:rStyle w:val="Hyperlink"/>
            <w:i/>
            <w:iCs/>
            <w:noProof/>
          </w:rPr>
          <w:t>versus</w:t>
        </w:r>
        <w:r w:rsidR="001C6EDE" w:rsidRPr="00000161">
          <w:rPr>
            <w:rStyle w:val="Hyperlink"/>
            <w:noProof/>
          </w:rPr>
          <w:t xml:space="preserve"> BO conversion</w:t>
        </w:r>
        <w:r w:rsidR="001C6EDE">
          <w:rPr>
            <w:noProof/>
            <w:webHidden/>
          </w:rPr>
          <w:tab/>
        </w:r>
        <w:r w:rsidR="001C6EDE">
          <w:rPr>
            <w:noProof/>
            <w:webHidden/>
          </w:rPr>
          <w:fldChar w:fldCharType="begin"/>
        </w:r>
        <w:r w:rsidR="001C6EDE">
          <w:rPr>
            <w:noProof/>
            <w:webHidden/>
          </w:rPr>
          <w:instrText xml:space="preserve"> PAGEREF _Toc528474677 \h </w:instrText>
        </w:r>
        <w:r w:rsidR="001C6EDE">
          <w:rPr>
            <w:noProof/>
            <w:webHidden/>
          </w:rPr>
        </w:r>
        <w:r w:rsidR="001C6EDE">
          <w:rPr>
            <w:noProof/>
            <w:webHidden/>
          </w:rPr>
          <w:fldChar w:fldCharType="separate"/>
        </w:r>
        <w:r w:rsidR="004A2E92">
          <w:rPr>
            <w:noProof/>
            <w:webHidden/>
          </w:rPr>
          <w:t>24</w:t>
        </w:r>
        <w:r w:rsidR="001C6EDE">
          <w:rPr>
            <w:noProof/>
            <w:webHidden/>
          </w:rPr>
          <w:fldChar w:fldCharType="end"/>
        </w:r>
      </w:hyperlink>
    </w:p>
    <w:p w:rsidR="001C6EDE"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678" w:history="1">
        <w:r w:rsidR="001C6EDE" w:rsidRPr="00000161">
          <w:rPr>
            <w:rStyle w:val="Hyperlink"/>
            <w:noProof/>
          </w:rPr>
          <w:t xml:space="preserve">Figure 14. 3D response surface and contour plot of catalyst loading and reaction time </w:t>
        </w:r>
        <w:r w:rsidR="001C6EDE" w:rsidRPr="00000161">
          <w:rPr>
            <w:rStyle w:val="Hyperlink"/>
            <w:i/>
            <w:iCs/>
            <w:noProof/>
          </w:rPr>
          <w:t>versus</w:t>
        </w:r>
        <w:r w:rsidR="001C6EDE" w:rsidRPr="00000161">
          <w:rPr>
            <w:rStyle w:val="Hyperlink"/>
            <w:noProof/>
          </w:rPr>
          <w:t xml:space="preserve"> BC yield</w:t>
        </w:r>
        <w:r w:rsidR="001C6EDE">
          <w:rPr>
            <w:noProof/>
            <w:webHidden/>
          </w:rPr>
          <w:tab/>
        </w:r>
        <w:r w:rsidR="001C6EDE">
          <w:rPr>
            <w:noProof/>
            <w:webHidden/>
          </w:rPr>
          <w:fldChar w:fldCharType="begin"/>
        </w:r>
        <w:r w:rsidR="001C6EDE">
          <w:rPr>
            <w:noProof/>
            <w:webHidden/>
          </w:rPr>
          <w:instrText xml:space="preserve"> PAGEREF _Toc528474678 \h </w:instrText>
        </w:r>
        <w:r w:rsidR="001C6EDE">
          <w:rPr>
            <w:noProof/>
            <w:webHidden/>
          </w:rPr>
        </w:r>
        <w:r w:rsidR="001C6EDE">
          <w:rPr>
            <w:noProof/>
            <w:webHidden/>
          </w:rPr>
          <w:fldChar w:fldCharType="separate"/>
        </w:r>
        <w:r w:rsidR="004A2E92">
          <w:rPr>
            <w:noProof/>
            <w:webHidden/>
          </w:rPr>
          <w:t>25</w:t>
        </w:r>
        <w:r w:rsidR="001C6EDE">
          <w:rPr>
            <w:noProof/>
            <w:webHidden/>
          </w:rPr>
          <w:fldChar w:fldCharType="end"/>
        </w:r>
      </w:hyperlink>
    </w:p>
    <w:p w:rsidR="001C6EDE"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679" w:history="1">
        <w:r w:rsidR="001C6EDE" w:rsidRPr="00000161">
          <w:rPr>
            <w:rStyle w:val="Hyperlink"/>
            <w:noProof/>
          </w:rPr>
          <w:t>Figure 15. Catalyst reusability studies of Ce-La-Zr/GO on conversion of butylene oxide (BO), selectivity and yield of butylene carbonate (BC) using predicted response surface methodology’s optimum condition of 90 bar, 408 K, 15% (w/w) catalyst loading, stirring speed 300 rpm and reaction time 20 h.</w:t>
        </w:r>
        <w:r w:rsidR="001C6EDE">
          <w:rPr>
            <w:noProof/>
            <w:webHidden/>
          </w:rPr>
          <w:tab/>
        </w:r>
        <w:r w:rsidR="001C6EDE">
          <w:rPr>
            <w:noProof/>
            <w:webHidden/>
          </w:rPr>
          <w:fldChar w:fldCharType="begin"/>
        </w:r>
        <w:r w:rsidR="001C6EDE">
          <w:rPr>
            <w:noProof/>
            <w:webHidden/>
          </w:rPr>
          <w:instrText xml:space="preserve"> PAGEREF _Toc528474679 \h </w:instrText>
        </w:r>
        <w:r w:rsidR="001C6EDE">
          <w:rPr>
            <w:noProof/>
            <w:webHidden/>
          </w:rPr>
        </w:r>
        <w:r w:rsidR="001C6EDE">
          <w:rPr>
            <w:noProof/>
            <w:webHidden/>
          </w:rPr>
          <w:fldChar w:fldCharType="separate"/>
        </w:r>
        <w:r w:rsidR="004A2E92">
          <w:rPr>
            <w:noProof/>
            <w:webHidden/>
          </w:rPr>
          <w:t>28</w:t>
        </w:r>
        <w:r w:rsidR="001C6EDE">
          <w:rPr>
            <w:noProof/>
            <w:webHidden/>
          </w:rPr>
          <w:fldChar w:fldCharType="end"/>
        </w:r>
      </w:hyperlink>
    </w:p>
    <w:p w:rsidR="00ED54F1" w:rsidRDefault="001C6EDE" w:rsidP="00ED54F1">
      <w:r>
        <w:lastRenderedPageBreak/>
        <w:fldChar w:fldCharType="end"/>
      </w:r>
    </w:p>
    <w:p w:rsidR="008E40F1" w:rsidRDefault="00A7055F" w:rsidP="00ED54F1">
      <w:pPr>
        <w:pStyle w:val="Heading1"/>
      </w:pPr>
      <w:r>
        <w:t xml:space="preserve">Tables </w:t>
      </w:r>
      <w:r w:rsidR="00ED54F1">
        <w:t>Captions</w:t>
      </w:r>
    </w:p>
    <w:p w:rsidR="001C6EDE" w:rsidRPr="00FA2670" w:rsidRDefault="001C6EDE">
      <w:pPr>
        <w:pStyle w:val="TableofFigures"/>
        <w:tabs>
          <w:tab w:val="right" w:leader="dot" w:pos="9016"/>
        </w:tabs>
        <w:rPr>
          <w:rFonts w:asciiTheme="minorHAnsi" w:eastAsiaTheme="minorEastAsia" w:hAnsiTheme="minorHAnsi" w:cstheme="minorBidi"/>
          <w:b/>
          <w:noProof/>
          <w:sz w:val="22"/>
          <w:lang w:eastAsia="en-GB"/>
        </w:rPr>
      </w:pPr>
      <w:r w:rsidRPr="00FA2670">
        <w:fldChar w:fldCharType="begin"/>
      </w:r>
      <w:r w:rsidRPr="00FA2670">
        <w:instrText xml:space="preserve"> TOC \h \z \c "Table" </w:instrText>
      </w:r>
      <w:r w:rsidRPr="00FA2670">
        <w:fldChar w:fldCharType="separate"/>
      </w:r>
      <w:hyperlink w:anchor="_Toc528474721" w:history="1">
        <w:r w:rsidRPr="00FA2670">
          <w:rPr>
            <w:rStyle w:val="Hyperlink"/>
            <w:b/>
            <w:noProof/>
          </w:rPr>
          <w:t xml:space="preserve">Table 1. </w:t>
        </w:r>
        <w:r w:rsidRPr="00FA2670">
          <w:rPr>
            <w:rStyle w:val="Hyperlink"/>
            <w:noProof/>
          </w:rPr>
          <w:t>Physical and chemical properties of synthesised ceria, lanthana doped zirconia (Ce-La-Zr-O) and ceria, lanthana, zirconia doped graphene (Ce-La-Zr/GO) inorganic nanocomposite catalysts</w:t>
        </w:r>
        <w:r w:rsidRPr="00FA2670">
          <w:rPr>
            <w:noProof/>
            <w:webHidden/>
          </w:rPr>
          <w:tab/>
        </w:r>
        <w:r w:rsidRPr="00FA2670">
          <w:rPr>
            <w:noProof/>
            <w:webHidden/>
          </w:rPr>
          <w:fldChar w:fldCharType="begin"/>
        </w:r>
        <w:r w:rsidRPr="00FA2670">
          <w:rPr>
            <w:noProof/>
            <w:webHidden/>
          </w:rPr>
          <w:instrText xml:space="preserve"> PAGEREF _Toc528474721 \h </w:instrText>
        </w:r>
        <w:r w:rsidRPr="00FA2670">
          <w:rPr>
            <w:noProof/>
            <w:webHidden/>
          </w:rPr>
        </w:r>
        <w:r w:rsidRPr="00FA2670">
          <w:rPr>
            <w:noProof/>
            <w:webHidden/>
          </w:rPr>
          <w:fldChar w:fldCharType="separate"/>
        </w:r>
        <w:r w:rsidR="004A2E92">
          <w:rPr>
            <w:noProof/>
            <w:webHidden/>
          </w:rPr>
          <w:t>7</w:t>
        </w:r>
        <w:r w:rsidRPr="00FA2670">
          <w:rPr>
            <w:noProof/>
            <w:webHidden/>
          </w:rPr>
          <w:fldChar w:fldCharType="end"/>
        </w:r>
      </w:hyperlink>
    </w:p>
    <w:p w:rsidR="001C6EDE" w:rsidRPr="00FA2670"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722" w:history="1">
        <w:r w:rsidR="001C6EDE" w:rsidRPr="00FA2670">
          <w:rPr>
            <w:rStyle w:val="Hyperlink"/>
            <w:b/>
            <w:noProof/>
          </w:rPr>
          <w:t>Table 2</w:t>
        </w:r>
        <w:r w:rsidR="001C6EDE" w:rsidRPr="00FA2670">
          <w:rPr>
            <w:rStyle w:val="Hyperlink"/>
            <w:noProof/>
          </w:rPr>
          <w:t>. Experimental design variables and their coded levels</w:t>
        </w:r>
        <w:r w:rsidR="001C6EDE" w:rsidRPr="00FA2670">
          <w:rPr>
            <w:noProof/>
            <w:webHidden/>
          </w:rPr>
          <w:tab/>
        </w:r>
        <w:r w:rsidR="001C6EDE" w:rsidRPr="00FA2670">
          <w:rPr>
            <w:noProof/>
            <w:webHidden/>
          </w:rPr>
          <w:fldChar w:fldCharType="begin"/>
        </w:r>
        <w:r w:rsidR="001C6EDE" w:rsidRPr="00FA2670">
          <w:rPr>
            <w:noProof/>
            <w:webHidden/>
          </w:rPr>
          <w:instrText xml:space="preserve"> PAGEREF _Toc528474722 \h </w:instrText>
        </w:r>
        <w:r w:rsidR="001C6EDE" w:rsidRPr="00FA2670">
          <w:rPr>
            <w:noProof/>
            <w:webHidden/>
          </w:rPr>
        </w:r>
        <w:r w:rsidR="001C6EDE" w:rsidRPr="00FA2670">
          <w:rPr>
            <w:noProof/>
            <w:webHidden/>
          </w:rPr>
          <w:fldChar w:fldCharType="separate"/>
        </w:r>
        <w:r w:rsidR="004A2E92">
          <w:rPr>
            <w:noProof/>
            <w:webHidden/>
          </w:rPr>
          <w:t>7</w:t>
        </w:r>
        <w:r w:rsidR="001C6EDE" w:rsidRPr="00FA2670">
          <w:rPr>
            <w:noProof/>
            <w:webHidden/>
          </w:rPr>
          <w:fldChar w:fldCharType="end"/>
        </w:r>
      </w:hyperlink>
    </w:p>
    <w:p w:rsidR="001C6EDE" w:rsidRPr="00FA2670"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723" w:history="1">
        <w:r w:rsidR="001C6EDE" w:rsidRPr="00FA2670">
          <w:rPr>
            <w:rStyle w:val="Hyperlink"/>
            <w:b/>
            <w:noProof/>
          </w:rPr>
          <w:t>Table 3</w:t>
        </w:r>
        <w:r w:rsidR="001C6EDE" w:rsidRPr="00FA2670">
          <w:rPr>
            <w:rStyle w:val="Hyperlink"/>
            <w:noProof/>
          </w:rPr>
          <w:t>. Experimental design matrix with the actual and predicted responses</w:t>
        </w:r>
        <w:r w:rsidR="001C6EDE" w:rsidRPr="00FA2670">
          <w:rPr>
            <w:noProof/>
            <w:webHidden/>
          </w:rPr>
          <w:tab/>
        </w:r>
        <w:r w:rsidR="001C6EDE" w:rsidRPr="00FA2670">
          <w:rPr>
            <w:noProof/>
            <w:webHidden/>
          </w:rPr>
          <w:fldChar w:fldCharType="begin"/>
        </w:r>
        <w:r w:rsidR="001C6EDE" w:rsidRPr="00FA2670">
          <w:rPr>
            <w:noProof/>
            <w:webHidden/>
          </w:rPr>
          <w:instrText xml:space="preserve"> PAGEREF _Toc528474723 \h </w:instrText>
        </w:r>
        <w:r w:rsidR="001C6EDE" w:rsidRPr="00FA2670">
          <w:rPr>
            <w:noProof/>
            <w:webHidden/>
          </w:rPr>
        </w:r>
        <w:r w:rsidR="001C6EDE" w:rsidRPr="00FA2670">
          <w:rPr>
            <w:noProof/>
            <w:webHidden/>
          </w:rPr>
          <w:fldChar w:fldCharType="separate"/>
        </w:r>
        <w:r w:rsidR="004A2E92">
          <w:rPr>
            <w:noProof/>
            <w:webHidden/>
          </w:rPr>
          <w:t>9</w:t>
        </w:r>
        <w:r w:rsidR="001C6EDE" w:rsidRPr="00FA2670">
          <w:rPr>
            <w:noProof/>
            <w:webHidden/>
          </w:rPr>
          <w:fldChar w:fldCharType="end"/>
        </w:r>
      </w:hyperlink>
    </w:p>
    <w:p w:rsidR="001C6EDE" w:rsidRPr="00FA2670"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724" w:history="1">
        <w:r w:rsidR="001C6EDE" w:rsidRPr="00FA2670">
          <w:rPr>
            <w:rStyle w:val="Hyperlink"/>
            <w:b/>
            <w:noProof/>
          </w:rPr>
          <w:t>Table 4</w:t>
        </w:r>
        <w:r w:rsidR="001C6EDE" w:rsidRPr="00FA2670">
          <w:rPr>
            <w:rStyle w:val="Hyperlink"/>
            <w:noProof/>
          </w:rPr>
          <w:t>. Analysis of variance of developed model for BO conversion</w:t>
        </w:r>
        <w:r w:rsidR="001C6EDE" w:rsidRPr="00FA2670">
          <w:rPr>
            <w:noProof/>
            <w:webHidden/>
          </w:rPr>
          <w:tab/>
        </w:r>
        <w:r w:rsidR="001C6EDE" w:rsidRPr="00FA2670">
          <w:rPr>
            <w:noProof/>
            <w:webHidden/>
          </w:rPr>
          <w:fldChar w:fldCharType="begin"/>
        </w:r>
        <w:r w:rsidR="001C6EDE" w:rsidRPr="00FA2670">
          <w:rPr>
            <w:noProof/>
            <w:webHidden/>
          </w:rPr>
          <w:instrText xml:space="preserve"> PAGEREF _Toc528474724 \h </w:instrText>
        </w:r>
        <w:r w:rsidR="001C6EDE" w:rsidRPr="00FA2670">
          <w:rPr>
            <w:noProof/>
            <w:webHidden/>
          </w:rPr>
        </w:r>
        <w:r w:rsidR="001C6EDE" w:rsidRPr="00FA2670">
          <w:rPr>
            <w:noProof/>
            <w:webHidden/>
          </w:rPr>
          <w:fldChar w:fldCharType="separate"/>
        </w:r>
        <w:r w:rsidR="004A2E92">
          <w:rPr>
            <w:noProof/>
            <w:webHidden/>
          </w:rPr>
          <w:t>14</w:t>
        </w:r>
        <w:r w:rsidR="001C6EDE" w:rsidRPr="00FA2670">
          <w:rPr>
            <w:noProof/>
            <w:webHidden/>
          </w:rPr>
          <w:fldChar w:fldCharType="end"/>
        </w:r>
      </w:hyperlink>
    </w:p>
    <w:p w:rsidR="001C6EDE" w:rsidRPr="00FA2670"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725" w:history="1">
        <w:r w:rsidR="001C6EDE" w:rsidRPr="00FA2670">
          <w:rPr>
            <w:rStyle w:val="Hyperlink"/>
            <w:b/>
            <w:noProof/>
          </w:rPr>
          <w:t>Table 5</w:t>
        </w:r>
        <w:r w:rsidR="001C6EDE" w:rsidRPr="00FA2670">
          <w:rPr>
            <w:rStyle w:val="Hyperlink"/>
            <w:noProof/>
          </w:rPr>
          <w:t>. Analysis of variance of developed model for BC yield</w:t>
        </w:r>
        <w:r w:rsidR="001C6EDE" w:rsidRPr="00FA2670">
          <w:rPr>
            <w:noProof/>
            <w:webHidden/>
          </w:rPr>
          <w:tab/>
        </w:r>
        <w:r w:rsidR="001C6EDE" w:rsidRPr="00FA2670">
          <w:rPr>
            <w:noProof/>
            <w:webHidden/>
          </w:rPr>
          <w:fldChar w:fldCharType="begin"/>
        </w:r>
        <w:r w:rsidR="001C6EDE" w:rsidRPr="00FA2670">
          <w:rPr>
            <w:noProof/>
            <w:webHidden/>
          </w:rPr>
          <w:instrText xml:space="preserve"> PAGEREF _Toc528474725 \h </w:instrText>
        </w:r>
        <w:r w:rsidR="001C6EDE" w:rsidRPr="00FA2670">
          <w:rPr>
            <w:noProof/>
            <w:webHidden/>
          </w:rPr>
        </w:r>
        <w:r w:rsidR="001C6EDE" w:rsidRPr="00FA2670">
          <w:rPr>
            <w:noProof/>
            <w:webHidden/>
          </w:rPr>
          <w:fldChar w:fldCharType="separate"/>
        </w:r>
        <w:r w:rsidR="004A2E92">
          <w:rPr>
            <w:noProof/>
            <w:webHidden/>
          </w:rPr>
          <w:t>14</w:t>
        </w:r>
        <w:r w:rsidR="001C6EDE" w:rsidRPr="00FA2670">
          <w:rPr>
            <w:noProof/>
            <w:webHidden/>
          </w:rPr>
          <w:fldChar w:fldCharType="end"/>
        </w:r>
      </w:hyperlink>
    </w:p>
    <w:p w:rsidR="001C6EDE" w:rsidRPr="00FA2670" w:rsidRDefault="00741074">
      <w:pPr>
        <w:pStyle w:val="TableofFigures"/>
        <w:tabs>
          <w:tab w:val="right" w:leader="dot" w:pos="9016"/>
        </w:tabs>
        <w:rPr>
          <w:rFonts w:asciiTheme="minorHAnsi" w:eastAsiaTheme="minorEastAsia" w:hAnsiTheme="minorHAnsi" w:cstheme="minorBidi"/>
          <w:noProof/>
          <w:sz w:val="22"/>
          <w:lang w:eastAsia="en-GB"/>
        </w:rPr>
      </w:pPr>
      <w:hyperlink w:anchor="_Toc528474726" w:history="1">
        <w:r w:rsidR="001C6EDE" w:rsidRPr="00FA2670">
          <w:rPr>
            <w:rStyle w:val="Hyperlink"/>
            <w:b/>
            <w:noProof/>
          </w:rPr>
          <w:t>Table 6</w:t>
        </w:r>
        <w:r w:rsidR="001C6EDE" w:rsidRPr="00FA2670">
          <w:rPr>
            <w:rStyle w:val="Hyperlink"/>
            <w:noProof/>
          </w:rPr>
          <w:t>. Optimisation constraints used to predict optimum conditions for butylene carbonate</w:t>
        </w:r>
        <w:r w:rsidR="001C6EDE" w:rsidRPr="00FA2670">
          <w:rPr>
            <w:noProof/>
            <w:webHidden/>
          </w:rPr>
          <w:tab/>
        </w:r>
        <w:r w:rsidR="001C6EDE" w:rsidRPr="00FA2670">
          <w:rPr>
            <w:noProof/>
            <w:webHidden/>
          </w:rPr>
          <w:fldChar w:fldCharType="begin"/>
        </w:r>
        <w:r w:rsidR="001C6EDE" w:rsidRPr="00FA2670">
          <w:rPr>
            <w:noProof/>
            <w:webHidden/>
          </w:rPr>
          <w:instrText xml:space="preserve"> PAGEREF _Toc528474726 \h </w:instrText>
        </w:r>
        <w:r w:rsidR="001C6EDE" w:rsidRPr="00FA2670">
          <w:rPr>
            <w:noProof/>
            <w:webHidden/>
          </w:rPr>
        </w:r>
        <w:r w:rsidR="001C6EDE" w:rsidRPr="00FA2670">
          <w:rPr>
            <w:noProof/>
            <w:webHidden/>
          </w:rPr>
          <w:fldChar w:fldCharType="separate"/>
        </w:r>
        <w:r w:rsidR="004A2E92">
          <w:rPr>
            <w:noProof/>
            <w:webHidden/>
          </w:rPr>
          <w:t>27</w:t>
        </w:r>
        <w:r w:rsidR="001C6EDE" w:rsidRPr="00FA2670">
          <w:rPr>
            <w:noProof/>
            <w:webHidden/>
          </w:rPr>
          <w:fldChar w:fldCharType="end"/>
        </w:r>
      </w:hyperlink>
    </w:p>
    <w:p w:rsidR="00ED54F1" w:rsidRDefault="001C6EDE">
      <w:pPr>
        <w:spacing w:after="200" w:line="276" w:lineRule="auto"/>
      </w:pPr>
      <w:r w:rsidRPr="00FA2670">
        <w:fldChar w:fldCharType="end"/>
      </w:r>
      <w:r w:rsidR="00ED54F1">
        <w:br w:type="page"/>
      </w:r>
    </w:p>
    <w:p w:rsidR="006F6FCA" w:rsidRDefault="006F6FCA" w:rsidP="00FB6D14">
      <w:pPr>
        <w:pStyle w:val="Heading1"/>
        <w:sectPr w:rsidR="006F6FCA" w:rsidSect="0049408C">
          <w:footerReference w:type="default" r:id="rId10"/>
          <w:footerReference w:type="first" r:id="rId11"/>
          <w:footnotePr>
            <w:numFmt w:val="chicago"/>
          </w:footnotePr>
          <w:type w:val="continuous"/>
          <w:pgSz w:w="11906" w:h="16838"/>
          <w:pgMar w:top="1440" w:right="1440" w:bottom="1440" w:left="1440" w:header="706" w:footer="706" w:gutter="0"/>
          <w:pgNumType w:start="2"/>
          <w:cols w:space="708"/>
          <w:docGrid w:linePitch="360"/>
        </w:sectPr>
      </w:pPr>
    </w:p>
    <w:p w:rsidR="0003079F" w:rsidRPr="00B6778D" w:rsidRDefault="000A2167" w:rsidP="00FB6D14">
      <w:pPr>
        <w:pStyle w:val="Heading1"/>
      </w:pPr>
      <w:r>
        <w:lastRenderedPageBreak/>
        <w:t>1.</w:t>
      </w:r>
      <w:r w:rsidR="00FB6D14">
        <w:t xml:space="preserve"> </w:t>
      </w:r>
      <w:r w:rsidR="00133C55" w:rsidRPr="00B6778D">
        <w:t>Introduction</w:t>
      </w:r>
    </w:p>
    <w:p w:rsidR="0003079F" w:rsidRPr="00B6778D" w:rsidRDefault="0003079F">
      <w:pPr>
        <w:jc w:val="both"/>
        <w:rPr>
          <w:rFonts w:ascii="Times" w:eastAsia="Times New Roman" w:hAnsi="Times"/>
          <w:b/>
          <w:szCs w:val="20"/>
        </w:rPr>
      </w:pPr>
      <w:r w:rsidRPr="00B6778D">
        <w:t>The rapid deterioration of the global environment due to continuous releas</w:t>
      </w:r>
      <w:r w:rsidR="00D22FA4">
        <w:t xml:space="preserve">e </w:t>
      </w:r>
      <w:r w:rsidRPr="00B6778D">
        <w:t>of CO</w:t>
      </w:r>
      <w:r w:rsidRPr="00B6778D">
        <w:rPr>
          <w:vertAlign w:val="subscript"/>
        </w:rPr>
        <w:t>2</w:t>
      </w:r>
      <w:r w:rsidRPr="00B6778D">
        <w:t xml:space="preserve"> into the atmosphere is </w:t>
      </w:r>
      <w:r w:rsidR="00E33F5A">
        <w:t xml:space="preserve">considered as a global </w:t>
      </w:r>
      <w:r w:rsidRPr="00B6778D">
        <w:t>concern</w:t>
      </w:r>
      <w:r w:rsidR="00064DA0">
        <w:t xml:space="preserve"> for protection of environment</w:t>
      </w:r>
      <w:r w:rsidR="00E33F5A">
        <w:t>.</w:t>
      </w:r>
      <w:r w:rsidRPr="00B6778D">
        <w:t xml:space="preserve"> </w:t>
      </w:r>
      <w:r w:rsidR="00E33F5A">
        <w:t xml:space="preserve">Hence, </w:t>
      </w:r>
      <w:r w:rsidR="002470F6" w:rsidRPr="002470F6">
        <w:rPr>
          <w:noProof/>
        </w:rPr>
        <w:t xml:space="preserve">there is a </w:t>
      </w:r>
      <w:r w:rsidR="00E33F5A">
        <w:rPr>
          <w:noProof/>
        </w:rPr>
        <w:t>wide intentions</w:t>
      </w:r>
      <w:r w:rsidR="00E33F5A" w:rsidRPr="002470F6">
        <w:rPr>
          <w:noProof/>
        </w:rPr>
        <w:t xml:space="preserve"> </w:t>
      </w:r>
      <w:r w:rsidR="002470F6" w:rsidRPr="002470F6">
        <w:rPr>
          <w:noProof/>
        </w:rPr>
        <w:t>for the emission of CO</w:t>
      </w:r>
      <w:r w:rsidR="002470F6" w:rsidRPr="002470F6">
        <w:rPr>
          <w:noProof/>
          <w:vertAlign w:val="subscript"/>
        </w:rPr>
        <w:t>2</w:t>
      </w:r>
      <w:r w:rsidR="002470F6" w:rsidRPr="002470F6">
        <w:rPr>
          <w:noProof/>
        </w:rPr>
        <w:t xml:space="preserve"> to be drastically reduced</w:t>
      </w:r>
      <w:r w:rsidRPr="002470F6">
        <w:rPr>
          <w:noProof/>
        </w:rPr>
        <w:t>.</w:t>
      </w:r>
      <w:r w:rsidRPr="00B6778D">
        <w:t xml:space="preserve"> The </w:t>
      </w:r>
      <w:r w:rsidR="00E33F5A" w:rsidRPr="00B6778D">
        <w:t>usage</w:t>
      </w:r>
      <w:r w:rsidRPr="00B6778D">
        <w:t xml:space="preserve"> of fossil fuel</w:t>
      </w:r>
      <w:r w:rsidR="00E33F5A">
        <w:t>s</w:t>
      </w:r>
      <w:r w:rsidRPr="00B6778D">
        <w:t xml:space="preserve"> as primary source</w:t>
      </w:r>
      <w:r w:rsidR="00E33F5A">
        <w:t>s</w:t>
      </w:r>
      <w:r w:rsidRPr="00B6778D">
        <w:t xml:space="preserve"> of energy </w:t>
      </w:r>
      <w:r w:rsidR="00E33F5A">
        <w:t>require</w:t>
      </w:r>
      <w:r w:rsidR="00632C31">
        <w:t>s</w:t>
      </w:r>
      <w:r w:rsidR="00E33F5A">
        <w:t xml:space="preserve"> </w:t>
      </w:r>
      <w:r w:rsidR="00FC5FAD">
        <w:t xml:space="preserve">serious </w:t>
      </w:r>
      <w:r w:rsidR="00E33F5A">
        <w:t>shifting</w:t>
      </w:r>
      <w:r w:rsidRPr="00B6778D">
        <w:t xml:space="preserve"> to alternative</w:t>
      </w:r>
      <w:r w:rsidR="00FC5FAD">
        <w:t xml:space="preserve"> green fuels</w:t>
      </w:r>
      <w:r w:rsidRPr="00B6778D">
        <w:t xml:space="preserve"> in order t</w:t>
      </w:r>
      <w:r w:rsidR="002470F6">
        <w:t xml:space="preserve">o reduce </w:t>
      </w:r>
      <w:r w:rsidR="00AB0336">
        <w:t>the amount of</w:t>
      </w:r>
      <w:r w:rsidR="00FC5FAD">
        <w:t xml:space="preserve"> released</w:t>
      </w:r>
      <w:r w:rsidR="002470F6">
        <w:t xml:space="preserve"> </w:t>
      </w:r>
      <w:r w:rsidRPr="00B6778D">
        <w:t>CO</w:t>
      </w:r>
      <w:r w:rsidRPr="00B6778D">
        <w:rPr>
          <w:vertAlign w:val="subscript"/>
        </w:rPr>
        <w:t>2</w:t>
      </w:r>
      <w:r w:rsidRPr="00B6778D">
        <w:t xml:space="preserve"> into the atmosphere</w:t>
      </w:r>
      <w:r w:rsidR="00F12D89">
        <w:t xml:space="preserve">. </w:t>
      </w:r>
      <w:r w:rsidR="00FC5FAD">
        <w:t>In addition</w:t>
      </w:r>
      <w:r w:rsidR="00F12D89">
        <w:t xml:space="preserve">, the </w:t>
      </w:r>
      <w:r w:rsidR="00F12D89" w:rsidRPr="00AB0336">
        <w:rPr>
          <w:noProof/>
        </w:rPr>
        <w:t>valoris</w:t>
      </w:r>
      <w:r w:rsidRPr="00AB0336">
        <w:rPr>
          <w:noProof/>
        </w:rPr>
        <w:t>ation</w:t>
      </w:r>
      <w:r w:rsidRPr="00B6778D">
        <w:t xml:space="preserve"> of CO</w:t>
      </w:r>
      <w:r w:rsidRPr="00B6778D">
        <w:rPr>
          <w:vertAlign w:val="subscript"/>
        </w:rPr>
        <w:t xml:space="preserve">2 </w:t>
      </w:r>
      <w:r w:rsidRPr="00B6778D">
        <w:t>has drawn much attention not just because of the potential use of CO</w:t>
      </w:r>
      <w:r w:rsidRPr="00B6778D">
        <w:rPr>
          <w:vertAlign w:val="subscript"/>
        </w:rPr>
        <w:t>2</w:t>
      </w:r>
      <w:r w:rsidRPr="00B6778D">
        <w:t xml:space="preserve"> as a cheap, abundant, safe, renewable C1 source for the formation of valuable chemicals</w:t>
      </w:r>
      <w:r w:rsidR="0021216A">
        <w:t>,</w:t>
      </w:r>
      <w:r w:rsidRPr="00B6778D">
        <w:t xml:space="preserve"> but</w:t>
      </w:r>
      <w:r w:rsidR="00AB0336">
        <w:t xml:space="preserve"> also contributing to the quest </w:t>
      </w:r>
      <w:r w:rsidRPr="00B6778D">
        <w:t>of</w:t>
      </w:r>
      <w:r w:rsidR="00E83E18" w:rsidRPr="00B6778D">
        <w:t xml:space="preserve"> </w:t>
      </w:r>
      <w:r w:rsidR="00E83E18" w:rsidRPr="00B6778D">
        <w:rPr>
          <w:noProof/>
        </w:rPr>
        <w:t>preventing global</w:t>
      </w:r>
      <w:r w:rsidR="00E83E18" w:rsidRPr="00B6778D">
        <w:t xml:space="preserve"> warming </w:t>
      </w:r>
      <w:r w:rsidR="00850A05" w:rsidRPr="00B6778D">
        <w:fldChar w:fldCharType="begin" w:fldLock="1"/>
      </w:r>
      <w:r w:rsidR="00CB10A7">
        <w:instrText>ADDIN CSL_CITATION {"citationItems":[{"id":"ITEM-1","itemData":{"DOI":"10.1039/b700658f","ISBN":"1477-9226","ISSN":"1477-9226","PMID":"17622414","abstract":"The need to reduce the accumulation of CO2 into the atmosphere requires new technologies able to reduce the CO2 emission. The utilization of CO2 as a building block may represent an interesting approach to synthetic methodologies less intensive in carbon and energy. In this paper the general properties of carbon dioxide and its interaction with metal centres is first considered. The potential of carbon dioxide as a raw material in the synthesis of chemicals such as carboxylates, carbonates, carbamates is then discussed. The utilization of CO2 as source of carbon for the synthesis of fuels or other C1 molecules such as formic acid and methanol is also described and the conditions for its implementation are outlined. A comparison of chemical and biotechnological conversion routes of CO2 is made and the barriers to their exploitation are highlighted.","author":[{"dropping-particle":"","family":"Aresta","given":"Michele","non-dropping-particle":"","parse-names":false,"suffix":""},{"dropping-particle":"","family":"Dibenedetto","given":"Angela","non-dropping-particle":"","parse-names":false,"suffix":""}],"container-title":"Dalton Transactions","id":"ITEM-1","issue":"28","issued":{"date-parts":[["2007"]]},"page":"2975","title":"Utilisation of CO2 as a chemical feedstock: opportunities and challenges","type":"article-journal"},"uris":["http://www.mendeley.com/documents/?uuid=3cbc8cb7-17d4-4e8e-9ca3-94fbc6999029","http://www.mendeley.com/documents/?uuid=81736f94-b105-4f37-9599-414781f32f15"]},{"id":"ITEM-2","itemData":{"DOI":"10.1016/j.cattod.2018.06.020","ISSN":"09205861","abstract":"In present work, three amino-bridged biomass bis-β-cyclodextrins (bis-β-CDs) and eight bifunctionalized bis-β-CDs derivatives were designed and synthesized as environmental friendly catalysts to fix CO2. Both the bridged bis-β-CDs 1a-3a/potassium halide and haloalkane functionalized bis-β-CDs 1b-8b were poven to be efficient catalytic systems for the solvent-free coupling reaction of CO2and epoxides. After systematic investigation, the optimized conditions of (120 °C, 4 MPa, 0.14mol% 1a, 1.25mol% KI, 2 h) have been established for dual catalytic system 1a/KI and the excellent yield (94%) with high selectivity (99%) can be achieved for the cycloaddition of CO2and propylene oxide. Furthermore, after functionalization with alkyl halides, bis-β-CD derivative 1b-8b as sigle bifunctional catalyst exhibited better activity under milder optimal conditions of (110 °C, 2 MPa, 0.125mol% 1b and 4 h). Moreover, these bifunctional catalysts are also applicable to a variety of epoxides (including diepoxides) and good catalytic performances were abtained for producing the corresponding cyclic carbonates in most cases. Furthermore, this catalyst can be reused at least for five times without significant activity decrease. Finally, a possible mechanism including the activation of both epoxide and CO2was proposed based on the literatures and experimental results.","author":[{"dropping-particle":"","family":"Peng","given":"Jing","non-dropping-particle":"","parse-names":false,"suffix":""},{"dropping-particle":"","family":"Wang","given":"Sheng","non-dropping-particle":"","parse-names":false,"suffix":""},{"dropping-particle":"","family":"Yang","given":"Hai Jian","non-dropping-particle":"","parse-names":false,"suffix":""},{"dropping-particle":"","family":"Ban","given":"Binru","non-dropping-particle":"","parse-names":false,"suffix":""},{"dropping-particle":"","family":"Wei","given":"Zidong","non-dropping-particle":"","parse-names":false,"suffix":""},{"dropping-particle":"","family":"Wang","given":"Lihua","non-dropping-particle":"","parse-names":false,"suffix":""},{"dropping-particle":"","family":"Bo","given":"Lei","non-dropping-particle":"","parse-names":false,"suffix":""}],"container-title":"Catalysis Today","id":"ITEM-2","issued":{"date-parts":[["2018"]]},"title":"Chemical fixation of CO2to cyclic carbonate catalyzed by new environmental- friendly bifunctional bis-β-cyclodextrin derivatives","type":"article-journal"},"uris":["http://www.mendeley.com/documents/?uuid=aa6286c8-7cef-365b-bcd5-96565776b2b8","http://www.mendeley.com/documents/?uuid=d6567f09-6a48-4f27-8694-432564aa4d66"]}],"mendeley":{"formattedCitation":"[1,2]","plainTextFormattedCitation":"[1,2]","previouslyFormattedCitation":"[1,2]"},"properties":{"noteIndex":0},"schema":"https://github.com/citation-style-language/schema/raw/master/csl-citation.json"}</w:instrText>
      </w:r>
      <w:r w:rsidR="00850A05" w:rsidRPr="00B6778D">
        <w:fldChar w:fldCharType="separate"/>
      </w:r>
      <w:r w:rsidR="002D6134" w:rsidRPr="002D6134">
        <w:rPr>
          <w:noProof/>
        </w:rPr>
        <w:t>[1,2]</w:t>
      </w:r>
      <w:r w:rsidR="00850A05" w:rsidRPr="00B6778D">
        <w:fldChar w:fldCharType="end"/>
      </w:r>
      <w:r w:rsidRPr="00B6778D">
        <w:t>. CO</w:t>
      </w:r>
      <w:r w:rsidRPr="00B6778D">
        <w:rPr>
          <w:vertAlign w:val="subscript"/>
        </w:rPr>
        <w:t>2</w:t>
      </w:r>
      <w:r w:rsidRPr="00B6778D">
        <w:t xml:space="preserve"> is </w:t>
      </w:r>
      <w:r w:rsidR="00FC5FAD">
        <w:t>a stable compound due to exceptional</w:t>
      </w:r>
      <w:r w:rsidRPr="00B6778D">
        <w:t xml:space="preserve"> distance bond of 0.116 nm </w:t>
      </w:r>
      <w:r w:rsidR="00FC5FAD">
        <w:t xml:space="preserve">between carbon and oxygen </w:t>
      </w:r>
      <w:r w:rsidRPr="00B6778D">
        <w:t>(C=O)</w:t>
      </w:r>
      <w:r w:rsidR="00AB0336">
        <w:t xml:space="preserve">, which </w:t>
      </w:r>
      <w:r w:rsidRPr="00B6778D">
        <w:t>is shorter than the normal bond length</w:t>
      </w:r>
      <w:r w:rsidR="00850A05" w:rsidRPr="00B6778D">
        <w:t xml:space="preserve"> </w:t>
      </w:r>
      <w:r w:rsidR="00E223E8" w:rsidRPr="00B6778D">
        <w:fldChar w:fldCharType="begin" w:fldLock="1"/>
      </w:r>
      <w:r w:rsidR="00CB10A7">
        <w:instrText>ADDIN CSL_CITATION {"citationItems":[{"id":"ITEM-1","itemData":{"DOI":"10.1007/978-3-662-46831-9","ISBN":"9783662468319","abstract":"Carbon dioxide (CO2) is today at the centre of attention of the scientific and technological world because of its potential role in climate change, which is supposed to be, directly or indirectly, caused by the growing level of CO2 in the atmosphere. Policy-makers work out solutions ranging over a large number of options, including carbon capture and disposal or sequestration (CCS) or carbon capture and utilization (CCU). The conversion of CO2 into added-value products (chemicals, materials, fuels) is today one of the most widespread research themes, and the scientific literature presents a large number of reviews, papers and books that disclose the CO2 chemistry or, in general, utilization. Industry is also much involved, as witnessed by the ever growing number of industrial patents and new processes. Despite the large number of volumes published, an organized collection of information about the mechanisms concerning the many reactions in which CO2 is involved does not exist. However, this book has been designed with the precise idea of filling the gap and collecting the knowledge we have of the reaction mechanism of CO2 conversion when it is used either as a building block for the production of chemicals and materials, or as a carbon source for C1 and Cn energyrich molecules. This book covers 40 years of research efforts in understanding the reactivity of CO2. Its aim is not to present an exhaustive list of all reactions in which CO2 can be involved, even if it shows quite a large number of them, but to analyze the thermodynamics and kinetics of its conversion. The book is organized in ten chapters, each devoted to a particular subject. References point the reader to more specific issues or more general applications. Chapter 1 presents the CO2 molecule and gives fundamental information for understanding the chemistry of the heterocumulene. It also discusses the excited states of CO2 and its radical anion and radical cation. Such species are often encountered in other chapters. The spectroscopic techniques (infrared, ultraviolet, nuclear magnetic resonance) used for collecting information about the state of theCO2 moiety in the products are introduced here, and applied in the following chapters. Chapter 2 discusses the co-ordination of CO2 to metal centres in various temperature conditions and the effects of such interaction on the heterocumulene structure. It addresses the question of whether preliminary co-ordination of CO2 to a metal centre is an es…","author":[{"dropping-particle":"","family":"Aresta","given":"Michele","non-dropping-particle":"","parse-names":false,"suffix":""},{"dropping-particle":"","family":"Dibenedetto","given":"Angela","non-dropping-particle":"","parse-names":false,"suffix":""},{"dropping-particle":"","family":"Quaranta","given":"Eugenio","non-dropping-particle":"","parse-names":false,"suffix":""}],"container-title":"Reaction Mechanisms in Carbon Dioxide Conversion","id":"ITEM-1","issued":{"date-parts":[["2015"]]},"number-of-pages":"1-409","title":"Reaction mechanisms in carbon dioxide conversion","type":"book"},"uris":["http://www.mendeley.com/documents/?uuid=96f94750-31dd-3f15-97f4-e20e3316b3b1","http://www.mendeley.com/documents/?uuid=7a33064c-93a8-4eda-bc1c-43e8e8d23298"]}],"mendeley":{"formattedCitation":"[3]","plainTextFormattedCitation":"[3]","previouslyFormattedCitation":"[3]"},"properties":{"noteIndex":0},"schema":"https://github.com/citation-style-language/schema/raw/master/csl-citation.json"}</w:instrText>
      </w:r>
      <w:r w:rsidR="00E223E8" w:rsidRPr="00B6778D">
        <w:fldChar w:fldCharType="separate"/>
      </w:r>
      <w:r w:rsidR="002D6134" w:rsidRPr="002D6134">
        <w:rPr>
          <w:noProof/>
        </w:rPr>
        <w:t>[3]</w:t>
      </w:r>
      <w:r w:rsidR="00E223E8" w:rsidRPr="00B6778D">
        <w:fldChar w:fldCharType="end"/>
      </w:r>
      <w:r w:rsidRPr="00B6778D">
        <w:t xml:space="preserve">. This </w:t>
      </w:r>
      <w:r w:rsidR="00FC5FAD">
        <w:t>bond distance provides</w:t>
      </w:r>
      <w:r w:rsidR="00FC5FAD" w:rsidRPr="00B6778D">
        <w:t xml:space="preserve"> </w:t>
      </w:r>
      <w:r w:rsidRPr="00B6778D">
        <w:t>CO</w:t>
      </w:r>
      <w:r w:rsidRPr="00B6778D">
        <w:rPr>
          <w:vertAlign w:val="subscript"/>
        </w:rPr>
        <w:t>2</w:t>
      </w:r>
      <w:r w:rsidR="00E223E8" w:rsidRPr="00B6778D">
        <w:t xml:space="preserve"> </w:t>
      </w:r>
      <w:r w:rsidR="00FC5FAD">
        <w:t>comp</w:t>
      </w:r>
      <w:r w:rsidR="00FA2670">
        <w:t>ound</w:t>
      </w:r>
      <w:r w:rsidR="00FC5FAD">
        <w:t xml:space="preserve"> with unique properties</w:t>
      </w:r>
      <w:r w:rsidR="00D81CA7">
        <w:t>,</w:t>
      </w:r>
      <w:r w:rsidR="00FC5FAD">
        <w:t xml:space="preserve"> where it is </w:t>
      </w:r>
      <w:r w:rsidR="00E223E8" w:rsidRPr="00B6778D">
        <w:t xml:space="preserve">hard to </w:t>
      </w:r>
      <w:r w:rsidR="00FC5FAD">
        <w:t xml:space="preserve">be </w:t>
      </w:r>
      <w:r w:rsidR="00E223E8" w:rsidRPr="00B6778D">
        <w:rPr>
          <w:noProof/>
        </w:rPr>
        <w:t>activate</w:t>
      </w:r>
      <w:r w:rsidR="00FC5FAD">
        <w:rPr>
          <w:noProof/>
        </w:rPr>
        <w:t>d</w:t>
      </w:r>
      <w:r w:rsidRPr="00B6778D">
        <w:rPr>
          <w:noProof/>
        </w:rPr>
        <w:t xml:space="preserve"> and</w:t>
      </w:r>
      <w:r w:rsidRPr="00B6778D">
        <w:t xml:space="preserve"> require</w:t>
      </w:r>
      <w:r w:rsidR="00D81CA7">
        <w:t>s</w:t>
      </w:r>
      <w:r w:rsidRPr="00B6778D">
        <w:t xml:space="preserve"> high energy to transform into another compound</w:t>
      </w:r>
      <w:r w:rsidR="007B562C" w:rsidRPr="00B6778D">
        <w:t xml:space="preserve"> </w:t>
      </w:r>
      <w:r w:rsidR="007B562C" w:rsidRPr="00B6778D">
        <w:fldChar w:fldCharType="begin" w:fldLock="1"/>
      </w:r>
      <w:r w:rsidR="00CB10A7">
        <w:instrText>ADDIN CSL_CITATION {"citationItems":[{"id":"ITEM-1","itemData":{"DOI":"10.1007/3418_2015_93","ISBN":"9783319220789","ISSN":"14366002","abstract":"The synthesis, structural characterization, photoluminescence, and excited state absorption properties of a series of platinum(II) terpyridyl complexes bearing a bipyridyl acetylide subunit are presented. The [tBu3tpyPtCtCbpy]þ (1) complex displays a broad and structureless emission profile at room temperature (RT), a lifetime of 5.8 μs, and transient absorption (TA) difference spectra characteristic of a charge transfer (CT) excited state. Upon coordination of Fe2þ to 1, producing tetranuclear 2, the CT emission was quantitatively quenched presumably through the low-lying iron-based ligand field states present. Surprisingly, the addition of Zn2þ to solutions of 1 produces a higher energy emissive state with a substantially longer excited state lifetime of 16.1 μs. The combined spectroscopic data measured for the zinc titration product (3) suggests that the overall excited state is dominated by a CT manifold, albeit at higher energy relative to 1. The photophysics of a bis-phosphine complex bearing two trans-disposed bpy-acetylide subunits (4) produced a model chromophore possessing an intraligand triplet excited state with a lifetime of 26 μs at RT. The bipyridyl analogue of 1, tBu2bpyPt(CtCbpy)2 (5), was also prepared and its photophysics are consistent with a lowest CT parentage at RT. The 77 K emission spectra measured for complexes 1, 3, 4, and 5 are all consistent with a triplet bpy-acetylide localized excited state; the E00 energies vary over a modest 344 cm-1 across the series. However, the shorter 77 K excited state lifetimes observed for 1, 3, and 5 in comparison to 4 suggests that the energetically proximate CT state in the former compounds significantly influences excited state decay at low temperature.","author":[{"dropping-particle":"","family":"Aresta","given":"Michele","non-dropping-particle":"","parse-names":false,"suffix":""},{"dropping-particle":"","family":"Angelini","given":"Antonella","non-dropping-particle":"","parse-names":false,"suffix":""}],"container-title":"Carbon Dioxide and Organometallics","id":"ITEM-1","issued":{"date-parts":[["2015"]]},"page":"1-38","title":"The carbon dioxide molecule and the effects of its interaction with electrophiles and nucleophiles","type":"chapter"},"uris":["http://www.mendeley.com/documents/?uuid=bb4403ea-4a27-322a-aa97-cb0997441af1","http://www.mendeley.com/documents/?uuid=770f205c-be50-4b63-a37a-ec97f362fedd"]},{"id":"ITEM-2","itemData":{"DOI":"10.1007/978-3-642-44988-8_2","ISBN":"978-3-642-44987-1","abstract":"Transformation and Utilization of Carbon Dioxide shows the various organic, polymeric and inorganic compounds which result from the transformation of carbon dioxide through chemical, photocatalytic, electrochemical, inorganic and biological processes. The book consists of twelve chapters demonstrating interesting examples of these reactions, depending on the types of reaction and catalyst. It also includes two chapters dealing with the utilization of carbon dioxide as a reaction promoter and presents a wide range of examples of chemistry and chemical engineering with carbon dioxide. Transformation and Utilization of Carbon Dioxide is a collective work of reviews illustrative of recent advances in the transformation and utilization of carbon dioxide. This book is interesting and useful to a wide readership in the various fields of chemical science and engineering.Bhalchandra Bhanage is a professor of industrial and engineering chemistry at Institute of Chemical Technology, India.Masahiko Arai is a professor of chemical engineering at Hokkaido University, Japan.","author":[{"dropping-particle":"","family":"Fujita","given":"Shin-Ichiro","non-dropping-particle":"","parse-names":false,"suffix":""},{"dropping-particle":"","family":"Arai","given":"Masahiko","non-dropping-particle":"","parse-names":false,"suffix":""},{"dropping-particle":"","family":"Bhanage","given":"Bhalchandra M","non-dropping-particle":"","parse-names":false,"suffix":""}],"container-title":"Transformation and Utilization of Carbon Dioxide","id":"ITEM-2","issued":{"date-parts":[["2014"]]},"page":"39-53","title":"Transformation and Utilization of Carbon Dioxide to Value-Added Products over Heterogeneous Catalysts","type":"chapter"},"uris":["http://www.mendeley.com/documents/?uuid=cbd43350-af40-48bb-9afa-dc62514cf255","http://www.mendeley.com/documents/?uuid=cc40291a-a7fe-4162-a464-25da66c1037a"]}],"mendeley":{"formattedCitation":"[4,5]","plainTextFormattedCitation":"[4,5]","previouslyFormattedCitation":"[4,5]"},"properties":{"noteIndex":0},"schema":"https://github.com/citation-style-language/schema/raw/master/csl-citation.json"}</w:instrText>
      </w:r>
      <w:r w:rsidR="007B562C" w:rsidRPr="00B6778D">
        <w:fldChar w:fldCharType="separate"/>
      </w:r>
      <w:r w:rsidR="002D6134" w:rsidRPr="002D6134">
        <w:rPr>
          <w:noProof/>
        </w:rPr>
        <w:t>[4,5]</w:t>
      </w:r>
      <w:r w:rsidR="007B562C" w:rsidRPr="00B6778D">
        <w:fldChar w:fldCharType="end"/>
      </w:r>
      <w:r w:rsidRPr="00B6778D">
        <w:t xml:space="preserve">. The use of high energy as precursor materials for the formation of </w:t>
      </w:r>
      <w:r w:rsidRPr="00AB0336">
        <w:rPr>
          <w:noProof/>
        </w:rPr>
        <w:t>oxidised</w:t>
      </w:r>
      <w:r w:rsidRPr="00B6778D">
        <w:t xml:space="preserve"> low energy synthe</w:t>
      </w:r>
      <w:r w:rsidR="007B22C1">
        <w:t>si</w:t>
      </w:r>
      <w:r w:rsidR="00785125">
        <w:t>s</w:t>
      </w:r>
      <w:r w:rsidRPr="00B6778D">
        <w:t xml:space="preserve"> is one of few effective methodologies for CO</w:t>
      </w:r>
      <w:r w:rsidRPr="00B6778D">
        <w:rPr>
          <w:vertAlign w:val="subscript"/>
        </w:rPr>
        <w:t xml:space="preserve">2 </w:t>
      </w:r>
      <w:r w:rsidRPr="00AB0336">
        <w:rPr>
          <w:noProof/>
        </w:rPr>
        <w:t>utilisation</w:t>
      </w:r>
      <w:r w:rsidR="007B562C" w:rsidRPr="00B6778D">
        <w:t xml:space="preserve"> </w:t>
      </w:r>
      <w:r w:rsidR="007B562C" w:rsidRPr="00B6778D">
        <w:fldChar w:fldCharType="begin" w:fldLock="1"/>
      </w:r>
      <w:r w:rsidR="00CB10A7">
        <w:instrText>ADDIN CSL_CITATION {"citationItems":[{"id":"ITEM-1","itemData":{"DOI":"10.1039/c0gc00065e","ISBN":"1463-9262","ISSN":"1463-9262","abstract":"The synthesis of cyclic carbonates by the 100% atom economical reaction between epoxides and CO2 is reviewed in the context of reducing global emissions of waste CO2 and converting waste CO2 into industrially useful chemical feedstocks.","author":[{"dropping-particle":"","family":"North","given":"Michael","non-dropping-particle":"","parse-names":false,"suffix":""},{"dropping-particle":"","family":"Pasquale","given":"Riccardo","non-dropping-particle":"","parse-names":false,"suffix":""},{"dropping-particle":"","family":"Young","given":"Carl","non-dropping-particle":"","parse-names":false,"suffix":""}],"container-title":"Green Chemistry","id":"ITEM-1","issue":"9","issued":{"date-parts":[["2010","9"]]},"page":"1514","publisher":"The Royal Society of Chemistry","title":"Synthesis of cyclic carbonates from epoxides and CO2","type":"article-journal","volume":"12"},"uris":["http://www.mendeley.com/documents/?uuid=afd30674-cb73-4879-bd55-f036c7989ec2","http://www.mendeley.com/documents/?uuid=a13b7028-a7bc-42b8-839a-48bd41a5e722"]}],"mendeley":{"formattedCitation":"[6]","plainTextFormattedCitation":"[6]","previouslyFormattedCitation":"[6]"},"properties":{"noteIndex":0},"schema":"https://github.com/citation-style-language/schema/raw/master/csl-citation.json"}</w:instrText>
      </w:r>
      <w:r w:rsidR="007B562C" w:rsidRPr="00B6778D">
        <w:fldChar w:fldCharType="separate"/>
      </w:r>
      <w:r w:rsidR="002D6134" w:rsidRPr="002D6134">
        <w:rPr>
          <w:noProof/>
        </w:rPr>
        <w:t>[6]</w:t>
      </w:r>
      <w:r w:rsidR="007B562C" w:rsidRPr="00B6778D">
        <w:fldChar w:fldCharType="end"/>
      </w:r>
      <w:r w:rsidRPr="00B6778D">
        <w:t>.</w:t>
      </w:r>
    </w:p>
    <w:p w:rsidR="0003079F" w:rsidRPr="00B6778D" w:rsidRDefault="0003079F" w:rsidP="00537EAE">
      <w:pPr>
        <w:jc w:val="both"/>
      </w:pPr>
    </w:p>
    <w:p w:rsidR="0003079F" w:rsidRPr="00B6778D" w:rsidRDefault="0003079F">
      <w:pPr>
        <w:jc w:val="both"/>
      </w:pPr>
      <w:r w:rsidRPr="00B6778D">
        <w:t xml:space="preserve">The </w:t>
      </w:r>
      <w:r w:rsidR="00A45223" w:rsidRPr="00AB0336">
        <w:rPr>
          <w:noProof/>
        </w:rPr>
        <w:t>valo</w:t>
      </w:r>
      <w:r w:rsidRPr="00AB0336">
        <w:rPr>
          <w:noProof/>
        </w:rPr>
        <w:t>risation</w:t>
      </w:r>
      <w:r w:rsidRPr="00B6778D">
        <w:t xml:space="preserve"> of </w:t>
      </w:r>
      <w:r w:rsidR="007B22C1">
        <w:t xml:space="preserve">emitted </w:t>
      </w:r>
      <w:r w:rsidRPr="00B6778D">
        <w:t>CO</w:t>
      </w:r>
      <w:r w:rsidRPr="00B6778D">
        <w:rPr>
          <w:vertAlign w:val="subscript"/>
        </w:rPr>
        <w:t xml:space="preserve">2 </w:t>
      </w:r>
      <w:r w:rsidRPr="00B6778D">
        <w:t xml:space="preserve">into </w:t>
      </w:r>
      <w:r w:rsidR="007B22C1">
        <w:t xml:space="preserve">a </w:t>
      </w:r>
      <w:r w:rsidRPr="00EA15FA">
        <w:rPr>
          <w:noProof/>
        </w:rPr>
        <w:t>value</w:t>
      </w:r>
      <w:r w:rsidR="00EA15FA">
        <w:rPr>
          <w:noProof/>
        </w:rPr>
        <w:t>-</w:t>
      </w:r>
      <w:r w:rsidRPr="00EA15FA">
        <w:rPr>
          <w:noProof/>
        </w:rPr>
        <w:t>added</w:t>
      </w:r>
      <w:r w:rsidRPr="00B6778D">
        <w:t xml:space="preserve"> chemical such as </w:t>
      </w:r>
      <w:r w:rsidR="00785125">
        <w:t>BC</w:t>
      </w:r>
      <w:r w:rsidR="00FC5FAD">
        <w:t>,</w:t>
      </w:r>
      <w:r w:rsidRPr="00B6778D">
        <w:t xml:space="preserve"> </w:t>
      </w:r>
      <w:r w:rsidR="00FC5FAD">
        <w:t>does</w:t>
      </w:r>
      <w:r w:rsidR="00FC5FAD" w:rsidRPr="00B6778D">
        <w:t xml:space="preserve"> </w:t>
      </w:r>
      <w:r w:rsidRPr="00B6778D">
        <w:t xml:space="preserve">not only </w:t>
      </w:r>
      <w:r w:rsidR="00FC5FAD">
        <w:t>provide</w:t>
      </w:r>
      <w:r w:rsidR="00FC5FAD" w:rsidRPr="00B6778D">
        <w:t xml:space="preserve"> </w:t>
      </w:r>
      <w:r w:rsidR="00823049" w:rsidRPr="00B6778D">
        <w:t xml:space="preserve">a </w:t>
      </w:r>
      <w:r w:rsidRPr="00B6778D">
        <w:rPr>
          <w:noProof/>
        </w:rPr>
        <w:t>solution</w:t>
      </w:r>
      <w:r w:rsidRPr="00B6778D">
        <w:t xml:space="preserve"> to </w:t>
      </w:r>
      <w:r w:rsidR="00FC5FAD" w:rsidRPr="00B6778D">
        <w:t>global warming</w:t>
      </w:r>
      <w:r w:rsidRPr="00B6778D">
        <w:t xml:space="preserve"> but </w:t>
      </w:r>
      <w:r w:rsidR="00AB0336">
        <w:t xml:space="preserve">also </w:t>
      </w:r>
      <w:r w:rsidRPr="00B6778D">
        <w:t>offer</w:t>
      </w:r>
      <w:r w:rsidR="0021216A">
        <w:t>s</w:t>
      </w:r>
      <w:r w:rsidRPr="00B6778D">
        <w:t xml:space="preserve"> a greater application in </w:t>
      </w:r>
      <w:r w:rsidR="00823049" w:rsidRPr="00B6778D">
        <w:t xml:space="preserve">the </w:t>
      </w:r>
      <w:r w:rsidRPr="00B6778D">
        <w:rPr>
          <w:noProof/>
        </w:rPr>
        <w:t>processing</w:t>
      </w:r>
      <w:r w:rsidR="00AB0336">
        <w:t xml:space="preserve"> industry. BC</w:t>
      </w:r>
      <w:r w:rsidRPr="00B6778D">
        <w:t xml:space="preserve"> is an essential chemical that </w:t>
      </w:r>
      <w:r w:rsidRPr="00B6778D">
        <w:rPr>
          <w:noProof/>
        </w:rPr>
        <w:t>find</w:t>
      </w:r>
      <w:r w:rsidR="00823049" w:rsidRPr="00B6778D">
        <w:rPr>
          <w:noProof/>
        </w:rPr>
        <w:t>s</w:t>
      </w:r>
      <w:r w:rsidRPr="00B6778D">
        <w:t xml:space="preserve"> its application in automobile </w:t>
      </w:r>
      <w:r w:rsidR="00AB0336">
        <w:t xml:space="preserve">and </w:t>
      </w:r>
      <w:r w:rsidRPr="00B6778D">
        <w:t xml:space="preserve">used as </w:t>
      </w:r>
      <w:r w:rsidR="00823049" w:rsidRPr="00B6778D">
        <w:t xml:space="preserve">a </w:t>
      </w:r>
      <w:r w:rsidRPr="00B6778D">
        <w:rPr>
          <w:noProof/>
        </w:rPr>
        <w:t>solvent</w:t>
      </w:r>
      <w:r w:rsidRPr="00B6778D">
        <w:t xml:space="preserve"> for degreasing, lubricants and lithium battery</w:t>
      </w:r>
      <w:r w:rsidR="007B562C" w:rsidRPr="00B6778D">
        <w:t xml:space="preserve"> </w:t>
      </w:r>
      <w:r w:rsidR="001E511E" w:rsidRPr="00B6778D">
        <w:fldChar w:fldCharType="begin" w:fldLock="1"/>
      </w:r>
      <w:r w:rsidR="00CB10A7">
        <w:instrText>ADDIN CSL_CITATION {"citationItems":[{"id":"ITEM-1","itemData":{"DOI":"10.1021/cr950067i","ISBN":"0009-2665","ISSN":"0009-2665","PMID":"11848777","abstract":"no abstract","author":[{"dropping-particle":"","family":"Shaikh","given":"Abbas-Alli G.","non-dropping-particle":"","parse-names":false,"suffix":""},{"dropping-particle":"","family":"Sivaram","given":"Swaminathan","non-dropping-particle":"","parse-names":false,"suffix":""}],"container-title":"Chemical Reviews","id":"ITEM-1","issue":"3","issued":{"date-parts":[["1996"]]},"page":"951-976","publisher":"American Chemical Society","title":"Organic Carbonates †","type":"article-journal","volume":"96"},"uris":["http://www.mendeley.com/documents/?uuid=46441888-cca8-364e-b540-7c0dae883136","http://www.mendeley.com/documents/?uuid=8d2cb93b-f7ca-4439-98ac-89776894d1c6"]}],"mendeley":{"formattedCitation":"[7]","plainTextFormattedCitation":"[7]","previouslyFormattedCitation":"[7]"},"properties":{"noteIndex":0},"schema":"https://github.com/citation-style-language/schema/raw/master/csl-citation.json"}</w:instrText>
      </w:r>
      <w:r w:rsidR="001E511E" w:rsidRPr="00B6778D">
        <w:fldChar w:fldCharType="separate"/>
      </w:r>
      <w:r w:rsidR="002D6134" w:rsidRPr="002D6134">
        <w:rPr>
          <w:noProof/>
        </w:rPr>
        <w:t>[7]</w:t>
      </w:r>
      <w:r w:rsidR="001E511E" w:rsidRPr="00B6778D">
        <w:fldChar w:fldCharType="end"/>
      </w:r>
      <w:r w:rsidRPr="00B6778D">
        <w:t>. Due to it</w:t>
      </w:r>
      <w:r w:rsidR="00AB0336">
        <w:t xml:space="preserve">s high polarity, BC </w:t>
      </w:r>
      <w:r w:rsidRPr="00B6778D">
        <w:t xml:space="preserve">can be used to produce </w:t>
      </w:r>
      <w:r w:rsidRPr="00AB0336">
        <w:rPr>
          <w:noProof/>
        </w:rPr>
        <w:t>plasticisers</w:t>
      </w:r>
      <w:r w:rsidRPr="00B6778D">
        <w:t xml:space="preserve"> a well as a precursor material to produce </w:t>
      </w:r>
      <w:r w:rsidR="00823049" w:rsidRPr="00B6778D">
        <w:t>an</w:t>
      </w:r>
      <w:r w:rsidRPr="00B6778D">
        <w:rPr>
          <w:noProof/>
        </w:rPr>
        <w:t>other cyclic carbonate</w:t>
      </w:r>
      <w:r w:rsidR="007B562C" w:rsidRPr="00B6778D">
        <w:t xml:space="preserve"> </w:t>
      </w:r>
      <w:r w:rsidR="007B562C" w:rsidRPr="00B6778D">
        <w:fldChar w:fldCharType="begin" w:fldLock="1"/>
      </w:r>
      <w:r w:rsidR="00CB10A7">
        <w:instrText>ADDIN CSL_CITATION {"citationItems":[{"id":"ITEM-1","itemData":{"DOI":"10.1016/j.energy.2018.09.135","ISSN":"03605442","author":[{"dropping-particle":"","family":"Onyenkeadi","given":"Victor","non-dropping-particle":"","parse-names":false,"suffix":""},{"dropping-particle":"","family":"Kellici","given":"Suela","non-dropping-particle":"","parse-names":false,"suffix":""},{"dropping-particle":"","family":"Saha","given":"Basudeb","non-dropping-particle":"","parse-names":false,"suffix":""}],"container-title":"Energy","id":"ITEM-1","issued":{"date-parts":[["2018"]]},"page":"867-876","publisher":"Elsevier Ltd","title":"Greener synthesis of 1,2-butylene carbonate from CO2 using graphene-inorganic nanocomposite catalyst","type":"article-journal","volume":"165"},"uris":["http://www.mendeley.com/documents/?uuid=d279d292-c950-49da-a5ca-3402f02d8949","http://www.mendeley.com/documents/?uuid=9c68cc51-c869-4cc5-9bdd-349684eb037f"]}],"mendeley":{"formattedCitation":"[8]","plainTextFormattedCitation":"[8]","previouslyFormattedCitation":"[8]"},"properties":{"noteIndex":0},"schema":"https://github.com/citation-style-language/schema/raw/master/csl-citation.json"}</w:instrText>
      </w:r>
      <w:r w:rsidR="007B562C" w:rsidRPr="00B6778D">
        <w:fldChar w:fldCharType="separate"/>
      </w:r>
      <w:r w:rsidR="002D6134" w:rsidRPr="002D6134">
        <w:rPr>
          <w:noProof/>
        </w:rPr>
        <w:t>[8]</w:t>
      </w:r>
      <w:r w:rsidR="007B562C" w:rsidRPr="00B6778D">
        <w:fldChar w:fldCharType="end"/>
      </w:r>
      <w:r w:rsidRPr="00B6778D">
        <w:t>.</w:t>
      </w:r>
    </w:p>
    <w:p w:rsidR="0003079F" w:rsidRPr="00B6778D" w:rsidRDefault="0003079F" w:rsidP="00537EAE">
      <w:pPr>
        <w:jc w:val="both"/>
      </w:pPr>
    </w:p>
    <w:p w:rsidR="0003079F" w:rsidRPr="00B6778D" w:rsidRDefault="00AB0336">
      <w:pPr>
        <w:jc w:val="both"/>
      </w:pPr>
      <w:r>
        <w:t>The use of graphene as a supported</w:t>
      </w:r>
      <w:r w:rsidR="0003079F" w:rsidRPr="00B6778D">
        <w:t xml:space="preserve"> heterogeneous catalyst has been gaining </w:t>
      </w:r>
      <w:r w:rsidR="0003079F" w:rsidRPr="00B6778D">
        <w:rPr>
          <w:noProof/>
        </w:rPr>
        <w:t>tremendous</w:t>
      </w:r>
      <w:r w:rsidR="0003079F" w:rsidRPr="00B6778D">
        <w:t xml:space="preserve"> interest due to </w:t>
      </w:r>
      <w:r w:rsidR="0003079F" w:rsidRPr="00B6778D">
        <w:rPr>
          <w:noProof/>
        </w:rPr>
        <w:t>its</w:t>
      </w:r>
      <w:r w:rsidR="0003079F" w:rsidRPr="00B6778D">
        <w:t xml:space="preserve"> excellent properties such as superior specific tensile strength, high surface area</w:t>
      </w:r>
      <w:r w:rsidR="009C5EAA">
        <w:t xml:space="preserve"> and</w:t>
      </w:r>
      <w:r w:rsidR="0003079F" w:rsidRPr="00B6778D">
        <w:t xml:space="preserve"> extremely high electrical and</w:t>
      </w:r>
      <w:r w:rsidR="001E511E" w:rsidRPr="00B6778D">
        <w:t xml:space="preserve"> thermal conductivities </w:t>
      </w:r>
      <w:r w:rsidR="001E511E" w:rsidRPr="00B6778D">
        <w:fldChar w:fldCharType="begin" w:fldLock="1"/>
      </w:r>
      <w:r w:rsidR="00CB10A7">
        <w:instrText>ADDIN CSL_CITATION {"citationItems":[{"id":"ITEM-1","itemData":{"DOI":"10.1016/j.carbon.2010.01.058","ISBN":"0008-6223","ISSN":"00086223","PMID":"25052830","abstract":"This review on graphene, a one-atom thick, two-dimensional sheet of carbon atoms, starts with a general description of the graphene electronic structure as well as a basic experimental toolkit for identifying and handling this material. Owing to the versatility of graphene properties and projected applications, several production techniques are summarized, ranging from the mechanical exfoliation of high-quality graphene to the direct growth on carbides or metal substrates and from the chemical routes using graphene oxide to the newly developed approach at the molecular level. The most promising and appealing properties of graphene are summarized from an exponentially growing literature, with a particular attention to matching production methods to characteristics and to applications. In particular, we report on the high carrier mobility value in suspended and annealed samples for electronic devices, on the thickness-dependent optical transparency and, in the mechanical section, on the high robustness and full integration of graphene in sensing device applications. Finally, we emphasize on the high potential of graphene not only as a post-silicon materials for CMOS device application but more ambitiously as a platform for post-CMOS molecular architecture in electronic information processing. © 2010 Elsevier Ltd. All rights reserved.","author":[{"dropping-particle":"","family":"Soldano","given":"Caterina","non-dropping-particle":"","parse-names":false,"suffix":""},{"dropping-particle":"","family":"Mahmood","given":"Ather","non-dropping-particle":"","parse-names":false,"suffix":""},{"dropping-particle":"","family":"Dujardin","given":"Erik","non-dropping-particle":"","parse-names":false,"suffix":""}],"container-title":"Carbon","id":"ITEM-1","issue":"8","issued":{"date-parts":[["2010"]]},"page":"2127-2150","title":"Production, properties and potential of graphene","type":"article","volume":"48"},"uris":["http://www.mendeley.com/documents/?uuid=48d8c9c6-5bfc-32e9-9bbf-b07fd6e4559c","http://www.mendeley.com/documents/?uuid=351271eb-4f50-44d9-b1e7-4bfc1c590dd9"]},{"id":"ITEM-2","itemData":{"DOI":"10.1038/nmat1849","ISBN":"1476-1122","ISSN":"14761122","PMID":"17330084","abstract":"Graphene is a rapidly rising star on the horizon of materials science and\\ncondensed matter physics. This strictly two-dimensional material exhibits\\nexceptionally high crystal and electronic quality and, despite its short\\nhistory, has already revealed a cornucopia of new physics and potential\\napplications, which are briefly discussed here. Whereas one can be certain of\\nthe realness of applications only when commercial products appear, graphene no\\nlonger requires any further proof of its importance in terms of fundamental\\nphysics. Owing to its unusual electronic spectrum, graphene has led to the\\nemergence of a new paradigm of 'relativistic' condensed matter physics, where\\nquantum relativistic phenomena, some of which are unobservable in high energy\\nphysics, can now be mimicked and tested in table-top experiments. More\\ngenerally, graphene represents a conceptually new class of materials that are\\nonly one atom thick and, on this basis, offers new inroads into low-dimensional\\nphysics that has never ceased to surprise and continues to provide a fertile\\nground for applications.","author":[{"dropping-particle":"","family":"Geim","given":"A. K.","non-dropping-particle":"","parse-names":false,"suffix":""},{"dropping-particle":"","family":"Novoselov","given":"K. S.","non-dropping-particle":"","parse-names":false,"suffix":""}],"container-title":"Nature Materials","id":"ITEM-2","issue":"3","issued":{"date-parts":[["2007"]]},"page":"183-191","title":"The rise of graphene","type":"article-journal","volume":"6"},"uris":["http://www.mendeley.com/documents/?uuid=a6391d80-2a56-39b3-95b8-fb34e19f3c4a","http://www.mendeley.com/documents/?uuid=e8270cf8-77e1-4acb-bdfe-de5360e89a8d"]}],"mendeley":{"formattedCitation":"[9,10]","plainTextFormattedCitation":"[9,10]","previouslyFormattedCitation":"[9,10]"},"properties":{"noteIndex":0},"schema":"https://github.com/citation-style-language/schema/raw/master/csl-citation.json"}</w:instrText>
      </w:r>
      <w:r w:rsidR="001E511E" w:rsidRPr="00B6778D">
        <w:fldChar w:fldCharType="separate"/>
      </w:r>
      <w:r w:rsidR="002D6134" w:rsidRPr="002D6134">
        <w:rPr>
          <w:noProof/>
        </w:rPr>
        <w:t>[9,10]</w:t>
      </w:r>
      <w:r w:rsidR="001E511E" w:rsidRPr="00B6778D">
        <w:fldChar w:fldCharType="end"/>
      </w:r>
      <w:r w:rsidR="0003079F" w:rsidRPr="00B6778D">
        <w:t xml:space="preserve">. Graphene </w:t>
      </w:r>
      <w:r w:rsidR="0003079F" w:rsidRPr="00B6778D">
        <w:rPr>
          <w:noProof/>
        </w:rPr>
        <w:t>exist</w:t>
      </w:r>
      <w:r w:rsidR="00823049" w:rsidRPr="00B6778D">
        <w:rPr>
          <w:noProof/>
        </w:rPr>
        <w:t>s</w:t>
      </w:r>
      <w:r w:rsidR="0003079F" w:rsidRPr="00B6778D">
        <w:t xml:space="preserve"> in 2D-carbon materials form with </w:t>
      </w:r>
      <w:r w:rsidR="0003079F" w:rsidRPr="00B6778D">
        <w:rPr>
          <w:noProof/>
        </w:rPr>
        <w:t>zero</w:t>
      </w:r>
      <w:r w:rsidR="00823049" w:rsidRPr="00B6778D">
        <w:rPr>
          <w:noProof/>
        </w:rPr>
        <w:t>-</w:t>
      </w:r>
      <w:r w:rsidR="0003079F" w:rsidRPr="00B6778D">
        <w:rPr>
          <w:noProof/>
        </w:rPr>
        <w:t>dimensional</w:t>
      </w:r>
      <w:r w:rsidR="0003079F" w:rsidRPr="00B6778D">
        <w:t xml:space="preserve"> fullerenes and stacked into three layers of graphite which </w:t>
      </w:r>
      <w:r w:rsidR="00823049" w:rsidRPr="00B6778D">
        <w:rPr>
          <w:noProof/>
        </w:rPr>
        <w:t>are</w:t>
      </w:r>
      <w:r w:rsidR="0003079F" w:rsidRPr="00B6778D">
        <w:t xml:space="preserve"> curled into carbon nanotubes of one dimensional</w:t>
      </w:r>
      <w:r w:rsidR="0003079F" w:rsidRPr="00B6778D">
        <w:rPr>
          <w:noProof/>
        </w:rPr>
        <w:t>.</w:t>
      </w:r>
      <w:r w:rsidR="00823049" w:rsidRPr="00B6778D">
        <w:rPr>
          <w:noProof/>
        </w:rPr>
        <w:t xml:space="preserve"> </w:t>
      </w:r>
      <w:r w:rsidR="0003079F" w:rsidRPr="00B6778D">
        <w:rPr>
          <w:noProof/>
        </w:rPr>
        <w:t>The</w:t>
      </w:r>
      <w:r w:rsidR="0003079F" w:rsidRPr="00B6778D">
        <w:t xml:space="preserve"> application of graphene could not be limited to energy storage device</w:t>
      </w:r>
      <w:r w:rsidR="009C5EAA">
        <w:t>,</w:t>
      </w:r>
      <w:r w:rsidR="0003079F" w:rsidRPr="00B6778D">
        <w:t xml:space="preserve"> but have </w:t>
      </w:r>
      <w:r w:rsidR="0003079F" w:rsidRPr="00B6778D">
        <w:rPr>
          <w:noProof/>
        </w:rPr>
        <w:t>wider application prospects</w:t>
      </w:r>
      <w:r w:rsidR="0003079F" w:rsidRPr="00B6778D">
        <w:t xml:space="preserve"> in drug carriers, </w:t>
      </w:r>
      <w:r w:rsidR="0003079F" w:rsidRPr="00B6778D">
        <w:rPr>
          <w:noProof/>
        </w:rPr>
        <w:t>semiconductor</w:t>
      </w:r>
      <w:r w:rsidR="0003079F" w:rsidRPr="00B6778D">
        <w:t xml:space="preserve"> materials, photoelectric, and electronic information</w:t>
      </w:r>
      <w:r w:rsidR="001E511E" w:rsidRPr="00B6778D">
        <w:t xml:space="preserve"> </w:t>
      </w:r>
      <w:r w:rsidR="001E511E" w:rsidRPr="00B6778D">
        <w:fldChar w:fldCharType="begin" w:fldLock="1"/>
      </w:r>
      <w:r w:rsidR="00CB10A7">
        <w:instrText>ADDIN CSL_CITATION {"citationItems":[{"id":"ITEM-1","itemData":{"DOI":"10.1038/nature04969","ISBN":"1476-4687 (Electronic)\\r0028-0836 (Linking)","ISSN":"00280836","PMID":"16855586","abstract":"Graphene sheets--one-atom-thick two-dimensional layers of sp2-bonded carbon--are predicted to have a range of unusual properties. Their thermal conductivity and mechanical stiffness may rival the remarkable in-plane values for graphite (approximately 3,000 W m(-1) K(-1) and 1,060 GPa, respectively); their fracture strength should be comparable to that of carbon nanotubes for similar types of defects; and recent studies have shown that individual graphene sheets have extraordinary electronic transport properties. One possible route to harnessing these properties for applications would be to incorporate graphene sheets in a composite material. The manufacturing of such composites requires not only that graphene sheets be produced on a sufficient scale but that they also be incorporated, and homogeneously distributed, into various matrices. Graphite, inexpensive and available in large quantity, unfortunately does not readily exfoliate to yield individual graphene sheets. Here we present a general approach for the preparation of graphene-polymer composites via complete exfoliation of graphite and molecular-level dispersion of individual, chemically modified graphene sheets within polymer hosts. A polystyrene-graphene composite formed by this route exhibits a percolation threshold of approximately 0.1 volume per cent for room-temperature electrical conductivity, the lowest reported value for any carbon-based composite except for those involving carbon nanotubes; at only 1 volume per cent, this composite has a conductivity of approximately 0.1 S m(-1), sufficient for many electrical applications. Our bottom-up chemical approach of tuning the graphene sheet properties provides a path to a broad new class of graphene-based materials and their use in a variety of applications.","author":[{"dropping-particle":"","family":"Stankovich","given":"Sasha","non-dropping-particle":"","parse-names":false,"suffix":""},{"dropping-particle":"","family":"Dikin","given":"Dmitriy A.","non-dropping-particle":"","parse-names":false,"suffix":""},{"dropping-particle":"","family":"Dommett","given":"Geoffrey H.B.","non-dropping-particle":"","parse-names":false,"suffix":""},{"dropping-particle":"","family":"Kohlhaas","given":"Kevin M.","non-dropping-particle":"","parse-names":false,"suffix":""},{"dropping-particle":"","family":"Zimney","given":"Eric J.","non-dropping-particle":"","parse-names":false,"suffix":""},{"dropping-particle":"","family":"Stach","given":"Eric A.","non-dropping-particle":"","parse-names":false,"suffix":""},{"dropping-particle":"","family":"Piner","given":"Richard D.","non-dropping-particle":"","parse-names":false,"suffix":""},{"dropping-particle":"","family":"Nguyen","given":"Son Binh T.","non-dropping-particle":"","parse-names":false,"suffix":""},{"dropping-particle":"","family":"Ruoff","given":"Rodney S.","non-dropping-particle":"","parse-names":false,"suffix":""}],"container-title":"Nature","id":"ITEM-1","issue":"7100","issued":{"date-parts":[["2006"]]},"page":"282-286","title":"Graphene-based composite materials","type":"article-journal","volume":"442"},"uris":["http://www.mendeley.com/documents/?uuid=21927550-afe1-3ec7-b43b-a3d3c8822b5b","http://www.mendeley.com/documents/?uuid=61fc6df2-2405-4650-9319-6b37e116c135"]}],"mendeley":{"formattedCitation":"[11]","plainTextFormattedCitation":"[11]","previouslyFormattedCitation":"[11]"},"properties":{"noteIndex":0},"schema":"https://github.com/citation-style-language/schema/raw/master/csl-citation.json"}</w:instrText>
      </w:r>
      <w:r w:rsidR="001E511E" w:rsidRPr="00B6778D">
        <w:fldChar w:fldCharType="separate"/>
      </w:r>
      <w:r w:rsidR="002D6134" w:rsidRPr="002D6134">
        <w:rPr>
          <w:noProof/>
        </w:rPr>
        <w:t>[11]</w:t>
      </w:r>
      <w:r w:rsidR="001E511E" w:rsidRPr="00B6778D">
        <w:fldChar w:fldCharType="end"/>
      </w:r>
      <w:r w:rsidR="0003079F" w:rsidRPr="00B6778D">
        <w:t>. There have been reported success o</w:t>
      </w:r>
      <w:r>
        <w:t>n the use of graphene as a supported</w:t>
      </w:r>
      <w:r w:rsidR="0003079F" w:rsidRPr="00B6778D">
        <w:t xml:space="preserve"> heterogeneous catalyst for the synthesis of propylene carbonate</w:t>
      </w:r>
      <w:r w:rsidR="001E511E" w:rsidRPr="00B6778D">
        <w:t xml:space="preserve"> </w:t>
      </w:r>
      <w:r w:rsidR="001E511E" w:rsidRPr="00B6778D">
        <w:fldChar w:fldCharType="begin" w:fldLock="1"/>
      </w:r>
      <w:r w:rsidR="00CB10A7">
        <w:instrText>ADDIN CSL_CITATION {"citationItems":[{"id":"ITEM-1","itemData":{"DOI":"10.1016/j.cattod.2014.12.032","ISSN":"09205861","abstract":"Continuous hydrothermal flow synthesis (CHFS) has been employed as rapid and cleaner route for the synthesis of a novel, highly efficient graphene-inorganic heterogeneous catalyst, denoted as Ce-La-Zr-GO nanocomposite. The catalyst was used for the direct synthesis of propylene carbonate (PC) from the cycloaddition of carbon dioxide (CO2) and propylene oxide (PO) in the absence of any organic solvents. Ce-Zr-La-GO nanocomposite was synthesized from pre-mixed aqueous solution of cerium, lanthanum, zirconium nitrate and GO (synthesized via conventional Hummers method) under alkaline conditions using the CHFS reactor. The resulting nanocomposite catalyst was heat-treated at various temperatures (773, 973 and 1173 K) and their catalytic properties were assessed. The as-prepared and the corresponding heat-treated catalysts were characterized using transmission electron microscopy (TEM), X-ray photoelectron spectroscopy (XPS), X-ray powder diffraction (XRD) and Brunauer-Emmett-Teller (BET) surface area measurements. Effect of various parameters such as heat-treatment temperature, catalyst loading, CO2 pressure, reaction time and temperature was systematically studied to determine the optimum reaction conditions. The optimum reaction condition for the direct synthesis of PC was found at 443 K, 70 bar and 10% (w/w) catalyst loading. Catalyst reusability study was also conducted to investigate the long life stability for the synthesis of PC and it was found that the catalyst could be reused several times without losing it catalytic activity. These studies revealed that Ce-Zr-La-GO nanocomposite catalyst showed high catalytic activity as compared to other reported heterogeneous catalysts with the conversion of PO, selectivity and yield of PC.","author":[{"dropping-particle":"","family":"Adeleye","given":"Adegboyega Isaac","non-dropping-particle":"","parse-names":false,"suffix":""},{"dropping-particle":"","family":"Kellici","given":"Suela","non-dropping-particle":"","parse-names":false,"suffix":""},{"dropping-particle":"","family":"Heil","given":"Tobias","non-dropping-particle":"","parse-names":false,"suffix":""},{"dropping-particle":"","family":"Morgan","given":"David","non-dropping-particle":"","parse-names":false,"suffix":""},{"dropping-particle":"","family":"Vickers","given":"Martin","non-dropping-particle":"","parse-names":false,"suffix":""},{"dropping-particle":"","family":"Saha","given":"Basudeb","non-dropping-particle":"","parse-names":false,"suffix":""}],"container-title":"Catalysis Today","id":"ITEM-1","issue":"P2","issued":{"date-parts":[["2015","11"]]},"page":"347-357","publisher":"Elsevier","title":"Greener synthesis of propylene carbonate using graphene-inorganic nanocomposite catalysts","type":"article-journal","volume":"256"},"uris":["http://www.mendeley.com/documents/?uuid=a6eefdf6-dff9-4afa-b89c-88dd24d07ab2","http://www.mendeley.com/documents/?uuid=be2fe9ba-a0a9-43e5-b48d-344098dd3a7e"]}],"mendeley":{"formattedCitation":"[12]","plainTextFormattedCitation":"[12]","previouslyFormattedCitation":"[12]"},"properties":{"noteIndex":0},"schema":"https://github.com/citation-style-language/schema/raw/master/csl-citation.json"}</w:instrText>
      </w:r>
      <w:r w:rsidR="001E511E" w:rsidRPr="00B6778D">
        <w:fldChar w:fldCharType="separate"/>
      </w:r>
      <w:r w:rsidR="002D6134" w:rsidRPr="002D6134">
        <w:rPr>
          <w:noProof/>
        </w:rPr>
        <w:t>[12]</w:t>
      </w:r>
      <w:r w:rsidR="001E511E" w:rsidRPr="00B6778D">
        <w:fldChar w:fldCharType="end"/>
      </w:r>
      <w:r w:rsidR="0003079F" w:rsidRPr="00B6778D">
        <w:t xml:space="preserve"> and dimethyl carbonate</w:t>
      </w:r>
      <w:r w:rsidR="00FC5FAD">
        <w:t xml:space="preserve"> (DMC)</w:t>
      </w:r>
      <w:r w:rsidR="001E511E" w:rsidRPr="00B6778D">
        <w:t xml:space="preserve"> </w:t>
      </w:r>
      <w:r w:rsidR="001E511E" w:rsidRPr="00B6778D">
        <w:fldChar w:fldCharType="begin" w:fldLock="1"/>
      </w:r>
      <w:r w:rsidR="00CB10A7">
        <w:instrText>ADDIN CSL_CITATION {"citationItems":[{"id":"ITEM-1","itemData":{"DOI":"10.1016/j.apcatb.2014.12.013","ISBN":"0926-3373","ISSN":"09263373","abstract":"A green, rapid and continuous hydrothermal flow synthesis (CHFS) route has been used to produce highly stable and active novel ceria-zirconia oxide/graphene nanocomposite catalyst [Ce-Zr oxide/graphene, where nominal atomic ratio of Ce:Zr (1:1)]. This catalyst has been investigated for the direct synthesis of dimethyl carbonate (DMC) from methanol (MeOH) and carbon dioxide (CO2) using 1,1,1, trimethoxymethane (TMM) as a dehydrating agent in a high pressure reactor. The resulting graphene nanocomposites have been further subjected to heat treatment at 973K for four hours in nitrogen. The as-prepared and the corresponding heat treated catalysts have been extensively characterized using powder X-ray diffraction (XRD), transmission electron microscopy (TEM), Brunauer-Emmett-Teller (BET) surface area measurement and X-ray photoelectron spectroscopy (XPS) analysis. The effect of various reaction conditions, such as reaction temperature, CO2pressure, catalyst loading and reaction time has been extensively evaluated. The optimum condition for the direct synthesis of DMC has been found at 383K, 275bar and 10% (w/w) catalyst loading. The ceria-zirconia oxide (Ce-Zr oxide)/graphene nanocomposite catalyst showed highest MeOH conversion of 58% at a DMC yield of 33%. Catalyst reusability studies have been conducted at optimum reaction condition and it has been found that this catalyst could be reused several times without losing its catalytic activity. These experimental findings indicated that novel ceria-zirconia oxide/graphene nanocomposite has a huge potential as a heterogeneous catalyst for the synthesis of DMC. The results also confirmed that the use of TMM markedly improved the conversion of MeOH and the yield of DMC.","author":[{"dropping-particle":"","family":"Saada","given":"Rim","non-dropping-particle":"","parse-names":false,"suffix":""},{"dropping-particle":"","family":"Kellici","given":"Suela","non-dropping-particle":"","parse-names":false,"suffix":""},{"dropping-particle":"","family":"Heil","given":"Tobias","non-dropping-particle":"","parse-names":false,"suffix":""},{"dropping-particle":"","family":"Morgan","given":"David","non-dropping-particle":"","parse-names":false,"suffix":""},{"dropping-particle":"","family":"Saha","given":"Basudeb","non-dropping-particle":"","parse-names":false,"suffix":""}],"container-title":"Applied Catalysis B: Environmental","id":"ITEM-1","issued":{"date-parts":[["2015"]]},"page":"353-362","publisher":"Elsevier B.V.","title":"Greener synthesis of dimethyl carbonate using a novel ceria-zirconia oxide/graphene nanocomposite catalyst","type":"article-journal","volume":"168-169"},"uris":["http://www.mendeley.com/documents/?uuid=156e4c4c-8b01-475f-be6c-1753e2b911dd"]}],"mendeley":{"formattedCitation":"[13]","plainTextFormattedCitation":"[13]","previouslyFormattedCitation":"[13]"},"properties":{"noteIndex":0},"schema":"https://github.com/citation-style-language/schema/raw/master/csl-citation.json"}</w:instrText>
      </w:r>
      <w:r w:rsidR="001E511E" w:rsidRPr="00B6778D">
        <w:fldChar w:fldCharType="separate"/>
      </w:r>
      <w:r w:rsidR="002D6134" w:rsidRPr="002D6134">
        <w:rPr>
          <w:noProof/>
        </w:rPr>
        <w:t>[13]</w:t>
      </w:r>
      <w:r w:rsidR="001E511E" w:rsidRPr="00B6778D">
        <w:fldChar w:fldCharType="end"/>
      </w:r>
      <w:r w:rsidR="001E511E" w:rsidRPr="00B6778D">
        <w:t>.</w:t>
      </w:r>
    </w:p>
    <w:p w:rsidR="0003079F" w:rsidRPr="00B6778D" w:rsidRDefault="0003079F" w:rsidP="00537EAE">
      <w:pPr>
        <w:jc w:val="both"/>
      </w:pPr>
    </w:p>
    <w:p w:rsidR="00291144" w:rsidRDefault="004E3C32">
      <w:pPr>
        <w:jc w:val="both"/>
      </w:pPr>
      <w:r>
        <w:rPr>
          <w:noProof/>
        </w:rPr>
        <w:t>O</w:t>
      </w:r>
      <w:r w:rsidR="0003079F" w:rsidRPr="00AB0336">
        <w:rPr>
          <w:noProof/>
        </w:rPr>
        <w:t>ptimisation</w:t>
      </w:r>
      <w:r>
        <w:t xml:space="preserve"> </w:t>
      </w:r>
      <w:r w:rsidR="0003079F" w:rsidRPr="00B6778D">
        <w:t xml:space="preserve">is the bedrock of saving </w:t>
      </w:r>
      <w:r>
        <w:t xml:space="preserve">the </w:t>
      </w:r>
      <w:r w:rsidR="0049408C">
        <w:t xml:space="preserve">overall </w:t>
      </w:r>
      <w:r>
        <w:t xml:space="preserve">process </w:t>
      </w:r>
      <w:r w:rsidR="0003079F" w:rsidRPr="00B6778D">
        <w:t xml:space="preserve">cost by </w:t>
      </w:r>
      <w:r w:rsidR="0003079F" w:rsidRPr="00AB0336">
        <w:rPr>
          <w:noProof/>
        </w:rPr>
        <w:t>maximising</w:t>
      </w:r>
      <w:r w:rsidR="0003079F" w:rsidRPr="00B6778D">
        <w:t xml:space="preserve"> the </w:t>
      </w:r>
      <w:r>
        <w:t xml:space="preserve">employability of the available </w:t>
      </w:r>
      <w:r w:rsidR="0003079F" w:rsidRPr="00B6778D">
        <w:t>resources in order to achieve optimal results</w:t>
      </w:r>
      <w:r w:rsidR="001E511E" w:rsidRPr="00B6778D">
        <w:t xml:space="preserve"> </w:t>
      </w:r>
      <w:r w:rsidR="00CD48D5" w:rsidRPr="00B6778D">
        <w:fldChar w:fldCharType="begin" w:fldLock="1"/>
      </w:r>
      <w:r w:rsidR="00CB10A7">
        <w:instrText>ADDIN CSL_CITATION {"citationItems":[{"id":"ITEM-1","itemData":{"DOI":"10.1016/j.talanta.2008.05.019","ISBN":"1873-3573 (Electronic)\\n0039-9140 (Linking)","ISSN":"00399140","PMID":"18761143","abstract":"A review about the application of response surface methodology (RSM) in the optimization of analytical methods is presented. The theoretical principles of RSM and steps for its application are described to introduce readers to this multivariate statistical technique. Symmetrical experimental designs (three-level factorial, Box-Behnken, central composite, and Doehlert designs) are compared in terms of characteristics and efficiency. Furthermore, recent references of their uses in analytical chemistry are presented. Multiple response optimization applying desirability functions in RSM and the use of artificial neural networks for modeling are also discussed. © 2008.","author":[{"dropping-particle":"","family":"Bezerra","given":"Marcos Almeida","non-dropping-particle":"","parse-names":false,"suffix":""},{"dropping-particle":"","family":"Santelli","given":"Ricardo Erthal","non-dropping-particle":"","parse-names":false,"suffix":""},{"dropping-particle":"","family":"Oliveira","given":"Eliane Padua","non-dropping-particle":"","parse-names":false,"suffix":""},{"dropping-particle":"","family":"Villar","given":"Leonardo Silveira","non-dropping-particle":"","parse-names":false,"suffix":""},{"dropping-particle":"","family":"Escaleira","given":"Luciane Amélia","non-dropping-particle":"","parse-names":false,"suffix":""}],"container-title":"Talanta","id":"ITEM-1","issue":"5","issued":{"date-parts":[["2008"]]},"page":"965-977","title":"Response surface methodology (RSM) as a tool for optimization in analytical chemistry","type":"article","volume":"76"},"uris":["http://www.mendeley.com/documents/?uuid=74cb0968-1cb4-3f20-a46a-064cd0bf0f5f","http://www.mendeley.com/documents/?uuid=1b3c460d-b653-42d8-bc0f-7751c0e8b319"]}],"mendeley":{"formattedCitation":"[14]","plainTextFormattedCitation":"[14]","previouslyFormattedCitation":"[14]"},"properties":{"noteIndex":0},"schema":"https://github.com/citation-style-language/schema/raw/master/csl-citation.json"}</w:instrText>
      </w:r>
      <w:r w:rsidR="00CD48D5" w:rsidRPr="00B6778D">
        <w:fldChar w:fldCharType="separate"/>
      </w:r>
      <w:r w:rsidR="002D6134" w:rsidRPr="002D6134">
        <w:rPr>
          <w:noProof/>
        </w:rPr>
        <w:t>[14]</w:t>
      </w:r>
      <w:r w:rsidR="00CD48D5" w:rsidRPr="00B6778D">
        <w:fldChar w:fldCharType="end"/>
      </w:r>
      <w:r w:rsidR="0003079F" w:rsidRPr="00B6778D">
        <w:t xml:space="preserve">. This process </w:t>
      </w:r>
      <w:r w:rsidR="0003079F" w:rsidRPr="00B6778D">
        <w:lastRenderedPageBreak/>
        <w:t xml:space="preserve">promotes the reduction of </w:t>
      </w:r>
      <w:r>
        <w:t xml:space="preserve">process </w:t>
      </w:r>
      <w:r w:rsidR="0003079F" w:rsidRPr="00B6778D">
        <w:t>waste</w:t>
      </w:r>
      <w:r>
        <w:t xml:space="preserve"> and</w:t>
      </w:r>
      <w:r w:rsidR="0003079F" w:rsidRPr="00B6778D">
        <w:t xml:space="preserve"> </w:t>
      </w:r>
      <w:r w:rsidR="0003079F" w:rsidRPr="00AB0336">
        <w:rPr>
          <w:noProof/>
        </w:rPr>
        <w:t>maximis</w:t>
      </w:r>
      <w:r>
        <w:rPr>
          <w:noProof/>
        </w:rPr>
        <w:t>e the</w:t>
      </w:r>
      <w:r w:rsidR="0003079F" w:rsidRPr="00B6778D">
        <w:t xml:space="preserve"> production output</w:t>
      </w:r>
      <w:r>
        <w:t>.</w:t>
      </w:r>
      <w:r w:rsidR="00064DA0">
        <w:t xml:space="preserve">Conventionally, </w:t>
      </w:r>
      <w:r w:rsidR="0003079F" w:rsidRPr="00B6778D">
        <w:t xml:space="preserve">the use of </w:t>
      </w:r>
      <w:r w:rsidR="0003079F" w:rsidRPr="00AB0336">
        <w:rPr>
          <w:noProof/>
        </w:rPr>
        <w:t>optimisation</w:t>
      </w:r>
      <w:r w:rsidR="0003079F" w:rsidRPr="00B6778D">
        <w:t xml:space="preserve"> on process parameter reveal the response effect of each process parameter at a time. On the application of </w:t>
      </w:r>
      <w:r w:rsidR="00823049" w:rsidRPr="00B6778D">
        <w:t xml:space="preserve">the </w:t>
      </w:r>
      <w:r w:rsidR="0003079F" w:rsidRPr="00B6778D">
        <w:rPr>
          <w:noProof/>
        </w:rPr>
        <w:t>traditional</w:t>
      </w:r>
      <w:r w:rsidR="0003079F" w:rsidRPr="00B6778D">
        <w:t xml:space="preserve"> method, only the inves</w:t>
      </w:r>
      <w:r w:rsidR="00291144">
        <w:t xml:space="preserve">tigated </w:t>
      </w:r>
      <w:r w:rsidR="006E6E47">
        <w:t>response</w:t>
      </w:r>
      <w:r w:rsidR="00291144">
        <w:t xml:space="preserve"> is varied at one factor at a time (OFAT) where the other factors are at a constant </w:t>
      </w:r>
      <w:r w:rsidR="006E6E47">
        <w:t>level</w:t>
      </w:r>
      <w:r w:rsidR="0003079F" w:rsidRPr="00B6778D">
        <w:t xml:space="preserve">. </w:t>
      </w:r>
      <w:r w:rsidR="00291144">
        <w:t xml:space="preserve">This </w:t>
      </w:r>
      <w:r w:rsidR="00291144" w:rsidRPr="00EA15FA">
        <w:rPr>
          <w:noProof/>
        </w:rPr>
        <w:t>disseminate</w:t>
      </w:r>
      <w:r w:rsidR="00EA15FA">
        <w:rPr>
          <w:noProof/>
        </w:rPr>
        <w:t>s</w:t>
      </w:r>
      <w:r w:rsidR="00291144">
        <w:t xml:space="preserve"> the effect of a single factor on the response where the optimum </w:t>
      </w:r>
      <w:r w:rsidR="00347721">
        <w:t xml:space="preserve">value of each parameter is only valid at a constant value of the other parameters </w:t>
      </w:r>
      <w:r w:rsidR="00347721">
        <w:fldChar w:fldCharType="begin" w:fldLock="1"/>
      </w:r>
      <w:r w:rsidR="00CB10A7">
        <w:instrText>ADDIN CSL_CITATION {"citationItems":[{"id":"ITEM-1","itemData":{"DOI":"10.1198/tech.2006.s372","ISBN":"0471316490","ISSN":"0040-1706","PMID":"3052115","abstract":"This bestselling professional reference has helped over 100,000 engineers and scientists with the success of their experiments. The new edition includes more software examples taken from the four most dominant programs in the field: Design-Expert, Minitab, JMP, and SAS.Additional material has also been added in several chapters, including new developments in robust design and factorial designs. New examples and exercises are also presented to illustrate the use of designed experiments in service and transactional organizations. Engineers will be able to apply this information to improve the quality and efficiency of working systems.","author":[{"dropping-particle":"","family":"Montgomery","given":"Douglas C","non-dropping-particle":"","parse-names":false,"suffix":""}],"container-title":"Technometrics","id":"ITEM-1","issue":"1","issued":{"date-parts":[["2006","2"]]},"page":"158-158","title":"Design and Analysis of Experiments","type":"article-journal","volume":"48"},"uris":["http://www.mendeley.com/documents/?uuid=9f7792c2-b317-4099-8515-1aa35ccc56d1","http://www.mendeley.com/documents/?uuid=407ce1c9-9e0a-475b-8576-f789929688c6"]}],"mendeley":{"formattedCitation":"[15]","plainTextFormattedCitation":"[15]","previouslyFormattedCitation":"[15]"},"properties":{"noteIndex":0},"schema":"https://github.com/citation-style-language/schema/raw/master/csl-citation.json"}</w:instrText>
      </w:r>
      <w:r w:rsidR="00347721">
        <w:fldChar w:fldCharType="separate"/>
      </w:r>
      <w:r w:rsidR="002D6134" w:rsidRPr="002D6134">
        <w:rPr>
          <w:noProof/>
        </w:rPr>
        <w:t>[15]</w:t>
      </w:r>
      <w:r w:rsidR="00347721">
        <w:fldChar w:fldCharType="end"/>
      </w:r>
      <w:r w:rsidR="00347721">
        <w:t xml:space="preserve">. Accordingly, the experimental design using either full or partial factorial design has been developed to overcome the aforementioned </w:t>
      </w:r>
      <w:r w:rsidR="00347721" w:rsidRPr="00AB0336">
        <w:rPr>
          <w:noProof/>
        </w:rPr>
        <w:t>optimisation</w:t>
      </w:r>
      <w:r w:rsidR="00347721">
        <w:t xml:space="preserve"> restrictions and to define the real optimum condition</w:t>
      </w:r>
      <w:r w:rsidR="00310C23">
        <w:t>s</w:t>
      </w:r>
      <w:r w:rsidR="00347721">
        <w:t xml:space="preserve"> by varying all the process parameters simultaneously.</w:t>
      </w:r>
      <w:r w:rsidR="00B61369">
        <w:t xml:space="preserve"> In addition, using </w:t>
      </w:r>
      <w:r w:rsidR="00EA15FA">
        <w:t xml:space="preserve">an </w:t>
      </w:r>
      <w:r w:rsidR="00B61369" w:rsidRPr="00EA15FA">
        <w:rPr>
          <w:noProof/>
        </w:rPr>
        <w:t>experimental</w:t>
      </w:r>
      <w:r w:rsidR="00B61369">
        <w:t xml:space="preserve"> design technique avoid the essential need of performing </w:t>
      </w:r>
      <w:r w:rsidR="00EA15FA">
        <w:t xml:space="preserve">a </w:t>
      </w:r>
      <w:r w:rsidR="00B61369" w:rsidRPr="00EA15FA">
        <w:rPr>
          <w:noProof/>
        </w:rPr>
        <w:t>large</w:t>
      </w:r>
      <w:r w:rsidR="00B61369">
        <w:t xml:space="preserve"> number of experiments that consume chemicals and materials </w:t>
      </w:r>
      <w:r w:rsidR="00B61369">
        <w:fldChar w:fldCharType="begin" w:fldLock="1"/>
      </w:r>
      <w:r w:rsidR="00CB10A7">
        <w:instrText>ADDIN CSL_CITATION {"citationItems":[{"id":"ITEM-1","itemData":{"DOI":"10.1016/j.jfoodeng.2005.11.024","ISBN":"0260-8774","ISSN":"02608774","abstract":"Response surface methodology (RSM) is the most popular optimization\\nmethod used in recent years. There are so many works based on the\\napplication of RSM in chemical and biochemical process. On the other\\nhand, few articles were published about the limitation and usability\\nof it. In this paper, we looked at some of the RSM articles published\\nduring the last few years. We tried to identify common mistakes made\\nin the application and the limitations of RSM. We asked ourselves\\ntwo important questions. These questions are “Can RSM be used for\\noptimization of all chemical and biochemical processes without any\\nlimitation?” and “Is RSM usable for other purposes (determination\\nof reaction kinetics, stability or evaluation of kinetic constants\\netc.) in addition to optimization?”. We were able to answer these\\nquestions based on the observations obtained from reviewed articles.\\nWe believe that the answers will be helpful for researchers, who\\nwill use RSM in their future studies.","author":[{"dropping-particle":"","family":"Baş","given":"Deniz","non-dropping-particle":"","parse-names":false,"suffix":""},{"dropping-particle":"","family":"Boyacı","given":"İsmail H.","non-dropping-particle":"","parse-names":false,"suffix":""}],"container-title":"Journal of Food Engineering","id":"ITEM-1","issue":"3","issued":{"date-parts":[["2007"]]},"page":"836-845","title":"Modeling and optimization I: Usability of response surface methodology","type":"article-journal","volume":"78"},"uris":["http://www.mendeley.com/documents/?uuid=4e692e92-3739-4960-9238-a350049dcc99","http://www.mendeley.com/documents/?uuid=40921f7a-44fc-4d70-b644-c6e028f584fd"]}],"mendeley":{"formattedCitation":"[16]","plainTextFormattedCitation":"[16]","previouslyFormattedCitation":"[16]"},"properties":{"noteIndex":0},"schema":"https://github.com/citation-style-language/schema/raw/master/csl-citation.json"}</w:instrText>
      </w:r>
      <w:r w:rsidR="00B61369">
        <w:fldChar w:fldCharType="separate"/>
      </w:r>
      <w:r w:rsidR="002D6134" w:rsidRPr="002D6134">
        <w:rPr>
          <w:noProof/>
        </w:rPr>
        <w:t>[16]</w:t>
      </w:r>
      <w:r w:rsidR="00B61369">
        <w:fldChar w:fldCharType="end"/>
      </w:r>
      <w:r w:rsidR="00B61369">
        <w:t>.</w:t>
      </w:r>
    </w:p>
    <w:p w:rsidR="0003079F" w:rsidRPr="00B6778D" w:rsidRDefault="0003079F" w:rsidP="00537EAE">
      <w:pPr>
        <w:jc w:val="both"/>
      </w:pPr>
    </w:p>
    <w:p w:rsidR="00346331" w:rsidRDefault="0003079F" w:rsidP="00955A46">
      <w:pPr>
        <w:jc w:val="both"/>
      </w:pPr>
      <w:r w:rsidRPr="00B6778D">
        <w:t xml:space="preserve">In recent times, </w:t>
      </w:r>
      <w:r w:rsidR="00B61369">
        <w:t xml:space="preserve">several experimental design </w:t>
      </w:r>
      <w:r w:rsidR="00B61369" w:rsidRPr="00EA15FA">
        <w:rPr>
          <w:noProof/>
        </w:rPr>
        <w:t>techni</w:t>
      </w:r>
      <w:r w:rsidR="00EA15FA">
        <w:rPr>
          <w:noProof/>
        </w:rPr>
        <w:t>q</w:t>
      </w:r>
      <w:r w:rsidR="00B61369" w:rsidRPr="00EA15FA">
        <w:rPr>
          <w:noProof/>
        </w:rPr>
        <w:t>ues</w:t>
      </w:r>
      <w:r w:rsidR="00B61369">
        <w:t xml:space="preserve"> have been implemented for process </w:t>
      </w:r>
      <w:r w:rsidR="00B61369" w:rsidRPr="00AB0336">
        <w:rPr>
          <w:noProof/>
        </w:rPr>
        <w:t>optimisation</w:t>
      </w:r>
      <w:r w:rsidR="00B61369">
        <w:t xml:space="preserve"> including </w:t>
      </w:r>
      <w:r w:rsidRPr="00B6778D">
        <w:t>response surface methodology (RSM)</w:t>
      </w:r>
      <w:r w:rsidR="00B61369">
        <w:t xml:space="preserve">, Taguchi method, artificial neural network (ANN) and Fuzzy </w:t>
      </w:r>
      <w:r w:rsidR="00B61369" w:rsidRPr="00AB0336">
        <w:rPr>
          <w:noProof/>
        </w:rPr>
        <w:t>modelling</w:t>
      </w:r>
      <w:r w:rsidR="00B61369">
        <w:t xml:space="preserve"> </w:t>
      </w:r>
      <w:r w:rsidR="00607308">
        <w:fldChar w:fldCharType="begin" w:fldLock="1"/>
      </w:r>
      <w:r w:rsidR="00CB10A7">
        <w:instrText>ADDIN CSL_CITATION {"citationItems":[{"id":"ITEM-1","itemData":{"DOI":"10.1016/j.energy.2017.05.041","ISBN":"9826328081","ISSN":"03605442","abstract":"This study was aimed at performing a multi-objective fuzzy modeling and optimization of a low power, high frequency piezo-ultrasonic reactor applied for biodiesel production from waste cooking oil (WCO). To achieve this, three different fuzzy optimization methods were interfaced with adaptive neuro-fuzzy inference system (ANFIS) as modeling system to minimize the specific energy consumption of the reactor and to satisfy the ASTM standard on yield, i.e., conversion efficiency of &gt;96.5%. Two ANFIS models were applied to correlate two output variables (conversion efficiency and specific energy consumption) individually with three input variables (reaction temperature, ultrasonic irradiation time, and methanol/oil molar ratio). The multi-objective optimization techniques included the fuzzy systems with independent, interdependent, and locally-modified interdependent objectives. Based on the results achieved, both ANFIS models excellently tracked the output parameters. Furthermore, the fuzzy system with locally-modified interdependent objectives outperformed the other two fuzzy systems in optimizing the transesterification process of WCO. The optimal WCO transesterification process for biodiesel production in the developed reactor corresponded to the methanol/oil molar ratio of 6.1:1, ultrasonic irradiation time of 10 min, and reaction temperature of 59.5 °C, leading to a conversion efficiency of 96.63% and a specific energy consumption of 373.87 kJ/kg.","author":[{"dropping-particle":"","family":"Aghbashlo","given":"Mortaza","non-dropping-particle":"","parse-names":false,"suffix":""},{"dropping-particle":"","family":"Hosseinpour","given":"Soleiman","non-dropping-particle":"","parse-names":false,"suffix":""},{"dropping-particle":"","family":"Tabatabaei","given":"Meisam","non-dropping-particle":"","parse-names":false,"suffix":""},{"dropping-particle":"","family":"Dadak","given":"Ali","non-dropping-particle":"","parse-names":false,"suffix":""}],"container-title":"Energy","id":"ITEM-1","issued":{"date-parts":[["2017"]]},"page":"65-78","publisher":"Elsevier Ltd","title":"Fuzzy modeling and optimization of the synthesis of biodiesel from waste cooking oil (WCO) by a low power, high frequency piezo-ultrasonic reactor","type":"article-journal","volume":"132"},"uris":["http://www.mendeley.com/documents/?uuid=3b78b1a5-2867-442e-a029-a2c873024f6f","http://www.mendeley.com/documents/?uuid=0ba48138-7fdf-4308-95fb-e6904fb9252b"]},{"id":"ITEM-2","itemData":{"DOI":"10.1016/j.jclepro.2018.08.238","ISSN":"0959-6526","author":[{"dropping-particle":"","family":"Omrani","given":"Hashem","non-dropping-particle":"","parse-names":false,"suffix":""},{"dropping-particle":"","family":"Alizadeh","given":"Arash","non-dropping-particle":"","parse-names":false,"suffix":""},{"dropping-particle":"","family":"Emrouznejad","given":"Ali","non-dropping-particle":"","parse-names":false,"suffix":""}],"container-title":"Journal of Cleaner Production","id":"ITEM-2","issued":{"date-parts":[["2018"]]},"page":"210-223","publisher":"Elsevier Ltd","title":"Finding the optimal combination of power plants alternatives: a multi response Taguchi-neural network using TOPSIS and fuzzy best-worst method","type":"article-journal","volume":"203"},"uris":["http://www.mendeley.com/documents/?uuid=c8424279-da3d-46bc-95ea-59e9d0bed2da","http://www.mendeley.com/documents/?uuid=ac1c9a09-313b-4bd5-9fdc-d9d0a396f657"]}],"mendeley":{"formattedCitation":"[17,18]","plainTextFormattedCitation":"[17,18]","previouslyFormattedCitation":"[17,18]"},"properties":{"noteIndex":0},"schema":"https://github.com/citation-style-language/schema/raw/master/csl-citation.json"}</w:instrText>
      </w:r>
      <w:r w:rsidR="00607308">
        <w:fldChar w:fldCharType="separate"/>
      </w:r>
      <w:r w:rsidR="002D6134" w:rsidRPr="002D6134">
        <w:rPr>
          <w:noProof/>
        </w:rPr>
        <w:t>[17,18]</w:t>
      </w:r>
      <w:r w:rsidR="00607308">
        <w:fldChar w:fldCharType="end"/>
      </w:r>
      <w:r w:rsidR="00B61369">
        <w:t>.</w:t>
      </w:r>
      <w:r w:rsidRPr="00B6778D">
        <w:t xml:space="preserve"> RSM is a powerful </w:t>
      </w:r>
      <w:r w:rsidRPr="00AB0336">
        <w:rPr>
          <w:noProof/>
        </w:rPr>
        <w:t>optimisation</w:t>
      </w:r>
      <w:r w:rsidRPr="00B6778D">
        <w:t xml:space="preserve"> process that has been extensively used to </w:t>
      </w:r>
      <w:r w:rsidRPr="00AB0336">
        <w:rPr>
          <w:noProof/>
        </w:rPr>
        <w:t>optimise</w:t>
      </w:r>
      <w:r w:rsidRPr="00B6778D">
        <w:t xml:space="preserve"> </w:t>
      </w:r>
      <w:r w:rsidR="00B61369">
        <w:t xml:space="preserve">different applications processes </w:t>
      </w:r>
      <w:r w:rsidR="00955A46">
        <w:fldChar w:fldCharType="begin" w:fldLock="1"/>
      </w:r>
      <w:r w:rsidR="00CB10A7">
        <w:instrText>ADDIN CSL_CITATION {"citationItems":[{"id":"ITEM-1","itemData":{"DOI":"10.1016/j.jenvman.2017.12.009","ISSN":"03014797","author":[{"dropping-particle":"","family":"Sillanpää","given":"Mika","non-dropping-particle":"","parse-names":false,"suffix":""},{"dropping-particle":"","family":"Ncibi","given":"Mohamed Chaker","non-dropping-particle":"","parse-names":false,"suffix":""},{"dropping-particle":"","family":"Matilainen","given":"Anu","non-dropping-particle":"","parse-names":false,"suffix":""}],"container-title":"Journal of Environmental Management","id":"ITEM-1","issued":{"date-parts":[["2018","2"]]},"page":"56-76","title":"Advanced oxidation processes for the removal of natural organic matter from drinking water sources: A comprehensive review","type":"article-journal","volume":"208"},"uris":["http://www.mendeley.com/documents/?uuid=a056de6e-f8a9-4294-869b-d24d5ffd5a98","http://www.mendeley.com/documents/?uuid=63cdaaf3-ad9f-4f9d-94db-e841899e998d"]},{"id":"ITEM-2","itemData":{"DOI":"10.1016/j.cej.2016.03.012","ISSN":"1385-8947","author":[{"dropping-particle":"","family":"Anitha","given":"M","non-dropping-particle":"","parse-names":false,"suffix":""},{"dropping-particle":"","family":"Kamarudin","given":"S K","non-dropping-particle":"","parse-names":false,"suffix":""},{"dropping-particle":"","family":"Kofli","given":"N T","non-dropping-particle":"","parse-names":false,"suffix":""}],"container-title":"Chemical Engineering Journal","id":"ITEM-2","issued":{"date-parts":[["2016"]]},"page":"119-130","publisher":"Elsevier B.V.","title":"The potential of glycerol as a value-added commodity","type":"article-journal","volume":"295"},"uris":["http://www.mendeley.com/documents/?uuid=0ba56091-1080-4fa8-87f4-54b57eb0406d","http://www.mendeley.com/documents/?uuid=97f16c21-17b7-4985-836b-7452706f1077"]},{"id":"ITEM-3","itemData":{"DOI":"10.1016/j.carbpol.2014.09.060","ISBN":"01448617","ISSN":"01448617","PMID":"25498628","abstract":"The purpose of this study was to optimize the preparation conditions of Lycium barbarum polysaccharides liposome (LBPL) by response surface methodology (RSM) and to investigate the effect of LBPL activating function of peritoneal macrophages. LBPL was prepared using the reverse-phase evaporation method. The optimal preparation conditions of LBPL by RSM were as follows: the ratio of lipid to drug (w/w) of25:1, the ultrasound time of 14 min and the ratio of soybean phospholipids to cholesterol (w/w) of 2.4:1.Under these conditions, the experimental encapsulation efficiency of LBPL was 86.37 ?? 0.63%, which was close to the predicted value. These indicated that LBPL with high entrapping efficiency and small particle size could be prepared by the reverse-phase evaporation method, which is applied easily. Furthermore, macrophages are the key players in the innate immune system. LBPL could effectively enhance peritoneal macrophages phagocytosis and resulted in inducing NO (nitric oxide) production in mouse peritoneal macrophages.","author":[{"dropping-particle":"","family":"Bo","given":"Ruonan","non-dropping-particle":"","parse-names":false,"suffix":""},{"dropping-particle":"","family":"Ma","given":"Xia","non-dropping-particle":"","parse-names":false,"suffix":""},{"dropping-particle":"","family":"Feng","given":"Yibo","non-dropping-particle":"","parse-names":false,"suffix":""},{"dropping-particle":"","family":"Zhu","given":"Qian","non-dropping-particle":"","parse-names":false,"suffix":""},{"dropping-particle":"","family":"Huang","given":"Yee","non-dropping-particle":"","parse-names":false,"suffix":""},{"dropping-particle":"","family":"Liu","given":"Zhenguang","non-dropping-particle":"","parse-names":false,"suffix":""},{"dropping-particle":"","family":"Liu","given":"Cui","non-dropping-particle":"","parse-names":false,"suffix":""},{"dropping-particle":"","family":"Gao","given":"Zhenzhen","non-dropping-particle":"","parse-names":false,"suffix":""},{"dropping-particle":"","family":"Hu","given":"Yuanliang","non-dropping-particle":"","parse-names":false,"suffix":""},{"dropping-particle":"","family":"Wang","given":"Deyun","non-dropping-particle":"","parse-names":false,"suffix":""}],"container-title":"Carbohydrate Polymers","id":"ITEM-3","issued":{"date-parts":[["2015"]]},"page":"215-222","publisher":"Elsevier Ltd.","title":"Optimization on conditions of Lycium barbarum polysaccharides liposome by RSM and its effects on the peritoneal macrophages function","type":"article-journal","volume":"117"},"uris":["http://www.mendeley.com/documents/?uuid=f6ada7fe-fd26-4303-817e-8789c557ca1d","http://www.mendeley.com/documents/?uuid=47ac3e44-adf4-4977-a4f0-0eb5ea73b7e2"]},{"id":"ITEM-4","itemData":{"DOI":"10.1016/j.renene.2017.06.076","ISSN":"09601481","abstract":"Biodiesel production using supercritical methanol in the absence of catalyst has been analysed by studying the main factors affecting biodiesel yield. A quadratic polynomial model has been developed using Response Surface Methodology (RSM). Box-Behnken Design (BBD) has been used to evaluate the influence of four independent variables i.e. methanol to oil (M:O) molar ratio, temperature, pressure and time on biodiesel yield. The optimum biodiesel yield is 91% at M:O molar ratio, temperature, pressure and reaction time of 37:1, 253.5 °C, 198.5 bar and 14.8 min, respectively. Overall reaction kinetics has been studied at optimum conditions concluding a pseudo first order reaction with reaction rate constant of 0.0006s−1. Moreover, thermodynamics of the reaction has been analysed in the temperature range between 240 and 280 °C concluding frequency factor and activation energy of 4.05s−1and 50.5 kJ/mol, respectively. A kinetic reactor has been simulated on HYSYS using the obtained kinetic data resulting in 91.7% conversion of triglycerides (TG) with 0.2% relative error from the experimental results.","author":[{"dropping-particle":"","family":"Aboelazayem","given":"Omar","non-dropping-particle":"","parse-names":false,"suffix":""},{"dropping-particle":"","family":"Gadalla","given":"Mamdouh","non-dropping-particle":"","parse-names":false,"suffix":""},{"dropping-particle":"","family":"Saha","given":"Basudeb","non-dropping-particle":"","parse-names":false,"suffix":""}],"container-title":"Renewable Energy","id":"ITEM-4","issued":{"date-parts":[["2018","8"]]},"page":"144-154","publisher":"Elsevier Ltd","title":"Biodiesel production from waste cooking oil via supercritical methanol: Optimisation and reactor simulation","type":"article-journal","volume":"124"},"uris":["http://www.mendeley.com/documents/?uuid=05bd5c45-6fce-4a76-ad74-377c95930d5f"]}],"mendeley":{"formattedCitation":"[19–22]","plainTextFormattedCitation":"[19–22]","previouslyFormattedCitation":"[19–22]"},"properties":{"noteIndex":0},"schema":"https://github.com/citation-style-language/schema/raw/master/csl-citation.json"}</w:instrText>
      </w:r>
      <w:r w:rsidR="00955A46">
        <w:fldChar w:fldCharType="separate"/>
      </w:r>
      <w:r w:rsidR="002D6134" w:rsidRPr="002D6134">
        <w:rPr>
          <w:noProof/>
        </w:rPr>
        <w:t>[19–22]</w:t>
      </w:r>
      <w:r w:rsidR="00955A46">
        <w:fldChar w:fldCharType="end"/>
      </w:r>
      <w:r w:rsidR="00B61369">
        <w:t>.</w:t>
      </w:r>
      <w:r w:rsidR="00607308">
        <w:t xml:space="preserve"> RSM is used to combine the effect</w:t>
      </w:r>
      <w:r w:rsidRPr="00B6778D">
        <w:t xml:space="preserve"> </w:t>
      </w:r>
      <w:r w:rsidR="00607308">
        <w:t xml:space="preserve">of </w:t>
      </w:r>
      <w:r w:rsidRPr="00B6778D">
        <w:t xml:space="preserve">process </w:t>
      </w:r>
      <w:r w:rsidR="00607308">
        <w:t>variables</w:t>
      </w:r>
      <w:r w:rsidRPr="00B6778D">
        <w:t xml:space="preserve"> with the </w:t>
      </w:r>
      <w:r w:rsidRPr="00B6778D">
        <w:rPr>
          <w:noProof/>
        </w:rPr>
        <w:t>assi</w:t>
      </w:r>
      <w:r w:rsidR="00823049" w:rsidRPr="00B6778D">
        <w:rPr>
          <w:noProof/>
        </w:rPr>
        <w:t>s</w:t>
      </w:r>
      <w:r w:rsidRPr="00B6778D">
        <w:rPr>
          <w:noProof/>
        </w:rPr>
        <w:t>tance</w:t>
      </w:r>
      <w:r w:rsidRPr="00B6778D">
        <w:t xml:space="preserve"> of fewer experimental data</w:t>
      </w:r>
      <w:r w:rsidR="00CD48D5" w:rsidRPr="00B6778D">
        <w:t xml:space="preserve"> </w:t>
      </w:r>
      <w:r w:rsidR="00CD48D5" w:rsidRPr="00B6778D">
        <w:fldChar w:fldCharType="begin" w:fldLock="1"/>
      </w:r>
      <w:r w:rsidR="00CB10A7">
        <w:instrText>ADDIN CSL_CITATION {"citationItems":[{"id":"ITEM-1","itemData":{"DOI":"10.1002/wics.73","ISBN":"19395108","ISSN":"19395108","PMID":"25246403","abstract":"The purpose of this article is to provide a survey of the various stages in the development of response surface methodology (RSM). The coverage of these stages is organized in three parts that describe the evolution of RSM since its introduction in the early 1950s.Part I covers theperiod, 1951–1975, during which the so-called classicalRSMwasdeveloped.This includes areview of basic experimental designs for fitting linear response surface models, in addition to a description of methods for the determination of optimum operating conditions. Part II, which covers the period, 1976–1999, discussesmore recentmodeling techniques in RSM, in addition to a coverage of Taguchi’s robust parameter design and its response surface alternative approach. Part III provides a coverage of further extensions and research directions in modern RSM. This includes discussions concerning response surface models with random effects, generalized linear models, and graphical techniques for comparing response surface designs.","author":[{"dropping-particle":"","family":"Khuri","given":"André I.","non-dropping-particle":"","parse-names":false,"suffix":""},{"dropping-particle":"","family":"Mukhopadhyay","given":"Siuli","non-dropping-particle":"","parse-names":false,"suffix":""}],"container-title":"Wiley Interdisciplinary Reviews: Computational Statistics","id":"ITEM-1","issue":"2","issued":{"date-parts":[["2010"]]},"page":"128-149","title":"Response surface methodology","type":"article","volume":"2"},"uris":["http://www.mendeley.com/documents/?uuid=03e60485-cc69-343d-a5d5-0e3de580d54c","http://www.mendeley.com/documents/?uuid=87fe353d-4c02-43d1-a14b-f6008d869931"]}],"mendeley":{"formattedCitation":"[23]","plainTextFormattedCitation":"[23]","previouslyFormattedCitation":"[23]"},"properties":{"noteIndex":0},"schema":"https://github.com/citation-style-language/schema/raw/master/csl-citation.json"}</w:instrText>
      </w:r>
      <w:r w:rsidR="00CD48D5" w:rsidRPr="00B6778D">
        <w:fldChar w:fldCharType="separate"/>
      </w:r>
      <w:r w:rsidR="002D6134" w:rsidRPr="002D6134">
        <w:rPr>
          <w:noProof/>
        </w:rPr>
        <w:t>[23]</w:t>
      </w:r>
      <w:r w:rsidR="00CD48D5" w:rsidRPr="00B6778D">
        <w:fldChar w:fldCharType="end"/>
      </w:r>
      <w:r w:rsidRPr="00B6778D">
        <w:t xml:space="preserve">. </w:t>
      </w:r>
      <w:r w:rsidRPr="00B6778D">
        <w:rPr>
          <w:noProof/>
        </w:rPr>
        <w:t>Thus</w:t>
      </w:r>
      <w:r w:rsidRPr="00B6778D">
        <w:t xml:space="preserve">, this method is most effective and efficient that has proven to have reduced cost and </w:t>
      </w:r>
      <w:r w:rsidRPr="00B6778D">
        <w:rPr>
          <w:noProof/>
        </w:rPr>
        <w:t>less</w:t>
      </w:r>
      <w:r w:rsidRPr="00B6778D">
        <w:t xml:space="preserve"> </w:t>
      </w:r>
      <w:r w:rsidRPr="00AB0336">
        <w:rPr>
          <w:noProof/>
        </w:rPr>
        <w:t>labour</w:t>
      </w:r>
      <w:r w:rsidR="00632C31">
        <w:t xml:space="preserve"> intensive.</w:t>
      </w:r>
    </w:p>
    <w:p w:rsidR="00346331" w:rsidRDefault="00346331" w:rsidP="00346331">
      <w:pPr>
        <w:jc w:val="both"/>
      </w:pPr>
    </w:p>
    <w:p w:rsidR="0003079F" w:rsidRPr="00B6778D" w:rsidRDefault="00DC12C9" w:rsidP="009B502E">
      <w:pPr>
        <w:jc w:val="both"/>
      </w:pPr>
      <w:r>
        <w:t>RSM</w:t>
      </w:r>
      <w:r w:rsidR="0003079F" w:rsidRPr="00B6778D">
        <w:t xml:space="preserve"> method employs the use of </w:t>
      </w:r>
      <w:r w:rsidR="00823049" w:rsidRPr="00B6778D">
        <w:t xml:space="preserve">a </w:t>
      </w:r>
      <w:r w:rsidR="0003079F" w:rsidRPr="00B6778D">
        <w:rPr>
          <w:noProof/>
        </w:rPr>
        <w:t>mathematical</w:t>
      </w:r>
      <w:r w:rsidR="0003079F" w:rsidRPr="00B6778D">
        <w:t xml:space="preserve"> </w:t>
      </w:r>
      <w:r w:rsidR="0003079F" w:rsidRPr="00B6778D">
        <w:rPr>
          <w:noProof/>
        </w:rPr>
        <w:t>algorithm on</w:t>
      </w:r>
      <w:r w:rsidR="0003079F" w:rsidRPr="00B6778D">
        <w:t xml:space="preserve"> the results produced from </w:t>
      </w:r>
      <w:r w:rsidR="00346331">
        <w:t>the designed experiments. It is also used to develop regression models and to validate them using several</w:t>
      </w:r>
      <w:r w:rsidR="0003079F" w:rsidRPr="00B6778D">
        <w:t xml:space="preserve"> </w:t>
      </w:r>
      <w:r w:rsidR="0003079F" w:rsidRPr="00B6778D">
        <w:rPr>
          <w:noProof/>
        </w:rPr>
        <w:t>statistical techniques</w:t>
      </w:r>
      <w:r w:rsidR="0003079F" w:rsidRPr="00B6778D">
        <w:t xml:space="preserve"> </w:t>
      </w:r>
      <w:r w:rsidR="0082088E" w:rsidRPr="00B6778D">
        <w:fldChar w:fldCharType="begin" w:fldLock="1"/>
      </w:r>
      <w:r w:rsidR="00CB10A7">
        <w:instrText>ADDIN CSL_CITATION {"citationItems":[{"id":"ITEM-1","itemData":{"DOI":"10.1016/j.biortech.2014.01.021","ISBN":"0960-8524","ISSN":"18732976","PMID":"24495798","abstract":"A review on the application of response surface methodology (RSM) and artificial neural networks (ANN) in biosorption modelling and optimization is presented. The theoretical background of the discussed methods with the application procedure is explained. The paper describes most frequently used experimental designs, concerning their limitations and typical applications. The paper also presents ways to determine the accuracy and the significance of model fitting for both methodologies described herein. Furthermore, recent references on biosorption modelling and optimization with the use of RSM and the ANN approach are shown. Special attention was paid to the selection of factors and responses, as well as to statistical analysis of the modelling results. © 2014 Elsevier Ltd.","author":[{"dropping-particle":"","family":"Witek-Krowiak","given":"Anna","non-dropping-particle":"","parse-names":false,"suffix":""},{"dropping-particle":"","family":"Chojnacka","given":"Katarzyna","non-dropping-particle":"","parse-names":false,"suffix":""},{"dropping-particle":"","family":"Podstawczyk","given":"Daria","non-dropping-particle":"","parse-names":false,"suffix":""},{"dropping-particle":"","family":"Dawiec","given":"Anna","non-dropping-particle":"","parse-names":false,"suffix":""},{"dropping-particle":"","family":"Pokomeda","given":"Karol","non-dropping-particle":"","parse-names":false,"suffix":""}],"container-title":"Bioresource Technology","id":"ITEM-1","issued":{"date-parts":[["2014"]]},"title":"Application of response surface methodology and artificial neural network methods in modelling and optimization of biosorption process","type":"article-journal"},"uris":["http://www.mendeley.com/documents/?uuid=9f27ddbb-1b40-3864-86c2-e5b1057c9f9e","http://www.mendeley.com/documents/?uuid=68d1a0df-e9a0-4440-9246-4007f892e69f"]}],"mendeley":{"formattedCitation":"[24]","plainTextFormattedCitation":"[24]","previouslyFormattedCitation":"[24]"},"properties":{"noteIndex":0},"schema":"https://github.com/citation-style-language/schema/raw/master/csl-citation.json"}</w:instrText>
      </w:r>
      <w:r w:rsidR="0082088E" w:rsidRPr="00B6778D">
        <w:fldChar w:fldCharType="separate"/>
      </w:r>
      <w:r w:rsidR="002D6134" w:rsidRPr="002D6134">
        <w:rPr>
          <w:noProof/>
        </w:rPr>
        <w:t>[24]</w:t>
      </w:r>
      <w:r w:rsidR="0082088E" w:rsidRPr="00B6778D">
        <w:fldChar w:fldCharType="end"/>
      </w:r>
      <w:r w:rsidR="0003079F" w:rsidRPr="00B6778D">
        <w:t xml:space="preserve">. </w:t>
      </w:r>
      <w:r w:rsidR="009B502E">
        <w:t xml:space="preserve">The application of RSM could be summarised for development of mathematical model representing the process variables function in the process response, illustrate the effect of process variables and their interactions on the response and </w:t>
      </w:r>
      <w:r w:rsidR="009B502E" w:rsidRPr="00AB0336">
        <w:rPr>
          <w:noProof/>
        </w:rPr>
        <w:t>optimise</w:t>
      </w:r>
      <w:r w:rsidR="009B502E">
        <w:t xml:space="preserve"> the process variables to achieve the desired goal for the process response</w:t>
      </w:r>
      <w:r w:rsidR="003E5724">
        <w:t xml:space="preserve"> </w:t>
      </w:r>
      <w:r w:rsidR="003E5724">
        <w:fldChar w:fldCharType="begin" w:fldLock="1"/>
      </w:r>
      <w:r w:rsidR="00CB10A7">
        <w:instrText>ADDIN CSL_CITATION {"citationItems":[{"id":"ITEM-1","itemData":{"DOI":"10.1016/j.cherd.2011.12.012","ISBN":"0263-8762","ISSN":"02638762","abstract":"In the field of response surface methodology (RSM), the prediction uncertainty of the empirical model needs to be considered for effective process optimisation. Current methods combine the prediction mean and uncertainty through certain weighting strategies, either explicitly or implicitly, to form a single objective function for optimisation. This paper proposes to address this problem under the multi-objective optimisation framework. Overall, the method iterates through initial experimental design, empirical modelling and model-based optimisation to allocate promising experiments for the next iteration. Specifically, the Gaussian process regression is adopted as the empirical model due to its demonstrated prediction accuracy and reliable quantification of prediction uncertainty in the literature. The non-dominated sorting genetic algorithm II (NSGA-II) is used to search for Pareto points that are further clustered to give experimental points to be conducted in the next iteration. The application study, on the optimisation of a catalytic epoxidation process, demonstrates that the proposed method is a powerful tool to aid the development of chemical and potentially other processes. © 2011 The Institution of Chemical Engineers.","author":[{"dropping-particle":"","family":"Chi","given":"Guoyi","non-dropping-particle":"","parse-names":false,"suffix":""},{"dropping-particle":"","family":"Hu","given":"Shuangquan","non-dropping-particle":"","parse-names":false,"suffix":""},{"dropping-particle":"","family":"Yang","given":"Yanhui","non-dropping-particle":"","parse-names":false,"suffix":""},{"dropping-particle":"","family":"Chen","given":"Tao","non-dropping-particle":"","parse-names":false,"suffix":""}],"container-title":"Chemical Engineering Research and Design","id":"ITEM-1","issue":"9","issued":{"date-parts":[["2012"]]},"page":"1235-1244","title":"Response surface methodology with prediction uncertainty: A multi-objective optimisation approach","type":"article-journal","volume":"90"},"uris":["http://www.mendeley.com/documents/?uuid=7105b73d-96cf-4d9e-b7ea-e1e00ff7a7f5"]}],"mendeley":{"formattedCitation":"[25]","plainTextFormattedCitation":"[25]","previouslyFormattedCitation":"[25]"},"properties":{"noteIndex":0},"schema":"https://github.com/citation-style-language/schema/raw/master/csl-citation.json"}</w:instrText>
      </w:r>
      <w:r w:rsidR="003E5724">
        <w:fldChar w:fldCharType="separate"/>
      </w:r>
      <w:r w:rsidR="002D6134" w:rsidRPr="002D6134">
        <w:rPr>
          <w:noProof/>
        </w:rPr>
        <w:t>[25]</w:t>
      </w:r>
      <w:r w:rsidR="003E5724">
        <w:fldChar w:fldCharType="end"/>
      </w:r>
      <w:r w:rsidR="00632C31">
        <w:t>.</w:t>
      </w:r>
    </w:p>
    <w:p w:rsidR="0003079F" w:rsidRPr="00B6778D" w:rsidRDefault="0003079F" w:rsidP="00537EAE">
      <w:pPr>
        <w:jc w:val="both"/>
      </w:pPr>
    </w:p>
    <w:p w:rsidR="0003079F" w:rsidRPr="00B6778D" w:rsidRDefault="0003079F">
      <w:pPr>
        <w:jc w:val="both"/>
      </w:pPr>
      <w:r w:rsidRPr="00B6778D">
        <w:t xml:space="preserve">In this study, </w:t>
      </w:r>
      <w:r w:rsidR="003E5724">
        <w:t>a systematic multivariate</w:t>
      </w:r>
      <w:r w:rsidRPr="00B6778D">
        <w:t xml:space="preserve"> </w:t>
      </w:r>
      <w:r w:rsidRPr="00AB0336">
        <w:rPr>
          <w:noProof/>
        </w:rPr>
        <w:t>optimisation</w:t>
      </w:r>
      <w:r w:rsidRPr="00B6778D">
        <w:t xml:space="preserve"> </w:t>
      </w:r>
      <w:r w:rsidRPr="00B6778D">
        <w:rPr>
          <w:noProof/>
        </w:rPr>
        <w:t>has</w:t>
      </w:r>
      <w:r w:rsidRPr="00B6778D">
        <w:t xml:space="preserve"> been </w:t>
      </w:r>
      <w:r w:rsidR="00752DC3">
        <w:t xml:space="preserve">implemented </w:t>
      </w:r>
      <w:r w:rsidR="00752DC3" w:rsidRPr="00B6778D">
        <w:t xml:space="preserve">for the synthesis of </w:t>
      </w:r>
      <w:r w:rsidR="00537750">
        <w:t>BC</w:t>
      </w:r>
      <w:r w:rsidR="00752DC3" w:rsidRPr="00B6778D">
        <w:t xml:space="preserve"> using a </w:t>
      </w:r>
      <w:r w:rsidR="00752DC3" w:rsidRPr="00B6778D">
        <w:rPr>
          <w:noProof/>
        </w:rPr>
        <w:t>graphene-based</w:t>
      </w:r>
      <w:r w:rsidR="00752DC3" w:rsidRPr="00B6778D">
        <w:t xml:space="preserve"> heterogeneous catalyst</w:t>
      </w:r>
      <w:r w:rsidR="00752DC3">
        <w:t xml:space="preserve">. </w:t>
      </w:r>
      <w:r w:rsidR="00752DC3" w:rsidRPr="00B6778D">
        <w:t xml:space="preserve">The effect of each process variables </w:t>
      </w:r>
      <w:r w:rsidR="00752DC3">
        <w:t>including</w:t>
      </w:r>
      <w:r w:rsidR="00752DC3" w:rsidRPr="00B6778D">
        <w:t xml:space="preserve"> temperature, pressure, reaction time and catalyst loading has been evaluated on process response. </w:t>
      </w:r>
      <w:r w:rsidRPr="00B6778D">
        <w:t>RSM using BBD</w:t>
      </w:r>
      <w:r w:rsidR="00537750">
        <w:t xml:space="preserve"> </w:t>
      </w:r>
      <w:r w:rsidR="00752DC3">
        <w:t>has been</w:t>
      </w:r>
      <w:r w:rsidRPr="00B6778D">
        <w:t xml:space="preserve"> used to investigate the </w:t>
      </w:r>
      <w:r w:rsidR="00752DC3">
        <w:t xml:space="preserve">effect of process variables and their interactive effect on the response. A quadratic model has been developed representing the interrelationship between process variables and each response. The </w:t>
      </w:r>
      <w:r w:rsidR="00752DC3">
        <w:lastRenderedPageBreak/>
        <w:t>developed mathematical models have been validated using analysis for variance (ANOVA). The developed optimum conditions have been validated st</w:t>
      </w:r>
      <w:r w:rsidR="00632C31">
        <w:t>atistically and experimentally.</w:t>
      </w:r>
    </w:p>
    <w:p w:rsidR="0003079F" w:rsidRPr="00B6778D" w:rsidRDefault="0003079F" w:rsidP="0003079F"/>
    <w:p w:rsidR="00133C55" w:rsidRPr="00FB6D14" w:rsidRDefault="00133C55" w:rsidP="00FB6D14">
      <w:pPr>
        <w:pStyle w:val="Heading1"/>
      </w:pPr>
      <w:r w:rsidRPr="00FB6D14">
        <w:t>2. Experimental Methods</w:t>
      </w:r>
    </w:p>
    <w:p w:rsidR="000033FD" w:rsidRPr="00FB6D14" w:rsidRDefault="00133C55" w:rsidP="00FB6D14">
      <w:pPr>
        <w:pStyle w:val="Heading2"/>
        <w:spacing w:line="276" w:lineRule="auto"/>
      </w:pPr>
      <w:r w:rsidRPr="00FB6D14">
        <w:t>2.1 Materials</w:t>
      </w:r>
    </w:p>
    <w:p w:rsidR="000033FD" w:rsidRDefault="000033FD">
      <w:pPr>
        <w:jc w:val="both"/>
        <w:rPr>
          <w:rFonts w:eastAsia="Times New Roman"/>
          <w:szCs w:val="24"/>
        </w:rPr>
      </w:pPr>
      <w:r w:rsidRPr="00B6778D">
        <w:rPr>
          <w:rFonts w:eastAsia="Times New Roman"/>
          <w:szCs w:val="24"/>
        </w:rPr>
        <w:t>Natural graphite powder (NGP), hydrochloric acid (</w:t>
      </w:r>
      <w:r w:rsidRPr="00B6778D">
        <w:rPr>
          <w:rFonts w:eastAsia="Times New Roman"/>
          <w:noProof/>
          <w:szCs w:val="24"/>
        </w:rPr>
        <w:t>HC</w:t>
      </w:r>
      <w:r w:rsidR="00823049" w:rsidRPr="00B6778D">
        <w:rPr>
          <w:rFonts w:eastAsia="Times New Roman"/>
          <w:noProof/>
          <w:szCs w:val="24"/>
        </w:rPr>
        <w:t>l</w:t>
      </w:r>
      <w:r w:rsidRPr="00B6778D">
        <w:rPr>
          <w:rFonts w:eastAsia="Times New Roman"/>
          <w:szCs w:val="24"/>
        </w:rPr>
        <w:t>), sulphuric acid (H</w:t>
      </w:r>
      <w:r w:rsidRPr="00B6778D">
        <w:rPr>
          <w:rFonts w:eastAsia="Times New Roman"/>
          <w:szCs w:val="24"/>
          <w:vertAlign w:val="subscript"/>
        </w:rPr>
        <w:t>2</w:t>
      </w:r>
      <w:r w:rsidRPr="00B6778D">
        <w:rPr>
          <w:rFonts w:eastAsia="Times New Roman"/>
          <w:szCs w:val="24"/>
        </w:rPr>
        <w:t>SO</w:t>
      </w:r>
      <w:r w:rsidRPr="00B6778D">
        <w:rPr>
          <w:rFonts w:eastAsia="Times New Roman"/>
          <w:szCs w:val="24"/>
          <w:vertAlign w:val="subscript"/>
        </w:rPr>
        <w:t>4</w:t>
      </w:r>
      <w:r w:rsidRPr="00B6778D">
        <w:rPr>
          <w:rFonts w:eastAsia="Times New Roman"/>
          <w:szCs w:val="24"/>
        </w:rPr>
        <w:t>), sodium nitrate, potassium hydroxide pellet (KOH), hydrogen peroxide (H</w:t>
      </w:r>
      <w:r w:rsidRPr="00B6778D">
        <w:rPr>
          <w:rFonts w:eastAsia="Times New Roman"/>
          <w:szCs w:val="24"/>
          <w:vertAlign w:val="subscript"/>
        </w:rPr>
        <w:t>2</w:t>
      </w:r>
      <w:r w:rsidRPr="00B6778D">
        <w:rPr>
          <w:rFonts w:eastAsia="Times New Roman"/>
          <w:szCs w:val="24"/>
        </w:rPr>
        <w:t>O</w:t>
      </w:r>
      <w:r w:rsidRPr="00B6778D">
        <w:rPr>
          <w:rFonts w:eastAsia="Times New Roman"/>
          <w:szCs w:val="24"/>
          <w:vertAlign w:val="subscript"/>
        </w:rPr>
        <w:t>2</w:t>
      </w:r>
      <w:r w:rsidRPr="00B6778D">
        <w:rPr>
          <w:rFonts w:eastAsia="Times New Roman"/>
          <w:szCs w:val="24"/>
        </w:rPr>
        <w:t>), acetone (C</w:t>
      </w:r>
      <w:r w:rsidRPr="00B6778D">
        <w:rPr>
          <w:rFonts w:eastAsia="Times New Roman"/>
          <w:szCs w:val="24"/>
          <w:vertAlign w:val="subscript"/>
        </w:rPr>
        <w:t>3</w:t>
      </w:r>
      <w:r w:rsidRPr="00B6778D">
        <w:rPr>
          <w:rFonts w:eastAsia="Times New Roman"/>
          <w:szCs w:val="24"/>
        </w:rPr>
        <w:t>H</w:t>
      </w:r>
      <w:r w:rsidRPr="00B6778D">
        <w:rPr>
          <w:rFonts w:eastAsia="Times New Roman"/>
          <w:szCs w:val="24"/>
          <w:vertAlign w:val="subscript"/>
        </w:rPr>
        <w:t>6</w:t>
      </w:r>
      <w:r w:rsidRPr="00B6778D">
        <w:rPr>
          <w:rFonts w:eastAsia="Times New Roman"/>
          <w:szCs w:val="24"/>
        </w:rPr>
        <w:t>O</w:t>
      </w:r>
      <w:r w:rsidRPr="00B6778D">
        <w:rPr>
          <w:rFonts w:ascii="Arial" w:eastAsia="Times New Roman" w:hAnsi="Arial" w:cs="Arial"/>
          <w:color w:val="222222"/>
          <w:sz w:val="20"/>
          <w:szCs w:val="20"/>
          <w:shd w:val="clear" w:color="auto" w:fill="FFFFFF"/>
        </w:rPr>
        <w:t>)</w:t>
      </w:r>
      <w:r w:rsidRPr="00B6778D">
        <w:rPr>
          <w:rFonts w:eastAsia="Times New Roman"/>
          <w:szCs w:val="24"/>
        </w:rPr>
        <w:t xml:space="preserve">, </w:t>
      </w:r>
      <w:r w:rsidRPr="00B6778D">
        <w:rPr>
          <w:rFonts w:eastAsia="Times New Roman"/>
          <w:noProof/>
          <w:szCs w:val="24"/>
        </w:rPr>
        <w:t>octane</w:t>
      </w:r>
      <w:r w:rsidRPr="00B6778D">
        <w:rPr>
          <w:rFonts w:eastAsia="Times New Roman"/>
          <w:szCs w:val="24"/>
        </w:rPr>
        <w:t xml:space="preserve"> (C</w:t>
      </w:r>
      <w:r w:rsidRPr="00B6778D">
        <w:rPr>
          <w:rFonts w:eastAsia="Times New Roman"/>
          <w:szCs w:val="24"/>
          <w:vertAlign w:val="subscript"/>
        </w:rPr>
        <w:t>8</w:t>
      </w:r>
      <w:r w:rsidRPr="00B6778D">
        <w:rPr>
          <w:rFonts w:eastAsia="Times New Roman"/>
          <w:szCs w:val="24"/>
        </w:rPr>
        <w:t>H</w:t>
      </w:r>
      <w:r w:rsidRPr="00B6778D">
        <w:rPr>
          <w:rFonts w:eastAsia="Times New Roman"/>
          <w:szCs w:val="24"/>
          <w:vertAlign w:val="subscript"/>
        </w:rPr>
        <w:t>18</w:t>
      </w:r>
      <w:r w:rsidR="00F34B60">
        <w:rPr>
          <w:rFonts w:eastAsia="Times New Roman"/>
          <w:szCs w:val="24"/>
        </w:rPr>
        <w:t>)</w:t>
      </w:r>
      <w:r w:rsidRPr="00B6778D">
        <w:rPr>
          <w:rFonts w:eastAsia="Times New Roman"/>
          <w:szCs w:val="24"/>
        </w:rPr>
        <w:t xml:space="preserve"> and potassium permanganate (KMnO</w:t>
      </w:r>
      <w:r w:rsidRPr="00B6778D">
        <w:rPr>
          <w:rFonts w:eastAsia="Times New Roman"/>
          <w:szCs w:val="24"/>
          <w:vertAlign w:val="subscript"/>
        </w:rPr>
        <w:t>4</w:t>
      </w:r>
      <w:r w:rsidRPr="00B6778D">
        <w:rPr>
          <w:rFonts w:eastAsia="Times New Roman"/>
          <w:szCs w:val="24"/>
        </w:rPr>
        <w:t>) were purchased from Fisher Scientific UK Ltd. Methanol (CH</w:t>
      </w:r>
      <w:r w:rsidRPr="00B6778D">
        <w:rPr>
          <w:rFonts w:eastAsia="Times New Roman"/>
          <w:szCs w:val="24"/>
          <w:vertAlign w:val="subscript"/>
        </w:rPr>
        <w:t>3</w:t>
      </w:r>
      <w:r w:rsidRPr="00B6778D">
        <w:rPr>
          <w:rFonts w:eastAsia="Times New Roman"/>
          <w:szCs w:val="24"/>
        </w:rPr>
        <w:t>OH), cerium(III) nitrate hexahydrate (Ce(NO</w:t>
      </w:r>
      <w:r w:rsidRPr="00B6778D">
        <w:rPr>
          <w:rFonts w:eastAsia="Times New Roman"/>
          <w:szCs w:val="24"/>
          <w:vertAlign w:val="subscript"/>
        </w:rPr>
        <w:t>3</w:t>
      </w:r>
      <w:r w:rsidRPr="00B6778D">
        <w:rPr>
          <w:rFonts w:eastAsia="Times New Roman"/>
          <w:szCs w:val="24"/>
        </w:rPr>
        <w:t>)</w:t>
      </w:r>
      <w:r w:rsidRPr="00B6778D">
        <w:rPr>
          <w:rFonts w:eastAsia="Times New Roman"/>
          <w:szCs w:val="24"/>
          <w:vertAlign w:val="subscript"/>
        </w:rPr>
        <w:t>3</w:t>
      </w:r>
      <w:r w:rsidRPr="00B6778D">
        <w:rPr>
          <w:rFonts w:eastAsia="Times New Roman"/>
          <w:szCs w:val="24"/>
        </w:rPr>
        <w:t xml:space="preserve"> 6H</w:t>
      </w:r>
      <w:r w:rsidRPr="00B6778D">
        <w:rPr>
          <w:rFonts w:eastAsia="Times New Roman"/>
          <w:szCs w:val="24"/>
          <w:vertAlign w:val="subscript"/>
        </w:rPr>
        <w:t>2</w:t>
      </w:r>
      <w:r w:rsidR="00AB0336">
        <w:rPr>
          <w:rFonts w:eastAsia="Times New Roman"/>
          <w:szCs w:val="24"/>
        </w:rPr>
        <w:t>O)</w:t>
      </w:r>
      <w:r w:rsidRPr="00B6778D">
        <w:rPr>
          <w:rFonts w:eastAsia="Times New Roman"/>
          <w:szCs w:val="24"/>
        </w:rPr>
        <w:t>, lanthanum (III) nitrate hexahydrate (La(NO</w:t>
      </w:r>
      <w:r w:rsidRPr="00B6778D">
        <w:rPr>
          <w:rFonts w:eastAsia="Times New Roman"/>
          <w:szCs w:val="24"/>
          <w:vertAlign w:val="subscript"/>
        </w:rPr>
        <w:t>3</w:t>
      </w:r>
      <w:r w:rsidRPr="00B6778D">
        <w:rPr>
          <w:rFonts w:eastAsia="Times New Roman"/>
          <w:szCs w:val="24"/>
        </w:rPr>
        <w:t>)</w:t>
      </w:r>
      <w:r w:rsidRPr="00B6778D">
        <w:rPr>
          <w:rFonts w:eastAsia="Times New Roman"/>
          <w:szCs w:val="24"/>
          <w:vertAlign w:val="subscript"/>
        </w:rPr>
        <w:t>3</w:t>
      </w:r>
      <w:r w:rsidRPr="00B6778D">
        <w:rPr>
          <w:rFonts w:ascii="Cambria Math" w:eastAsia="Times New Roman" w:hAnsi="Cambria Math" w:cs="Cambria Math"/>
          <w:szCs w:val="24"/>
        </w:rPr>
        <w:t>⋅</w:t>
      </w:r>
      <w:r w:rsidRPr="00B6778D">
        <w:rPr>
          <w:rFonts w:eastAsia="Times New Roman"/>
          <w:szCs w:val="24"/>
        </w:rPr>
        <w:t>6H</w:t>
      </w:r>
      <w:r w:rsidRPr="001E33E8">
        <w:rPr>
          <w:rFonts w:eastAsia="Times New Roman"/>
          <w:szCs w:val="24"/>
          <w:vertAlign w:val="subscript"/>
        </w:rPr>
        <w:t>2</w:t>
      </w:r>
      <w:r w:rsidRPr="00B6778D">
        <w:rPr>
          <w:rFonts w:eastAsia="Times New Roman"/>
          <w:szCs w:val="24"/>
        </w:rPr>
        <w:t>O), zirconium (IV) oxynitrate hydrate (ZrO(NO</w:t>
      </w:r>
      <w:r w:rsidRPr="00B6778D">
        <w:rPr>
          <w:rFonts w:eastAsia="Times New Roman"/>
          <w:szCs w:val="24"/>
          <w:vertAlign w:val="subscript"/>
        </w:rPr>
        <w:t>3</w:t>
      </w:r>
      <w:r w:rsidRPr="00B6778D">
        <w:rPr>
          <w:rFonts w:eastAsia="Times New Roman"/>
          <w:szCs w:val="24"/>
        </w:rPr>
        <w:t>)</w:t>
      </w:r>
      <w:r w:rsidRPr="00B6778D">
        <w:rPr>
          <w:rFonts w:eastAsia="Times New Roman"/>
          <w:szCs w:val="24"/>
          <w:vertAlign w:val="subscript"/>
        </w:rPr>
        <w:t>2</w:t>
      </w:r>
      <w:r w:rsidRPr="00B6778D">
        <w:rPr>
          <w:rFonts w:eastAsia="Times New Roman"/>
          <w:szCs w:val="24"/>
        </w:rPr>
        <w:t>·xH</w:t>
      </w:r>
      <w:r w:rsidRPr="00B6778D">
        <w:rPr>
          <w:rFonts w:eastAsia="Times New Roman"/>
          <w:szCs w:val="24"/>
          <w:vertAlign w:val="subscript"/>
        </w:rPr>
        <w:t>2</w:t>
      </w:r>
      <w:r w:rsidR="008A6299">
        <w:rPr>
          <w:rFonts w:eastAsia="Times New Roman"/>
          <w:szCs w:val="24"/>
        </w:rPr>
        <w:t xml:space="preserve">O), </w:t>
      </w:r>
      <w:r w:rsidRPr="00B6778D">
        <w:rPr>
          <w:rFonts w:eastAsia="Times New Roman"/>
          <w:szCs w:val="24"/>
        </w:rPr>
        <w:t>butylene oxide (C</w:t>
      </w:r>
      <w:r w:rsidRPr="00B6778D">
        <w:rPr>
          <w:rFonts w:eastAsia="Times New Roman"/>
          <w:szCs w:val="24"/>
          <w:vertAlign w:val="subscript"/>
        </w:rPr>
        <w:t>4</w:t>
      </w:r>
      <w:r w:rsidRPr="00B6778D">
        <w:rPr>
          <w:rFonts w:eastAsia="Times New Roman"/>
          <w:szCs w:val="24"/>
        </w:rPr>
        <w:t>H</w:t>
      </w:r>
      <w:r w:rsidRPr="00B6778D">
        <w:rPr>
          <w:rFonts w:eastAsia="Times New Roman"/>
          <w:szCs w:val="24"/>
          <w:vertAlign w:val="subscript"/>
        </w:rPr>
        <w:t>8</w:t>
      </w:r>
      <w:r w:rsidR="008A6299">
        <w:rPr>
          <w:rFonts w:eastAsia="Times New Roman"/>
          <w:szCs w:val="24"/>
        </w:rPr>
        <w:t xml:space="preserve">O), </w:t>
      </w:r>
      <w:r w:rsidRPr="00B6778D">
        <w:rPr>
          <w:rFonts w:eastAsia="Times New Roman"/>
          <w:szCs w:val="24"/>
        </w:rPr>
        <w:t>butylene carbonate (C</w:t>
      </w:r>
      <w:r w:rsidRPr="00B6778D">
        <w:rPr>
          <w:rFonts w:eastAsia="Times New Roman"/>
          <w:szCs w:val="24"/>
          <w:vertAlign w:val="subscript"/>
        </w:rPr>
        <w:t>5</w:t>
      </w:r>
      <w:r w:rsidRPr="00B6778D">
        <w:rPr>
          <w:rFonts w:eastAsia="Times New Roman"/>
          <w:szCs w:val="24"/>
        </w:rPr>
        <w:t>H</w:t>
      </w:r>
      <w:r w:rsidRPr="00B6778D">
        <w:rPr>
          <w:rFonts w:eastAsia="Times New Roman"/>
          <w:szCs w:val="24"/>
          <w:vertAlign w:val="subscript"/>
        </w:rPr>
        <w:t>8</w:t>
      </w:r>
      <w:r w:rsidRPr="00B6778D">
        <w:rPr>
          <w:rFonts w:eastAsia="Times New Roman"/>
          <w:szCs w:val="24"/>
        </w:rPr>
        <w:t>O</w:t>
      </w:r>
      <w:r w:rsidRPr="00B6778D">
        <w:rPr>
          <w:rFonts w:eastAsia="Times New Roman"/>
          <w:szCs w:val="24"/>
          <w:vertAlign w:val="subscript"/>
        </w:rPr>
        <w:t>3</w:t>
      </w:r>
      <w:r w:rsidRPr="00B6778D">
        <w:rPr>
          <w:rFonts w:eastAsia="Times New Roman"/>
          <w:szCs w:val="24"/>
        </w:rPr>
        <w:t xml:space="preserve">) were purchased from </w:t>
      </w:r>
      <w:r w:rsidR="00752DC3">
        <w:rPr>
          <w:rFonts w:eastAsia="Times New Roman"/>
          <w:szCs w:val="24"/>
        </w:rPr>
        <w:t>Merck</w:t>
      </w:r>
      <w:r w:rsidRPr="00B6778D">
        <w:rPr>
          <w:rFonts w:eastAsia="Times New Roman"/>
          <w:szCs w:val="24"/>
        </w:rPr>
        <w:t xml:space="preserve"> Co. L</w:t>
      </w:r>
      <w:r w:rsidR="004E3C32">
        <w:rPr>
          <w:rFonts w:eastAsia="Times New Roman"/>
          <w:szCs w:val="24"/>
        </w:rPr>
        <w:t>td</w:t>
      </w:r>
      <w:r w:rsidRPr="00B6778D">
        <w:rPr>
          <w:rFonts w:eastAsia="Times New Roman"/>
          <w:szCs w:val="24"/>
        </w:rPr>
        <w:t>, UK. The catalys</w:t>
      </w:r>
      <w:r w:rsidR="008A6299">
        <w:rPr>
          <w:rFonts w:eastAsia="Times New Roman"/>
          <w:szCs w:val="24"/>
        </w:rPr>
        <w:t>t used for the experiments is</w:t>
      </w:r>
      <w:r w:rsidRPr="00B6778D">
        <w:rPr>
          <w:rFonts w:eastAsia="Times New Roman"/>
          <w:szCs w:val="24"/>
        </w:rPr>
        <w:t xml:space="preserve"> lanthana doped zirconia (Ce-La-ZrO</w:t>
      </w:r>
      <w:r w:rsidRPr="00B6778D">
        <w:rPr>
          <w:rFonts w:eastAsia="Times New Roman"/>
          <w:szCs w:val="24"/>
          <w:vertAlign w:val="subscript"/>
        </w:rPr>
        <w:t>2</w:t>
      </w:r>
      <w:r w:rsidRPr="00B6778D">
        <w:rPr>
          <w:rFonts w:eastAsia="Times New Roman"/>
          <w:szCs w:val="24"/>
        </w:rPr>
        <w:t xml:space="preserve">). The </w:t>
      </w:r>
      <w:r w:rsidRPr="00B6778D">
        <w:rPr>
          <w:rFonts w:eastAsia="Times New Roman"/>
          <w:noProof/>
          <w:szCs w:val="24"/>
        </w:rPr>
        <w:t>above-mentioned</w:t>
      </w:r>
      <w:r w:rsidR="00EA15FA">
        <w:rPr>
          <w:rFonts w:eastAsia="Times New Roman"/>
          <w:szCs w:val="24"/>
        </w:rPr>
        <w:t xml:space="preserve"> catalyst</w:t>
      </w:r>
      <w:r w:rsidRPr="00B6778D">
        <w:rPr>
          <w:rFonts w:eastAsia="Times New Roman"/>
          <w:szCs w:val="24"/>
        </w:rPr>
        <w:t xml:space="preserve"> </w:t>
      </w:r>
      <w:r w:rsidR="00E41542">
        <w:rPr>
          <w:rFonts w:eastAsia="Times New Roman"/>
          <w:noProof/>
          <w:szCs w:val="24"/>
        </w:rPr>
        <w:t>was</w:t>
      </w:r>
      <w:r w:rsidR="00E41542">
        <w:rPr>
          <w:rFonts w:eastAsia="Times New Roman"/>
          <w:szCs w:val="24"/>
        </w:rPr>
        <w:t xml:space="preserve"> </w:t>
      </w:r>
      <w:r w:rsidRPr="00B6778D">
        <w:rPr>
          <w:rFonts w:eastAsia="Times New Roman"/>
          <w:szCs w:val="24"/>
        </w:rPr>
        <w:t>supplied by MEL Chemical Company Ltd. The liquid CO</w:t>
      </w:r>
      <w:r w:rsidRPr="00B6778D">
        <w:rPr>
          <w:rFonts w:eastAsia="Times New Roman"/>
          <w:szCs w:val="24"/>
          <w:vertAlign w:val="subscript"/>
        </w:rPr>
        <w:t>2</w:t>
      </w:r>
      <w:r w:rsidRPr="00B6778D">
        <w:rPr>
          <w:rFonts w:eastAsia="Times New Roman"/>
          <w:szCs w:val="24"/>
        </w:rPr>
        <w:t xml:space="preserve"> cylinder (99.9%) equipped with a dip tube was purchased from BOC Ltd., UK. All chemicals were used without further pre-treatment or purification.</w:t>
      </w:r>
    </w:p>
    <w:p w:rsidR="00752DC3" w:rsidRPr="00B6778D" w:rsidRDefault="00752DC3" w:rsidP="00752DC3">
      <w:pPr>
        <w:jc w:val="both"/>
        <w:rPr>
          <w:rFonts w:eastAsia="Times New Roman"/>
          <w:szCs w:val="24"/>
        </w:rPr>
      </w:pPr>
    </w:p>
    <w:p w:rsidR="00133C55" w:rsidRPr="00B6778D" w:rsidRDefault="00133C55" w:rsidP="00FB6D14">
      <w:pPr>
        <w:pStyle w:val="Heading2"/>
      </w:pPr>
      <w:r w:rsidRPr="00B6778D">
        <w:t>2.2. Catalyst Preparation and Characterization</w:t>
      </w:r>
    </w:p>
    <w:p w:rsidR="00537750" w:rsidRDefault="00664615" w:rsidP="0096445A">
      <w:pPr>
        <w:rPr>
          <w:b/>
          <w:bCs/>
          <w:szCs w:val="24"/>
        </w:rPr>
      </w:pPr>
      <w:r w:rsidRPr="00B6778D">
        <w:t xml:space="preserve">The catalyst ceria, lanthana, zirconia doped graphene (Ce-La-Zr/GO) has been prepared </w:t>
      </w:r>
      <w:r w:rsidR="00537750">
        <w:t>according to</w:t>
      </w:r>
      <w:r w:rsidRPr="00B6778D">
        <w:t xml:space="preserve"> </w:t>
      </w:r>
      <w:r w:rsidR="00CF279F" w:rsidRPr="00B6778D">
        <w:t>Onyenkeadi et al</w:t>
      </w:r>
      <w:r w:rsidR="00B908E2">
        <w:t>.</w:t>
      </w:r>
      <w:r w:rsidR="006166DD" w:rsidRPr="00B6778D">
        <w:t xml:space="preserve"> </w:t>
      </w:r>
      <w:r w:rsidR="006166DD" w:rsidRPr="00B6778D">
        <w:fldChar w:fldCharType="begin" w:fldLock="1"/>
      </w:r>
      <w:r w:rsidR="00CB10A7">
        <w:instrText>ADDIN CSL_CITATION {"citationItems":[{"id":"ITEM-1","itemData":{"DOI":"10.1016/j.energy.2018.09.135","ISSN":"03605442","author":[{"dropping-particle":"","family":"Onyenkeadi","given":"Victor","non-dropping-particle":"","parse-names":false,"suffix":""},{"dropping-particle":"","family":"Kellici","given":"Suela","non-dropping-particle":"","parse-names":false,"suffix":""},{"dropping-particle":"","family":"Saha","given":"Basudeb","non-dropping-particle":"","parse-names":false,"suffix":""}],"container-title":"Energy","id":"ITEM-1","issued":{"date-parts":[["2018"]]},"page":"867-876","publisher":"Elsevier Ltd","title":"Greener synthesis of 1,2-butylene carbonate from CO2 using graphene-inorganic nanocomposite catalyst","type":"article-journal","volume":"165"},"uris":["http://www.mendeley.com/documents/?uuid=9c68cc51-c869-4cc5-9bdd-349684eb037f","http://www.mendeley.com/documents/?uuid=d279d292-c950-49da-a5ca-3402f02d8949"]}],"mendeley":{"formattedCitation":"[8]","plainTextFormattedCitation":"[8]","previouslyFormattedCitation":"[8]"},"properties":{"noteIndex":0},"schema":"https://github.com/citation-style-language/schema/raw/master/csl-citation.json"}</w:instrText>
      </w:r>
      <w:r w:rsidR="006166DD" w:rsidRPr="00B6778D">
        <w:fldChar w:fldCharType="separate"/>
      </w:r>
      <w:r w:rsidR="002D6134" w:rsidRPr="002D6134">
        <w:rPr>
          <w:noProof/>
        </w:rPr>
        <w:t>[8]</w:t>
      </w:r>
      <w:r w:rsidR="006166DD" w:rsidRPr="00B6778D">
        <w:fldChar w:fldCharType="end"/>
      </w:r>
      <w:r w:rsidR="00537750">
        <w:t>,</w:t>
      </w:r>
      <w:r w:rsidR="00CF279F" w:rsidRPr="00B6778D">
        <w:t xml:space="preserve"> by </w:t>
      </w:r>
      <w:r w:rsidRPr="00B6778D">
        <w:t xml:space="preserve">using continuous hydrothermal flow synthesis (CHFS) </w:t>
      </w:r>
      <w:r w:rsidRPr="00B6778D">
        <w:rPr>
          <w:noProof/>
        </w:rPr>
        <w:t>process.</w:t>
      </w:r>
      <w:r w:rsidRPr="00B6778D">
        <w:t xml:space="preserve"> The graphene used as a dopant was prepared by Hummers and </w:t>
      </w:r>
      <w:r w:rsidRPr="00AB0336">
        <w:rPr>
          <w:noProof/>
        </w:rPr>
        <w:t>Offe</w:t>
      </w:r>
      <w:r w:rsidR="00823049" w:rsidRPr="00AB0336">
        <w:rPr>
          <w:noProof/>
        </w:rPr>
        <w:t>man'</w:t>
      </w:r>
      <w:r w:rsidRPr="00AB0336">
        <w:rPr>
          <w:noProof/>
        </w:rPr>
        <w:t>s</w:t>
      </w:r>
      <w:r w:rsidRPr="00B6778D">
        <w:t xml:space="preserve"> method. Ce-La-Zr/GO has been assessed and </w:t>
      </w:r>
      <w:r w:rsidRPr="00AB0336">
        <w:rPr>
          <w:noProof/>
        </w:rPr>
        <w:t>analysed</w:t>
      </w:r>
      <w:r w:rsidRPr="00B6778D">
        <w:t xml:space="preserve"> based on their activity and selectivity towards </w:t>
      </w:r>
      <w:r w:rsidRPr="00AB0336">
        <w:rPr>
          <w:noProof/>
        </w:rPr>
        <w:t>optimisation</w:t>
      </w:r>
      <w:r w:rsidRPr="00B6778D">
        <w:t xml:space="preserve"> of butylene carbonate synthesis. The particle size distribution of </w:t>
      </w:r>
      <w:r w:rsidRPr="00B6778D">
        <w:rPr>
          <w:noProof/>
        </w:rPr>
        <w:t>the catalyst</w:t>
      </w:r>
      <w:r w:rsidRPr="00B6778D">
        <w:t xml:space="preserve"> used for this study was carried out using Malvern Mastersizer and the catalyst BET surface area was measured by using a </w:t>
      </w:r>
      <w:r w:rsidRPr="00AB0336">
        <w:rPr>
          <w:noProof/>
        </w:rPr>
        <w:t>micromeritics</w:t>
      </w:r>
      <w:r w:rsidRPr="00B6778D">
        <w:t xml:space="preserve"> Gemini VII </w:t>
      </w:r>
      <w:r w:rsidRPr="00AB0336">
        <w:rPr>
          <w:noProof/>
        </w:rPr>
        <w:t>analyser</w:t>
      </w:r>
      <w:r w:rsidRPr="00B6778D">
        <w:t xml:space="preserve"> (nitrogen adsorption and desorption method). The physical and chemical properties</w:t>
      </w:r>
      <w:r w:rsidR="00AB0336">
        <w:t xml:space="preserve"> of Ce-La-Zr/GO catalyst is</w:t>
      </w:r>
      <w:r w:rsidRPr="00B6778D">
        <w:t xml:space="preserve"> summarised in Table 1.</w:t>
      </w:r>
      <w:r w:rsidR="00537750">
        <w:rPr>
          <w:szCs w:val="24"/>
        </w:rPr>
        <w:br w:type="page"/>
      </w:r>
    </w:p>
    <w:p w:rsidR="00664615" w:rsidRPr="00A7055F" w:rsidRDefault="00A7055F">
      <w:pPr>
        <w:pStyle w:val="Caption"/>
        <w:rPr>
          <w:b w:val="0"/>
          <w:color w:val="auto"/>
          <w:sz w:val="24"/>
          <w:szCs w:val="24"/>
        </w:rPr>
      </w:pPr>
      <w:bookmarkStart w:id="1" w:name="_Toc528474721"/>
      <w:r w:rsidRPr="00B908E2">
        <w:rPr>
          <w:color w:val="auto"/>
          <w:sz w:val="24"/>
          <w:szCs w:val="24"/>
        </w:rPr>
        <w:lastRenderedPageBreak/>
        <w:t xml:space="preserve">Table </w:t>
      </w:r>
      <w:r w:rsidRPr="00B908E2">
        <w:rPr>
          <w:color w:val="auto"/>
          <w:sz w:val="24"/>
          <w:szCs w:val="24"/>
        </w:rPr>
        <w:fldChar w:fldCharType="begin"/>
      </w:r>
      <w:r w:rsidRPr="00B908E2">
        <w:rPr>
          <w:color w:val="auto"/>
          <w:sz w:val="24"/>
          <w:szCs w:val="24"/>
        </w:rPr>
        <w:instrText xml:space="preserve"> SEQ Table \* ARABIC </w:instrText>
      </w:r>
      <w:r w:rsidRPr="00B908E2">
        <w:rPr>
          <w:color w:val="auto"/>
          <w:sz w:val="24"/>
          <w:szCs w:val="24"/>
        </w:rPr>
        <w:fldChar w:fldCharType="separate"/>
      </w:r>
      <w:r w:rsidR="004A2E92">
        <w:rPr>
          <w:noProof/>
          <w:color w:val="auto"/>
          <w:sz w:val="24"/>
          <w:szCs w:val="24"/>
        </w:rPr>
        <w:t>1</w:t>
      </w:r>
      <w:r w:rsidRPr="00B908E2">
        <w:rPr>
          <w:color w:val="auto"/>
          <w:sz w:val="24"/>
          <w:szCs w:val="24"/>
        </w:rPr>
        <w:fldChar w:fldCharType="end"/>
      </w:r>
      <w:r w:rsidRPr="00A7055F">
        <w:rPr>
          <w:color w:val="auto"/>
          <w:sz w:val="24"/>
          <w:szCs w:val="24"/>
        </w:rPr>
        <w:t>.</w:t>
      </w:r>
      <w:r w:rsidR="00435A5B" w:rsidRPr="00A7055F">
        <w:rPr>
          <w:color w:val="auto"/>
          <w:sz w:val="24"/>
          <w:szCs w:val="24"/>
        </w:rPr>
        <w:t xml:space="preserve"> </w:t>
      </w:r>
      <w:r w:rsidR="00435A5B" w:rsidRPr="00A7055F">
        <w:rPr>
          <w:b w:val="0"/>
          <w:color w:val="auto"/>
          <w:sz w:val="24"/>
          <w:szCs w:val="24"/>
        </w:rPr>
        <w:t xml:space="preserve">Physical and chemical properties of </w:t>
      </w:r>
      <w:r w:rsidR="00435A5B" w:rsidRPr="00AB0336">
        <w:rPr>
          <w:b w:val="0"/>
          <w:noProof/>
          <w:color w:val="auto"/>
          <w:sz w:val="24"/>
          <w:szCs w:val="24"/>
        </w:rPr>
        <w:t>synthesised</w:t>
      </w:r>
      <w:r w:rsidR="00435A5B" w:rsidRPr="00A7055F">
        <w:rPr>
          <w:b w:val="0"/>
          <w:color w:val="auto"/>
          <w:sz w:val="24"/>
          <w:szCs w:val="24"/>
        </w:rPr>
        <w:t xml:space="preserve"> ceria, lanthana doped zirconia (Ce-La-Zr-O) and ceria, lanthana, zirconia doped graphene (Ce-La-Zr/GO) inorganic nanocomposite cataly</w:t>
      </w:r>
      <w:r w:rsidR="00AB0336">
        <w:rPr>
          <w:b w:val="0"/>
          <w:color w:val="auto"/>
          <w:sz w:val="24"/>
          <w:szCs w:val="24"/>
        </w:rPr>
        <w:t>sts</w:t>
      </w:r>
      <w:bookmarkEnd w:id="1"/>
    </w:p>
    <w:tbl>
      <w:tblPr>
        <w:tblStyle w:val="TableGrid"/>
        <w:tblW w:w="9187" w:type="dxa"/>
        <w:tblLayout w:type="fixed"/>
        <w:tblLook w:val="04A0" w:firstRow="1" w:lastRow="0" w:firstColumn="1" w:lastColumn="0" w:noHBand="0" w:noVBand="1"/>
      </w:tblPr>
      <w:tblGrid>
        <w:gridCol w:w="3972"/>
        <w:gridCol w:w="2593"/>
        <w:gridCol w:w="2622"/>
      </w:tblGrid>
      <w:tr w:rsidR="00B6778D" w:rsidRPr="00FB09C6" w:rsidTr="0049408C">
        <w:trPr>
          <w:trHeight w:val="388"/>
        </w:trPr>
        <w:tc>
          <w:tcPr>
            <w:tcW w:w="3972" w:type="dxa"/>
            <w:tcBorders>
              <w:top w:val="single" w:sz="4" w:space="0" w:color="auto"/>
              <w:left w:val="nil"/>
              <w:bottom w:val="single" w:sz="8" w:space="0" w:color="auto"/>
              <w:right w:val="nil"/>
            </w:tcBorders>
          </w:tcPr>
          <w:p w:rsidR="00B6778D" w:rsidRPr="00FB09C6" w:rsidRDefault="00B6778D" w:rsidP="00F32C30">
            <w:pPr>
              <w:spacing w:line="276" w:lineRule="auto"/>
              <w:rPr>
                <w:b/>
                <w:bCs/>
                <w:sz w:val="22"/>
                <w:szCs w:val="20"/>
              </w:rPr>
            </w:pPr>
            <w:r w:rsidRPr="00FB09C6">
              <w:rPr>
                <w:b/>
                <w:bCs/>
                <w:sz w:val="22"/>
                <w:szCs w:val="20"/>
              </w:rPr>
              <w:t>Catalyst Properties</w:t>
            </w:r>
          </w:p>
        </w:tc>
        <w:tc>
          <w:tcPr>
            <w:tcW w:w="2593" w:type="dxa"/>
            <w:tcBorders>
              <w:top w:val="single" w:sz="4" w:space="0" w:color="auto"/>
              <w:left w:val="nil"/>
              <w:bottom w:val="single" w:sz="8" w:space="0" w:color="auto"/>
              <w:right w:val="nil"/>
            </w:tcBorders>
          </w:tcPr>
          <w:p w:rsidR="00B6778D" w:rsidRPr="00FB09C6" w:rsidRDefault="00B6778D" w:rsidP="00F32C30">
            <w:pPr>
              <w:spacing w:line="276" w:lineRule="auto"/>
              <w:rPr>
                <w:b/>
                <w:sz w:val="22"/>
                <w:szCs w:val="20"/>
              </w:rPr>
            </w:pPr>
          </w:p>
        </w:tc>
        <w:tc>
          <w:tcPr>
            <w:tcW w:w="2622" w:type="dxa"/>
            <w:tcBorders>
              <w:top w:val="single" w:sz="4" w:space="0" w:color="auto"/>
              <w:left w:val="nil"/>
              <w:bottom w:val="single" w:sz="8" w:space="0" w:color="auto"/>
              <w:right w:val="nil"/>
            </w:tcBorders>
          </w:tcPr>
          <w:p w:rsidR="00B6778D" w:rsidRPr="00FB09C6" w:rsidRDefault="00B6778D" w:rsidP="00F32C30">
            <w:pPr>
              <w:spacing w:line="276" w:lineRule="auto"/>
              <w:rPr>
                <w:b/>
                <w:sz w:val="22"/>
                <w:szCs w:val="20"/>
              </w:rPr>
            </w:pPr>
            <w:r w:rsidRPr="00FB09C6">
              <w:rPr>
                <w:b/>
                <w:sz w:val="22"/>
                <w:szCs w:val="20"/>
              </w:rPr>
              <w:t>Catalyst</w:t>
            </w:r>
          </w:p>
        </w:tc>
      </w:tr>
      <w:tr w:rsidR="00B6778D" w:rsidRPr="00FB09C6" w:rsidTr="000A2167">
        <w:trPr>
          <w:trHeight w:val="244"/>
        </w:trPr>
        <w:tc>
          <w:tcPr>
            <w:tcW w:w="3972" w:type="dxa"/>
            <w:tcBorders>
              <w:top w:val="single" w:sz="8" w:space="0" w:color="auto"/>
              <w:left w:val="nil"/>
              <w:bottom w:val="single" w:sz="8" w:space="0" w:color="auto"/>
              <w:right w:val="nil"/>
            </w:tcBorders>
          </w:tcPr>
          <w:p w:rsidR="00B6778D" w:rsidRPr="00FB09C6" w:rsidRDefault="00B6778D" w:rsidP="00F32C30">
            <w:pPr>
              <w:spacing w:line="276" w:lineRule="auto"/>
              <w:rPr>
                <w:b/>
                <w:bCs/>
                <w:sz w:val="22"/>
                <w:szCs w:val="20"/>
              </w:rPr>
            </w:pPr>
          </w:p>
        </w:tc>
        <w:tc>
          <w:tcPr>
            <w:tcW w:w="2593" w:type="dxa"/>
            <w:tcBorders>
              <w:top w:val="single" w:sz="8" w:space="0" w:color="auto"/>
              <w:left w:val="nil"/>
              <w:bottom w:val="single" w:sz="8" w:space="0" w:color="auto"/>
              <w:right w:val="nil"/>
            </w:tcBorders>
          </w:tcPr>
          <w:p w:rsidR="00B6778D" w:rsidRPr="00FB09C6" w:rsidRDefault="00B6778D" w:rsidP="00F32C30">
            <w:pPr>
              <w:spacing w:line="276" w:lineRule="auto"/>
              <w:rPr>
                <w:b/>
                <w:sz w:val="22"/>
                <w:szCs w:val="20"/>
              </w:rPr>
            </w:pPr>
            <w:r w:rsidRPr="00FB09C6">
              <w:rPr>
                <w:b/>
                <w:bCs/>
                <w:sz w:val="22"/>
                <w:szCs w:val="20"/>
              </w:rPr>
              <w:t>Ce-La-Zr-O</w:t>
            </w:r>
          </w:p>
        </w:tc>
        <w:tc>
          <w:tcPr>
            <w:tcW w:w="2622" w:type="dxa"/>
            <w:tcBorders>
              <w:top w:val="single" w:sz="8" w:space="0" w:color="auto"/>
              <w:left w:val="nil"/>
              <w:bottom w:val="single" w:sz="8" w:space="0" w:color="auto"/>
              <w:right w:val="nil"/>
            </w:tcBorders>
          </w:tcPr>
          <w:p w:rsidR="00B6778D" w:rsidRPr="00FB09C6" w:rsidRDefault="00B6778D" w:rsidP="00F32C30">
            <w:pPr>
              <w:spacing w:line="276" w:lineRule="auto"/>
              <w:rPr>
                <w:b/>
                <w:bCs/>
                <w:sz w:val="22"/>
                <w:szCs w:val="20"/>
              </w:rPr>
            </w:pPr>
            <w:r w:rsidRPr="00FB09C6">
              <w:rPr>
                <w:b/>
                <w:bCs/>
                <w:sz w:val="22"/>
                <w:szCs w:val="20"/>
              </w:rPr>
              <w:t xml:space="preserve"> Ce-La-Zr/GO</w:t>
            </w:r>
          </w:p>
        </w:tc>
      </w:tr>
      <w:tr w:rsidR="000A2167" w:rsidRPr="00FB09C6" w:rsidTr="000A2167">
        <w:trPr>
          <w:trHeight w:val="136"/>
        </w:trPr>
        <w:tc>
          <w:tcPr>
            <w:tcW w:w="3972" w:type="dxa"/>
            <w:tcBorders>
              <w:top w:val="single" w:sz="8" w:space="0" w:color="auto"/>
              <w:left w:val="nil"/>
              <w:bottom w:val="nil"/>
              <w:right w:val="nil"/>
            </w:tcBorders>
          </w:tcPr>
          <w:p w:rsidR="000A2167" w:rsidRPr="00FB09C6" w:rsidRDefault="000A2167" w:rsidP="00F32C30">
            <w:pPr>
              <w:spacing w:line="276" w:lineRule="auto"/>
              <w:rPr>
                <w:b/>
                <w:bCs/>
                <w:sz w:val="22"/>
                <w:szCs w:val="20"/>
              </w:rPr>
            </w:pPr>
          </w:p>
        </w:tc>
        <w:tc>
          <w:tcPr>
            <w:tcW w:w="2593" w:type="dxa"/>
            <w:tcBorders>
              <w:top w:val="single" w:sz="8" w:space="0" w:color="auto"/>
              <w:left w:val="nil"/>
              <w:bottom w:val="nil"/>
              <w:right w:val="nil"/>
            </w:tcBorders>
          </w:tcPr>
          <w:p w:rsidR="000A2167" w:rsidRPr="00FB09C6" w:rsidRDefault="000A2167" w:rsidP="00F32C30">
            <w:pPr>
              <w:spacing w:line="276" w:lineRule="auto"/>
              <w:rPr>
                <w:b/>
                <w:bCs/>
                <w:sz w:val="22"/>
                <w:szCs w:val="20"/>
              </w:rPr>
            </w:pPr>
          </w:p>
        </w:tc>
        <w:tc>
          <w:tcPr>
            <w:tcW w:w="2622" w:type="dxa"/>
            <w:tcBorders>
              <w:top w:val="single" w:sz="8" w:space="0" w:color="auto"/>
              <w:left w:val="nil"/>
              <w:bottom w:val="nil"/>
              <w:right w:val="nil"/>
            </w:tcBorders>
          </w:tcPr>
          <w:p w:rsidR="000A2167" w:rsidRPr="00FB09C6" w:rsidRDefault="000A2167" w:rsidP="00F32C30">
            <w:pPr>
              <w:spacing w:line="276" w:lineRule="auto"/>
              <w:rPr>
                <w:b/>
                <w:bCs/>
                <w:sz w:val="22"/>
                <w:szCs w:val="20"/>
              </w:rPr>
            </w:pPr>
          </w:p>
        </w:tc>
      </w:tr>
      <w:tr w:rsidR="00B6778D" w:rsidRPr="00FB09C6" w:rsidTr="000A2167">
        <w:trPr>
          <w:trHeight w:val="388"/>
        </w:trPr>
        <w:tc>
          <w:tcPr>
            <w:tcW w:w="3972" w:type="dxa"/>
            <w:tcBorders>
              <w:top w:val="nil"/>
              <w:left w:val="nil"/>
              <w:bottom w:val="nil"/>
              <w:right w:val="nil"/>
            </w:tcBorders>
          </w:tcPr>
          <w:p w:rsidR="00B6778D" w:rsidRPr="00FB09C6" w:rsidRDefault="00B6778D" w:rsidP="00F32C30">
            <w:pPr>
              <w:spacing w:line="276" w:lineRule="auto"/>
              <w:rPr>
                <w:bCs/>
                <w:sz w:val="22"/>
                <w:szCs w:val="20"/>
              </w:rPr>
            </w:pPr>
            <w:r w:rsidRPr="00FB09C6">
              <w:rPr>
                <w:bCs/>
                <w:sz w:val="22"/>
                <w:szCs w:val="20"/>
              </w:rPr>
              <w:t>Physical form</w:t>
            </w:r>
          </w:p>
        </w:tc>
        <w:tc>
          <w:tcPr>
            <w:tcW w:w="2593" w:type="dxa"/>
            <w:tcBorders>
              <w:top w:val="nil"/>
              <w:left w:val="nil"/>
              <w:bottom w:val="nil"/>
              <w:right w:val="nil"/>
            </w:tcBorders>
          </w:tcPr>
          <w:p w:rsidR="00B6778D" w:rsidRPr="00FB09C6" w:rsidRDefault="00B6778D" w:rsidP="00F32C30">
            <w:pPr>
              <w:spacing w:line="276" w:lineRule="auto"/>
              <w:rPr>
                <w:sz w:val="22"/>
                <w:szCs w:val="20"/>
              </w:rPr>
            </w:pPr>
            <w:r w:rsidRPr="00FB09C6">
              <w:rPr>
                <w:sz w:val="22"/>
                <w:szCs w:val="20"/>
              </w:rPr>
              <w:t>Pale-yellow powder</w:t>
            </w:r>
          </w:p>
        </w:tc>
        <w:tc>
          <w:tcPr>
            <w:tcW w:w="2622" w:type="dxa"/>
            <w:tcBorders>
              <w:top w:val="nil"/>
              <w:left w:val="nil"/>
              <w:bottom w:val="nil"/>
              <w:right w:val="nil"/>
            </w:tcBorders>
          </w:tcPr>
          <w:p w:rsidR="00B6778D" w:rsidRPr="00FB09C6" w:rsidRDefault="00B6778D" w:rsidP="00F32C30">
            <w:pPr>
              <w:spacing w:line="276" w:lineRule="auto"/>
              <w:rPr>
                <w:sz w:val="22"/>
                <w:szCs w:val="20"/>
              </w:rPr>
            </w:pPr>
            <w:r w:rsidRPr="00FB09C6">
              <w:rPr>
                <w:sz w:val="22"/>
                <w:szCs w:val="20"/>
              </w:rPr>
              <w:t xml:space="preserve">Black </w:t>
            </w:r>
          </w:p>
          <w:p w:rsidR="00B6778D" w:rsidRPr="00FB09C6" w:rsidRDefault="00B6778D" w:rsidP="00F32C30">
            <w:pPr>
              <w:spacing w:line="276" w:lineRule="auto"/>
              <w:rPr>
                <w:sz w:val="22"/>
                <w:szCs w:val="20"/>
              </w:rPr>
            </w:pPr>
            <w:r w:rsidRPr="00FB09C6">
              <w:rPr>
                <w:sz w:val="22"/>
                <w:szCs w:val="20"/>
              </w:rPr>
              <w:t>powder</w:t>
            </w:r>
          </w:p>
        </w:tc>
      </w:tr>
      <w:tr w:rsidR="00B6778D" w:rsidRPr="00FB09C6" w:rsidTr="000A2167">
        <w:trPr>
          <w:trHeight w:val="388"/>
        </w:trPr>
        <w:tc>
          <w:tcPr>
            <w:tcW w:w="3972" w:type="dxa"/>
            <w:tcBorders>
              <w:top w:val="nil"/>
              <w:left w:val="nil"/>
              <w:bottom w:val="nil"/>
              <w:right w:val="nil"/>
            </w:tcBorders>
          </w:tcPr>
          <w:p w:rsidR="00B6778D" w:rsidRPr="00FB09C6" w:rsidRDefault="00B6778D" w:rsidP="00F32C30">
            <w:pPr>
              <w:spacing w:line="276" w:lineRule="auto"/>
              <w:rPr>
                <w:bCs/>
                <w:sz w:val="22"/>
                <w:szCs w:val="20"/>
              </w:rPr>
            </w:pPr>
            <w:r w:rsidRPr="00FB09C6">
              <w:rPr>
                <w:bCs/>
                <w:sz w:val="22"/>
                <w:szCs w:val="20"/>
              </w:rPr>
              <w:t>Composition (%)</w:t>
            </w:r>
          </w:p>
        </w:tc>
        <w:tc>
          <w:tcPr>
            <w:tcW w:w="2593" w:type="dxa"/>
            <w:tcBorders>
              <w:top w:val="nil"/>
              <w:left w:val="nil"/>
              <w:bottom w:val="nil"/>
              <w:right w:val="nil"/>
            </w:tcBorders>
          </w:tcPr>
          <w:p w:rsidR="00B6778D" w:rsidRPr="00FB09C6" w:rsidRDefault="00B6778D" w:rsidP="00F32C30">
            <w:pPr>
              <w:spacing w:line="276" w:lineRule="auto"/>
              <w:rPr>
                <w:sz w:val="22"/>
                <w:szCs w:val="20"/>
              </w:rPr>
            </w:pPr>
            <w:r w:rsidRPr="00FB09C6">
              <w:rPr>
                <w:sz w:val="22"/>
                <w:szCs w:val="20"/>
              </w:rPr>
              <w:t>CeO</w:t>
            </w:r>
            <w:r w:rsidRPr="00FB09C6">
              <w:rPr>
                <w:sz w:val="22"/>
                <w:szCs w:val="20"/>
                <w:vertAlign w:val="subscript"/>
              </w:rPr>
              <w:t>2</w:t>
            </w:r>
            <w:r w:rsidRPr="00FB09C6">
              <w:rPr>
                <w:sz w:val="22"/>
                <w:szCs w:val="20"/>
              </w:rPr>
              <w:t>:17±2 La</w:t>
            </w:r>
            <w:r w:rsidRPr="00FB09C6">
              <w:rPr>
                <w:sz w:val="22"/>
                <w:szCs w:val="20"/>
                <w:vertAlign w:val="subscript"/>
              </w:rPr>
              <w:t>2</w:t>
            </w:r>
            <w:r w:rsidRPr="00FB09C6">
              <w:rPr>
                <w:sz w:val="22"/>
                <w:szCs w:val="20"/>
              </w:rPr>
              <w:t>O</w:t>
            </w:r>
            <w:r w:rsidRPr="00FB09C6">
              <w:rPr>
                <w:sz w:val="22"/>
                <w:szCs w:val="20"/>
                <w:vertAlign w:val="subscript"/>
              </w:rPr>
              <w:t>3</w:t>
            </w:r>
            <w:r w:rsidRPr="00FB09C6">
              <w:rPr>
                <w:sz w:val="22"/>
                <w:szCs w:val="20"/>
              </w:rPr>
              <w:t>: 5±1</w:t>
            </w:r>
          </w:p>
          <w:p w:rsidR="00B6778D" w:rsidRPr="00FB09C6" w:rsidRDefault="00B6778D" w:rsidP="00F32C30">
            <w:pPr>
              <w:spacing w:line="276" w:lineRule="auto"/>
              <w:rPr>
                <w:sz w:val="22"/>
                <w:szCs w:val="20"/>
              </w:rPr>
            </w:pPr>
            <w:r w:rsidRPr="00FB09C6">
              <w:rPr>
                <w:sz w:val="22"/>
                <w:szCs w:val="20"/>
              </w:rPr>
              <w:t>ZrO</w:t>
            </w:r>
            <w:r w:rsidRPr="00FB09C6">
              <w:rPr>
                <w:sz w:val="22"/>
                <w:szCs w:val="20"/>
                <w:vertAlign w:val="subscript"/>
              </w:rPr>
              <w:t>2</w:t>
            </w:r>
            <w:r w:rsidRPr="00FB09C6">
              <w:rPr>
                <w:sz w:val="22"/>
                <w:szCs w:val="20"/>
              </w:rPr>
              <w:t>: 78±3</w:t>
            </w:r>
          </w:p>
        </w:tc>
        <w:tc>
          <w:tcPr>
            <w:tcW w:w="2622" w:type="dxa"/>
            <w:tcBorders>
              <w:top w:val="nil"/>
              <w:left w:val="nil"/>
              <w:bottom w:val="nil"/>
              <w:right w:val="nil"/>
            </w:tcBorders>
          </w:tcPr>
          <w:p w:rsidR="00B6778D" w:rsidRPr="00FB09C6" w:rsidRDefault="00B6778D" w:rsidP="00F32C30">
            <w:pPr>
              <w:spacing w:line="276" w:lineRule="auto"/>
              <w:rPr>
                <w:sz w:val="22"/>
                <w:szCs w:val="20"/>
              </w:rPr>
            </w:pPr>
            <w:r w:rsidRPr="00FB09C6">
              <w:rPr>
                <w:sz w:val="22"/>
                <w:szCs w:val="20"/>
              </w:rPr>
              <w:t>Ce: 2.98</w:t>
            </w:r>
          </w:p>
          <w:p w:rsidR="00B6778D" w:rsidRPr="00FB09C6" w:rsidRDefault="00B6778D" w:rsidP="00F32C30">
            <w:pPr>
              <w:spacing w:line="276" w:lineRule="auto"/>
              <w:rPr>
                <w:sz w:val="22"/>
                <w:szCs w:val="20"/>
              </w:rPr>
            </w:pPr>
            <w:r w:rsidRPr="00FB09C6">
              <w:rPr>
                <w:sz w:val="22"/>
                <w:szCs w:val="20"/>
              </w:rPr>
              <w:t>La:1.19</w:t>
            </w:r>
          </w:p>
          <w:p w:rsidR="00B6778D" w:rsidRPr="00FB09C6" w:rsidRDefault="00B6778D" w:rsidP="00F32C30">
            <w:pPr>
              <w:spacing w:line="276" w:lineRule="auto"/>
              <w:rPr>
                <w:sz w:val="22"/>
                <w:szCs w:val="20"/>
              </w:rPr>
            </w:pPr>
            <w:r w:rsidRPr="00FB09C6">
              <w:rPr>
                <w:sz w:val="22"/>
                <w:szCs w:val="20"/>
              </w:rPr>
              <w:t>O: 34.99</w:t>
            </w:r>
          </w:p>
          <w:p w:rsidR="00B6778D" w:rsidRPr="00FB09C6" w:rsidRDefault="00B6778D" w:rsidP="00F32C30">
            <w:pPr>
              <w:spacing w:line="276" w:lineRule="auto"/>
              <w:rPr>
                <w:sz w:val="22"/>
                <w:szCs w:val="20"/>
              </w:rPr>
            </w:pPr>
            <w:r w:rsidRPr="00FB09C6">
              <w:rPr>
                <w:sz w:val="22"/>
                <w:szCs w:val="20"/>
              </w:rPr>
              <w:t xml:space="preserve"> C: 47.29</w:t>
            </w:r>
          </w:p>
          <w:p w:rsidR="00B6778D" w:rsidRPr="00FB09C6" w:rsidRDefault="00B6778D" w:rsidP="00F32C30">
            <w:pPr>
              <w:spacing w:line="276" w:lineRule="auto"/>
              <w:rPr>
                <w:sz w:val="22"/>
                <w:szCs w:val="20"/>
              </w:rPr>
            </w:pPr>
            <w:r w:rsidRPr="00FB09C6">
              <w:rPr>
                <w:sz w:val="22"/>
                <w:szCs w:val="20"/>
              </w:rPr>
              <w:t xml:space="preserve"> K: 0.8</w:t>
            </w:r>
          </w:p>
          <w:p w:rsidR="00B6778D" w:rsidRPr="00FB09C6" w:rsidRDefault="00B6778D" w:rsidP="00F32C30">
            <w:pPr>
              <w:spacing w:line="276" w:lineRule="auto"/>
              <w:rPr>
                <w:sz w:val="22"/>
                <w:szCs w:val="20"/>
              </w:rPr>
            </w:pPr>
            <w:r w:rsidRPr="00FB09C6">
              <w:rPr>
                <w:sz w:val="22"/>
                <w:szCs w:val="20"/>
              </w:rPr>
              <w:t xml:space="preserve"> Zr: 12.75</w:t>
            </w:r>
          </w:p>
        </w:tc>
      </w:tr>
      <w:tr w:rsidR="00B6778D" w:rsidRPr="00FB09C6" w:rsidTr="000A2167">
        <w:trPr>
          <w:trHeight w:val="388"/>
        </w:trPr>
        <w:tc>
          <w:tcPr>
            <w:tcW w:w="3972" w:type="dxa"/>
            <w:tcBorders>
              <w:top w:val="nil"/>
              <w:left w:val="nil"/>
              <w:bottom w:val="nil"/>
              <w:right w:val="nil"/>
            </w:tcBorders>
          </w:tcPr>
          <w:p w:rsidR="00B6778D" w:rsidRPr="00FB09C6" w:rsidRDefault="00B6778D" w:rsidP="00F32C30">
            <w:pPr>
              <w:spacing w:line="276" w:lineRule="auto"/>
              <w:rPr>
                <w:bCs/>
                <w:sz w:val="22"/>
                <w:szCs w:val="20"/>
              </w:rPr>
            </w:pPr>
            <w:r w:rsidRPr="00FB09C6">
              <w:rPr>
                <w:bCs/>
                <w:sz w:val="22"/>
                <w:szCs w:val="20"/>
              </w:rPr>
              <w:t>BET surface area (m</w:t>
            </w:r>
            <w:r w:rsidRPr="00FB09C6">
              <w:rPr>
                <w:bCs/>
                <w:sz w:val="22"/>
                <w:szCs w:val="20"/>
                <w:vertAlign w:val="superscript"/>
              </w:rPr>
              <w:t>2</w:t>
            </w:r>
            <w:r w:rsidRPr="00FB09C6">
              <w:rPr>
                <w:bCs/>
                <w:sz w:val="22"/>
                <w:szCs w:val="20"/>
              </w:rPr>
              <w:t xml:space="preserve"> g</w:t>
            </w:r>
            <w:r w:rsidRPr="00FB09C6">
              <w:rPr>
                <w:bCs/>
                <w:sz w:val="22"/>
                <w:szCs w:val="20"/>
                <w:vertAlign w:val="superscript"/>
              </w:rPr>
              <w:t>-1</w:t>
            </w:r>
            <w:r w:rsidRPr="00FB09C6">
              <w:rPr>
                <w:bCs/>
                <w:sz w:val="22"/>
                <w:szCs w:val="20"/>
              </w:rPr>
              <w:t>)</w:t>
            </w:r>
          </w:p>
        </w:tc>
        <w:tc>
          <w:tcPr>
            <w:tcW w:w="2593" w:type="dxa"/>
            <w:tcBorders>
              <w:top w:val="nil"/>
              <w:left w:val="nil"/>
              <w:bottom w:val="nil"/>
              <w:right w:val="nil"/>
            </w:tcBorders>
          </w:tcPr>
          <w:p w:rsidR="00B6778D" w:rsidRPr="00FB09C6" w:rsidRDefault="00B6778D" w:rsidP="00F32C30">
            <w:pPr>
              <w:spacing w:line="276" w:lineRule="auto"/>
              <w:rPr>
                <w:sz w:val="22"/>
                <w:szCs w:val="20"/>
              </w:rPr>
            </w:pPr>
            <w:r w:rsidRPr="00FB09C6">
              <w:rPr>
                <w:sz w:val="22"/>
                <w:szCs w:val="20"/>
              </w:rPr>
              <w:t>55</w:t>
            </w:r>
          </w:p>
        </w:tc>
        <w:tc>
          <w:tcPr>
            <w:tcW w:w="2622" w:type="dxa"/>
            <w:tcBorders>
              <w:top w:val="nil"/>
              <w:left w:val="nil"/>
              <w:bottom w:val="nil"/>
              <w:right w:val="nil"/>
            </w:tcBorders>
          </w:tcPr>
          <w:p w:rsidR="00B6778D" w:rsidRPr="00FB09C6" w:rsidRDefault="00B6778D" w:rsidP="00F32C30">
            <w:pPr>
              <w:spacing w:line="276" w:lineRule="auto"/>
              <w:rPr>
                <w:sz w:val="22"/>
                <w:szCs w:val="20"/>
              </w:rPr>
            </w:pPr>
            <w:r w:rsidRPr="00FB09C6">
              <w:rPr>
                <w:sz w:val="22"/>
                <w:szCs w:val="20"/>
              </w:rPr>
              <w:t>115</w:t>
            </w:r>
          </w:p>
        </w:tc>
      </w:tr>
      <w:tr w:rsidR="00B6778D" w:rsidRPr="00FB09C6" w:rsidTr="000A2167">
        <w:trPr>
          <w:trHeight w:val="388"/>
        </w:trPr>
        <w:tc>
          <w:tcPr>
            <w:tcW w:w="3972" w:type="dxa"/>
            <w:tcBorders>
              <w:top w:val="nil"/>
              <w:left w:val="nil"/>
              <w:bottom w:val="nil"/>
              <w:right w:val="nil"/>
            </w:tcBorders>
          </w:tcPr>
          <w:p w:rsidR="00B6778D" w:rsidRPr="00FB09C6" w:rsidRDefault="00B6778D" w:rsidP="00F32C30">
            <w:pPr>
              <w:spacing w:line="276" w:lineRule="auto"/>
              <w:rPr>
                <w:bCs/>
                <w:sz w:val="22"/>
                <w:szCs w:val="20"/>
              </w:rPr>
            </w:pPr>
            <w:r w:rsidRPr="00FB09C6">
              <w:rPr>
                <w:sz w:val="22"/>
                <w:szCs w:val="20"/>
              </w:rPr>
              <w:t>Pore volume  (cm</w:t>
            </w:r>
            <w:r w:rsidRPr="00FB09C6">
              <w:rPr>
                <w:sz w:val="22"/>
                <w:szCs w:val="20"/>
                <w:vertAlign w:val="superscript"/>
              </w:rPr>
              <w:t xml:space="preserve">3 </w:t>
            </w:r>
            <w:r w:rsidRPr="00FB09C6">
              <w:rPr>
                <w:sz w:val="22"/>
                <w:szCs w:val="20"/>
              </w:rPr>
              <w:t>g</w:t>
            </w:r>
            <w:r w:rsidRPr="00FB09C6">
              <w:rPr>
                <w:sz w:val="22"/>
                <w:szCs w:val="20"/>
                <w:vertAlign w:val="superscript"/>
              </w:rPr>
              <w:t>-1</w:t>
            </w:r>
            <w:r w:rsidRPr="00FB09C6">
              <w:rPr>
                <w:sz w:val="22"/>
                <w:szCs w:val="20"/>
              </w:rPr>
              <w:t>)</w:t>
            </w:r>
          </w:p>
        </w:tc>
        <w:tc>
          <w:tcPr>
            <w:tcW w:w="2593" w:type="dxa"/>
            <w:tcBorders>
              <w:top w:val="nil"/>
              <w:left w:val="nil"/>
              <w:bottom w:val="nil"/>
              <w:right w:val="nil"/>
            </w:tcBorders>
          </w:tcPr>
          <w:p w:rsidR="00B6778D" w:rsidRPr="00FB09C6" w:rsidRDefault="00B6778D" w:rsidP="00F32C30">
            <w:pPr>
              <w:spacing w:line="276" w:lineRule="auto"/>
              <w:rPr>
                <w:sz w:val="22"/>
                <w:szCs w:val="20"/>
              </w:rPr>
            </w:pPr>
            <w:r w:rsidRPr="00FB09C6">
              <w:rPr>
                <w:sz w:val="22"/>
                <w:szCs w:val="20"/>
              </w:rPr>
              <w:t>0.29</w:t>
            </w:r>
          </w:p>
        </w:tc>
        <w:tc>
          <w:tcPr>
            <w:tcW w:w="2622" w:type="dxa"/>
            <w:tcBorders>
              <w:top w:val="nil"/>
              <w:left w:val="nil"/>
              <w:bottom w:val="nil"/>
              <w:right w:val="nil"/>
            </w:tcBorders>
          </w:tcPr>
          <w:p w:rsidR="00B6778D" w:rsidRPr="00FB09C6" w:rsidRDefault="00B6778D" w:rsidP="00F32C30">
            <w:pPr>
              <w:spacing w:line="276" w:lineRule="auto"/>
              <w:rPr>
                <w:sz w:val="22"/>
                <w:szCs w:val="20"/>
              </w:rPr>
            </w:pPr>
            <w:r w:rsidRPr="00FB09C6">
              <w:rPr>
                <w:sz w:val="22"/>
                <w:szCs w:val="20"/>
              </w:rPr>
              <w:t>0.047</w:t>
            </w:r>
          </w:p>
        </w:tc>
      </w:tr>
      <w:tr w:rsidR="00B6778D" w:rsidRPr="00FB09C6" w:rsidTr="000A2167">
        <w:trPr>
          <w:trHeight w:val="388"/>
        </w:trPr>
        <w:tc>
          <w:tcPr>
            <w:tcW w:w="3972" w:type="dxa"/>
            <w:tcBorders>
              <w:top w:val="nil"/>
              <w:left w:val="nil"/>
              <w:bottom w:val="nil"/>
              <w:right w:val="nil"/>
            </w:tcBorders>
          </w:tcPr>
          <w:p w:rsidR="00B6778D" w:rsidRPr="00FB09C6" w:rsidRDefault="00B6778D" w:rsidP="00F32C30">
            <w:pPr>
              <w:spacing w:line="276" w:lineRule="auto"/>
              <w:rPr>
                <w:bCs/>
                <w:sz w:val="22"/>
                <w:szCs w:val="20"/>
              </w:rPr>
            </w:pPr>
            <w:r w:rsidRPr="00FB09C6">
              <w:rPr>
                <w:bCs/>
                <w:sz w:val="22"/>
                <w:szCs w:val="20"/>
              </w:rPr>
              <w:t>Particle size (nm)</w:t>
            </w:r>
          </w:p>
        </w:tc>
        <w:tc>
          <w:tcPr>
            <w:tcW w:w="2593" w:type="dxa"/>
            <w:tcBorders>
              <w:top w:val="nil"/>
              <w:left w:val="nil"/>
              <w:bottom w:val="nil"/>
              <w:right w:val="nil"/>
            </w:tcBorders>
          </w:tcPr>
          <w:p w:rsidR="00B6778D" w:rsidRPr="00FB09C6" w:rsidRDefault="00B6778D" w:rsidP="00F32C30">
            <w:pPr>
              <w:spacing w:line="276" w:lineRule="auto"/>
              <w:rPr>
                <w:sz w:val="22"/>
                <w:szCs w:val="20"/>
              </w:rPr>
            </w:pPr>
            <w:r w:rsidRPr="00FB09C6">
              <w:rPr>
                <w:sz w:val="22"/>
                <w:szCs w:val="20"/>
              </w:rPr>
              <w:t>1700</w:t>
            </w:r>
          </w:p>
        </w:tc>
        <w:tc>
          <w:tcPr>
            <w:tcW w:w="2622" w:type="dxa"/>
            <w:tcBorders>
              <w:top w:val="nil"/>
              <w:left w:val="nil"/>
              <w:bottom w:val="nil"/>
              <w:right w:val="nil"/>
            </w:tcBorders>
          </w:tcPr>
          <w:p w:rsidR="00B6778D" w:rsidRPr="00FB09C6" w:rsidRDefault="00B6778D" w:rsidP="00F32C30">
            <w:pPr>
              <w:spacing w:line="276" w:lineRule="auto"/>
              <w:rPr>
                <w:sz w:val="22"/>
                <w:szCs w:val="20"/>
              </w:rPr>
            </w:pPr>
            <w:r w:rsidRPr="00FB09C6">
              <w:rPr>
                <w:sz w:val="22"/>
                <w:szCs w:val="20"/>
              </w:rPr>
              <w:t>5.78±3.9</w:t>
            </w:r>
          </w:p>
        </w:tc>
      </w:tr>
      <w:tr w:rsidR="00B6778D" w:rsidRPr="00FB09C6" w:rsidTr="000A2167">
        <w:trPr>
          <w:trHeight w:val="388"/>
        </w:trPr>
        <w:tc>
          <w:tcPr>
            <w:tcW w:w="3972" w:type="dxa"/>
            <w:tcBorders>
              <w:top w:val="nil"/>
              <w:left w:val="nil"/>
              <w:bottom w:val="nil"/>
              <w:right w:val="nil"/>
            </w:tcBorders>
          </w:tcPr>
          <w:p w:rsidR="00B6778D" w:rsidRPr="00FB09C6" w:rsidRDefault="00B6778D" w:rsidP="00F32C30">
            <w:pPr>
              <w:spacing w:line="276" w:lineRule="auto"/>
              <w:rPr>
                <w:sz w:val="22"/>
                <w:szCs w:val="20"/>
              </w:rPr>
            </w:pPr>
            <w:r w:rsidRPr="00FB09C6">
              <w:rPr>
                <w:sz w:val="22"/>
                <w:szCs w:val="20"/>
              </w:rPr>
              <w:t>True Density (g cm</w:t>
            </w:r>
            <w:r w:rsidRPr="00FB09C6">
              <w:rPr>
                <w:sz w:val="22"/>
                <w:szCs w:val="20"/>
                <w:vertAlign w:val="superscript"/>
              </w:rPr>
              <w:t>3</w:t>
            </w:r>
            <w:r w:rsidRPr="00FB09C6">
              <w:rPr>
                <w:sz w:val="22"/>
                <w:szCs w:val="20"/>
              </w:rPr>
              <w:t>)</w:t>
            </w:r>
          </w:p>
        </w:tc>
        <w:tc>
          <w:tcPr>
            <w:tcW w:w="2593" w:type="dxa"/>
            <w:tcBorders>
              <w:top w:val="nil"/>
              <w:left w:val="nil"/>
              <w:bottom w:val="nil"/>
              <w:right w:val="nil"/>
            </w:tcBorders>
          </w:tcPr>
          <w:p w:rsidR="00B6778D" w:rsidRPr="00FB09C6" w:rsidRDefault="00B6778D" w:rsidP="00F32C30">
            <w:pPr>
              <w:spacing w:line="276" w:lineRule="auto"/>
              <w:rPr>
                <w:sz w:val="22"/>
                <w:szCs w:val="20"/>
              </w:rPr>
            </w:pPr>
            <w:r w:rsidRPr="00FB09C6">
              <w:rPr>
                <w:sz w:val="22"/>
                <w:szCs w:val="20"/>
              </w:rPr>
              <w:t>4.40</w:t>
            </w:r>
          </w:p>
        </w:tc>
        <w:tc>
          <w:tcPr>
            <w:tcW w:w="2622" w:type="dxa"/>
            <w:tcBorders>
              <w:top w:val="nil"/>
              <w:left w:val="nil"/>
              <w:bottom w:val="nil"/>
              <w:right w:val="nil"/>
            </w:tcBorders>
          </w:tcPr>
          <w:p w:rsidR="00B6778D" w:rsidRPr="00FB09C6" w:rsidRDefault="00B6778D" w:rsidP="00F32C30">
            <w:pPr>
              <w:spacing w:line="276" w:lineRule="auto"/>
              <w:rPr>
                <w:sz w:val="22"/>
                <w:szCs w:val="20"/>
              </w:rPr>
            </w:pPr>
            <w:r w:rsidRPr="00FB09C6">
              <w:rPr>
                <w:sz w:val="22"/>
                <w:szCs w:val="20"/>
              </w:rPr>
              <w:t xml:space="preserve"> 3.05</w:t>
            </w:r>
          </w:p>
        </w:tc>
      </w:tr>
      <w:tr w:rsidR="00B6778D" w:rsidRPr="00FB09C6" w:rsidTr="000A2167">
        <w:trPr>
          <w:trHeight w:val="258"/>
        </w:trPr>
        <w:tc>
          <w:tcPr>
            <w:tcW w:w="3972" w:type="dxa"/>
            <w:tcBorders>
              <w:top w:val="nil"/>
              <w:left w:val="nil"/>
              <w:bottom w:val="single" w:sz="8" w:space="0" w:color="auto"/>
              <w:right w:val="nil"/>
            </w:tcBorders>
          </w:tcPr>
          <w:p w:rsidR="00B6778D" w:rsidRPr="00FB09C6" w:rsidRDefault="00B6778D" w:rsidP="00F32C30">
            <w:pPr>
              <w:spacing w:line="276" w:lineRule="auto"/>
              <w:rPr>
                <w:bCs/>
                <w:sz w:val="22"/>
                <w:szCs w:val="20"/>
              </w:rPr>
            </w:pPr>
            <w:r w:rsidRPr="00FB09C6">
              <w:rPr>
                <w:bCs/>
                <w:sz w:val="22"/>
                <w:szCs w:val="20"/>
              </w:rPr>
              <w:t>Operating Temperature (K)</w:t>
            </w:r>
          </w:p>
        </w:tc>
        <w:tc>
          <w:tcPr>
            <w:tcW w:w="2593" w:type="dxa"/>
            <w:tcBorders>
              <w:top w:val="nil"/>
              <w:left w:val="nil"/>
              <w:bottom w:val="single" w:sz="8" w:space="0" w:color="auto"/>
              <w:right w:val="nil"/>
            </w:tcBorders>
          </w:tcPr>
          <w:p w:rsidR="00B6778D" w:rsidRPr="00FB09C6" w:rsidRDefault="00B6778D" w:rsidP="00F32C30">
            <w:pPr>
              <w:spacing w:line="276" w:lineRule="auto"/>
              <w:rPr>
                <w:sz w:val="22"/>
                <w:szCs w:val="20"/>
              </w:rPr>
            </w:pPr>
            <w:r w:rsidRPr="00FB09C6">
              <w:rPr>
                <w:sz w:val="22"/>
                <w:szCs w:val="20"/>
              </w:rPr>
              <w:t>673</w:t>
            </w:r>
            <w:r w:rsidRPr="00FB09C6">
              <w:rPr>
                <w:bCs/>
                <w:sz w:val="22"/>
                <w:szCs w:val="20"/>
                <w:vertAlign w:val="superscript"/>
              </w:rPr>
              <w:t xml:space="preserve">  </w:t>
            </w:r>
          </w:p>
        </w:tc>
        <w:tc>
          <w:tcPr>
            <w:tcW w:w="2622" w:type="dxa"/>
            <w:tcBorders>
              <w:top w:val="nil"/>
              <w:left w:val="nil"/>
              <w:bottom w:val="single" w:sz="8" w:space="0" w:color="auto"/>
              <w:right w:val="nil"/>
            </w:tcBorders>
          </w:tcPr>
          <w:p w:rsidR="00B6778D" w:rsidRPr="00FB09C6" w:rsidRDefault="00B6778D" w:rsidP="00F32C30">
            <w:pPr>
              <w:spacing w:line="276" w:lineRule="auto"/>
              <w:rPr>
                <w:sz w:val="22"/>
                <w:szCs w:val="20"/>
              </w:rPr>
            </w:pPr>
            <w:r w:rsidRPr="00FB09C6">
              <w:rPr>
                <w:sz w:val="22"/>
                <w:szCs w:val="20"/>
              </w:rPr>
              <w:t>443</w:t>
            </w:r>
            <w:r w:rsidRPr="00FB09C6">
              <w:rPr>
                <w:bCs/>
                <w:sz w:val="22"/>
                <w:szCs w:val="20"/>
                <w:vertAlign w:val="superscript"/>
              </w:rPr>
              <w:t xml:space="preserve"> </w:t>
            </w:r>
          </w:p>
        </w:tc>
      </w:tr>
      <w:tr w:rsidR="000A2167" w:rsidRPr="00FB09C6" w:rsidTr="000A2167">
        <w:trPr>
          <w:trHeight w:val="116"/>
        </w:trPr>
        <w:tc>
          <w:tcPr>
            <w:tcW w:w="3972" w:type="dxa"/>
            <w:tcBorders>
              <w:top w:val="single" w:sz="8" w:space="0" w:color="auto"/>
              <w:left w:val="nil"/>
              <w:bottom w:val="nil"/>
              <w:right w:val="nil"/>
            </w:tcBorders>
          </w:tcPr>
          <w:p w:rsidR="000A2167" w:rsidRPr="00FB09C6" w:rsidRDefault="000A2167" w:rsidP="00F32C30">
            <w:pPr>
              <w:spacing w:line="276" w:lineRule="auto"/>
              <w:rPr>
                <w:bCs/>
                <w:sz w:val="22"/>
                <w:szCs w:val="20"/>
              </w:rPr>
            </w:pPr>
          </w:p>
        </w:tc>
        <w:tc>
          <w:tcPr>
            <w:tcW w:w="2593" w:type="dxa"/>
            <w:tcBorders>
              <w:top w:val="single" w:sz="8" w:space="0" w:color="auto"/>
              <w:left w:val="nil"/>
              <w:bottom w:val="nil"/>
              <w:right w:val="nil"/>
            </w:tcBorders>
          </w:tcPr>
          <w:p w:rsidR="000A2167" w:rsidRPr="00FB09C6" w:rsidRDefault="000A2167" w:rsidP="00F32C30">
            <w:pPr>
              <w:spacing w:line="276" w:lineRule="auto"/>
              <w:rPr>
                <w:sz w:val="22"/>
                <w:szCs w:val="20"/>
              </w:rPr>
            </w:pPr>
          </w:p>
        </w:tc>
        <w:tc>
          <w:tcPr>
            <w:tcW w:w="2622" w:type="dxa"/>
            <w:tcBorders>
              <w:top w:val="single" w:sz="8" w:space="0" w:color="auto"/>
              <w:left w:val="nil"/>
              <w:bottom w:val="nil"/>
              <w:right w:val="nil"/>
            </w:tcBorders>
          </w:tcPr>
          <w:p w:rsidR="000A2167" w:rsidRPr="00FB09C6" w:rsidRDefault="000A2167" w:rsidP="00F32C30">
            <w:pPr>
              <w:spacing w:line="276" w:lineRule="auto"/>
              <w:rPr>
                <w:sz w:val="22"/>
                <w:szCs w:val="20"/>
              </w:rPr>
            </w:pPr>
          </w:p>
        </w:tc>
      </w:tr>
    </w:tbl>
    <w:p w:rsidR="00B6778D" w:rsidRDefault="00133C55" w:rsidP="00FB6D14">
      <w:pPr>
        <w:pStyle w:val="Heading2"/>
      </w:pPr>
      <w:r w:rsidRPr="00B6778D">
        <w:t xml:space="preserve">2.3. </w:t>
      </w:r>
      <w:r w:rsidR="00DC12C9">
        <w:t xml:space="preserve">Experimental Design </w:t>
      </w:r>
    </w:p>
    <w:p w:rsidR="0065449C" w:rsidRDefault="00AB0336">
      <w:pPr>
        <w:pStyle w:val="TAMainText"/>
        <w:spacing w:line="360" w:lineRule="auto"/>
        <w:ind w:firstLine="0"/>
        <w:contextualSpacing/>
      </w:pPr>
      <w:r>
        <w:t xml:space="preserve">RSM </w:t>
      </w:r>
      <w:r w:rsidR="00E41542">
        <w:t>was</w:t>
      </w:r>
      <w:r w:rsidR="0065449C">
        <w:t xml:space="preserve"> used to design the experiments </w:t>
      </w:r>
      <w:r w:rsidR="003504A1" w:rsidRPr="00B908E2">
        <w:rPr>
          <w:i/>
          <w:iCs/>
        </w:rPr>
        <w:t>via</w:t>
      </w:r>
      <w:r w:rsidR="003504A1">
        <w:t xml:space="preserve"> </w:t>
      </w:r>
      <w:r w:rsidR="0065449C">
        <w:t>BBD</w:t>
      </w:r>
      <w:r>
        <w:t>,</w:t>
      </w:r>
      <w:r w:rsidR="0065449C">
        <w:t xml:space="preserve"> which is based on three levels for each process variable. The three levels </w:t>
      </w:r>
      <w:r w:rsidR="0065449C" w:rsidRPr="00EA15FA">
        <w:rPr>
          <w:noProof/>
        </w:rPr>
        <w:t>represent</w:t>
      </w:r>
      <w:r w:rsidR="0065449C">
        <w:t xml:space="preserve"> the maximum, minimum and the average range of each variable.</w:t>
      </w:r>
      <w:r>
        <w:t xml:space="preserve"> Four independent variables </w:t>
      </w:r>
      <w:r w:rsidR="00E41542">
        <w:t>were</w:t>
      </w:r>
      <w:r w:rsidR="0065449C">
        <w:t xml:space="preserve"> studied including temperature, pressure, catalyst loading and time </w:t>
      </w:r>
      <w:r w:rsidR="00537750">
        <w:t xml:space="preserve">that </w:t>
      </w:r>
      <w:r w:rsidR="00E41542">
        <w:t>were</w:t>
      </w:r>
      <w:r w:rsidR="004535A6">
        <w:t xml:space="preserve"> coded as A,</w:t>
      </w:r>
      <w:r w:rsidR="00C83256">
        <w:t xml:space="preserve"> </w:t>
      </w:r>
      <w:r w:rsidR="004535A6">
        <w:t>B,</w:t>
      </w:r>
      <w:r w:rsidR="00C83256">
        <w:t xml:space="preserve"> </w:t>
      </w:r>
      <w:r w:rsidR="004535A6">
        <w:t xml:space="preserve">C </w:t>
      </w:r>
      <w:r w:rsidR="004535A6" w:rsidRPr="00AB0336">
        <w:rPr>
          <w:noProof/>
        </w:rPr>
        <w:t>and</w:t>
      </w:r>
      <w:r w:rsidR="004535A6">
        <w:t xml:space="preserve"> D, respectively. In this study, the levels of the independent variables </w:t>
      </w:r>
      <w:r w:rsidR="00E41542">
        <w:t>were</w:t>
      </w:r>
      <w:r w:rsidR="004535A6">
        <w:t xml:space="preserve"> coded as</w:t>
      </w:r>
      <w:r w:rsidR="006213A6">
        <w:t xml:space="preserve"> -1, 0 and 1 as shown in Table 2</w:t>
      </w:r>
      <w:r w:rsidR="00632C31">
        <w:t>.</w:t>
      </w:r>
    </w:p>
    <w:p w:rsidR="0065449C" w:rsidRPr="00A7055F" w:rsidRDefault="00A7055F" w:rsidP="00A7055F">
      <w:pPr>
        <w:pStyle w:val="Caption"/>
        <w:keepNext/>
        <w:rPr>
          <w:b w:val="0"/>
          <w:color w:val="auto"/>
          <w:sz w:val="24"/>
          <w:szCs w:val="24"/>
        </w:rPr>
      </w:pPr>
      <w:bookmarkStart w:id="2" w:name="_Toc528474722"/>
      <w:r w:rsidRPr="00B908E2">
        <w:rPr>
          <w:color w:val="auto"/>
          <w:sz w:val="24"/>
          <w:szCs w:val="24"/>
        </w:rPr>
        <w:t xml:space="preserve">Table </w:t>
      </w:r>
      <w:r w:rsidRPr="00B908E2">
        <w:rPr>
          <w:color w:val="auto"/>
          <w:sz w:val="24"/>
          <w:szCs w:val="24"/>
        </w:rPr>
        <w:fldChar w:fldCharType="begin"/>
      </w:r>
      <w:r w:rsidRPr="00B908E2">
        <w:rPr>
          <w:color w:val="auto"/>
          <w:sz w:val="24"/>
          <w:szCs w:val="24"/>
        </w:rPr>
        <w:instrText xml:space="preserve"> SEQ Table \* ARABIC </w:instrText>
      </w:r>
      <w:r w:rsidRPr="00B908E2">
        <w:rPr>
          <w:color w:val="auto"/>
          <w:sz w:val="24"/>
          <w:szCs w:val="24"/>
        </w:rPr>
        <w:fldChar w:fldCharType="separate"/>
      </w:r>
      <w:r w:rsidR="004A2E92">
        <w:rPr>
          <w:noProof/>
          <w:color w:val="auto"/>
          <w:sz w:val="24"/>
          <w:szCs w:val="24"/>
        </w:rPr>
        <w:t>2</w:t>
      </w:r>
      <w:r w:rsidRPr="00B908E2">
        <w:rPr>
          <w:color w:val="auto"/>
          <w:sz w:val="24"/>
          <w:szCs w:val="24"/>
        </w:rPr>
        <w:fldChar w:fldCharType="end"/>
      </w:r>
      <w:r w:rsidR="0065449C" w:rsidRPr="00A7055F">
        <w:rPr>
          <w:color w:val="auto"/>
          <w:sz w:val="24"/>
          <w:szCs w:val="24"/>
        </w:rPr>
        <w:t>.</w:t>
      </w:r>
      <w:r w:rsidR="0065449C" w:rsidRPr="00A7055F">
        <w:rPr>
          <w:b w:val="0"/>
          <w:color w:val="auto"/>
          <w:sz w:val="24"/>
          <w:szCs w:val="24"/>
        </w:rPr>
        <w:t xml:space="preserve"> Experimental design variables and their coded levels</w:t>
      </w:r>
      <w:bookmarkEnd w:id="2"/>
    </w:p>
    <w:tbl>
      <w:tblPr>
        <w:tblStyle w:val="TableGrid"/>
        <w:tblW w:w="89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2"/>
        <w:gridCol w:w="1576"/>
        <w:gridCol w:w="1387"/>
        <w:gridCol w:w="1387"/>
        <w:gridCol w:w="1387"/>
      </w:tblGrid>
      <w:tr w:rsidR="004535A6" w:rsidRPr="00857AB7" w:rsidTr="0049408C">
        <w:trPr>
          <w:trHeight w:val="292"/>
          <w:jc w:val="center"/>
        </w:trPr>
        <w:tc>
          <w:tcPr>
            <w:tcW w:w="3232" w:type="dxa"/>
            <w:tcBorders>
              <w:top w:val="single" w:sz="4" w:space="0" w:color="auto"/>
              <w:bottom w:val="single" w:sz="8" w:space="0" w:color="auto"/>
            </w:tcBorders>
            <w:hideMark/>
          </w:tcPr>
          <w:p w:rsidR="004535A6" w:rsidRPr="00ED2EA4" w:rsidRDefault="004535A6" w:rsidP="00F32C30">
            <w:pPr>
              <w:spacing w:line="276" w:lineRule="auto"/>
              <w:jc w:val="center"/>
              <w:rPr>
                <w:color w:val="000000" w:themeColor="text1"/>
                <w:sz w:val="22"/>
              </w:rPr>
            </w:pPr>
            <w:r w:rsidRPr="00ED2EA4">
              <w:rPr>
                <w:color w:val="000000" w:themeColor="text1"/>
                <w:sz w:val="22"/>
              </w:rPr>
              <w:t>Factor</w:t>
            </w:r>
          </w:p>
        </w:tc>
        <w:tc>
          <w:tcPr>
            <w:tcW w:w="1576" w:type="dxa"/>
            <w:tcBorders>
              <w:top w:val="single" w:sz="4" w:space="0" w:color="auto"/>
              <w:bottom w:val="single" w:sz="8" w:space="0" w:color="auto"/>
            </w:tcBorders>
          </w:tcPr>
          <w:p w:rsidR="004535A6" w:rsidRPr="00ED2EA4" w:rsidRDefault="004535A6" w:rsidP="00F32C30">
            <w:pPr>
              <w:spacing w:line="276" w:lineRule="auto"/>
              <w:jc w:val="center"/>
              <w:rPr>
                <w:color w:val="000000" w:themeColor="text1"/>
                <w:sz w:val="22"/>
              </w:rPr>
            </w:pPr>
            <w:r w:rsidRPr="00ED2EA4">
              <w:rPr>
                <w:color w:val="000000" w:themeColor="text1"/>
                <w:sz w:val="22"/>
              </w:rPr>
              <w:t>Code</w:t>
            </w:r>
          </w:p>
        </w:tc>
        <w:tc>
          <w:tcPr>
            <w:tcW w:w="0" w:type="auto"/>
            <w:gridSpan w:val="3"/>
            <w:tcBorders>
              <w:top w:val="single" w:sz="4" w:space="0" w:color="auto"/>
              <w:bottom w:val="single" w:sz="8" w:space="0" w:color="auto"/>
            </w:tcBorders>
          </w:tcPr>
          <w:p w:rsidR="004535A6" w:rsidRPr="00ED2EA4" w:rsidRDefault="004535A6" w:rsidP="00F32C30">
            <w:pPr>
              <w:spacing w:line="276" w:lineRule="auto"/>
              <w:jc w:val="center"/>
              <w:rPr>
                <w:color w:val="000000" w:themeColor="text1"/>
                <w:sz w:val="22"/>
              </w:rPr>
            </w:pPr>
            <w:r w:rsidRPr="00ED2EA4">
              <w:rPr>
                <w:color w:val="000000" w:themeColor="text1"/>
                <w:sz w:val="22"/>
              </w:rPr>
              <w:t>Levels</w:t>
            </w:r>
          </w:p>
        </w:tc>
      </w:tr>
      <w:tr w:rsidR="004535A6" w:rsidRPr="00857AB7" w:rsidTr="000A2167">
        <w:trPr>
          <w:trHeight w:val="270"/>
          <w:jc w:val="center"/>
        </w:trPr>
        <w:tc>
          <w:tcPr>
            <w:tcW w:w="4808" w:type="dxa"/>
            <w:gridSpan w:val="2"/>
            <w:tcBorders>
              <w:top w:val="single" w:sz="8" w:space="0" w:color="auto"/>
              <w:bottom w:val="single" w:sz="8" w:space="0" w:color="auto"/>
            </w:tcBorders>
            <w:hideMark/>
          </w:tcPr>
          <w:p w:rsidR="004535A6" w:rsidRPr="00ED2EA4" w:rsidRDefault="004535A6" w:rsidP="00F32C30">
            <w:pPr>
              <w:spacing w:line="276" w:lineRule="auto"/>
              <w:jc w:val="center"/>
              <w:rPr>
                <w:color w:val="000000" w:themeColor="text1"/>
                <w:sz w:val="22"/>
              </w:rPr>
            </w:pPr>
          </w:p>
        </w:tc>
        <w:tc>
          <w:tcPr>
            <w:tcW w:w="0" w:type="auto"/>
            <w:tcBorders>
              <w:top w:val="single" w:sz="8" w:space="0" w:color="auto"/>
              <w:bottom w:val="single" w:sz="8" w:space="0" w:color="auto"/>
            </w:tcBorders>
          </w:tcPr>
          <w:p w:rsidR="004535A6" w:rsidRPr="00ED2EA4" w:rsidRDefault="004535A6" w:rsidP="00F32C30">
            <w:pPr>
              <w:spacing w:line="276" w:lineRule="auto"/>
              <w:jc w:val="center"/>
              <w:rPr>
                <w:color w:val="000000" w:themeColor="text1"/>
                <w:sz w:val="22"/>
              </w:rPr>
            </w:pPr>
            <w:r w:rsidRPr="00ED2EA4">
              <w:rPr>
                <w:color w:val="000000" w:themeColor="text1"/>
                <w:sz w:val="22"/>
              </w:rPr>
              <w:t>-1</w:t>
            </w:r>
          </w:p>
        </w:tc>
        <w:tc>
          <w:tcPr>
            <w:tcW w:w="0" w:type="auto"/>
            <w:tcBorders>
              <w:top w:val="single" w:sz="8" w:space="0" w:color="auto"/>
              <w:bottom w:val="single" w:sz="8" w:space="0" w:color="auto"/>
            </w:tcBorders>
          </w:tcPr>
          <w:p w:rsidR="004535A6" w:rsidRPr="00ED2EA4" w:rsidRDefault="004535A6" w:rsidP="00F32C30">
            <w:pPr>
              <w:spacing w:line="276" w:lineRule="auto"/>
              <w:jc w:val="center"/>
              <w:rPr>
                <w:color w:val="000000" w:themeColor="text1"/>
                <w:sz w:val="22"/>
              </w:rPr>
            </w:pPr>
            <w:r w:rsidRPr="00ED2EA4">
              <w:rPr>
                <w:color w:val="000000" w:themeColor="text1"/>
                <w:sz w:val="22"/>
              </w:rPr>
              <w:t>0</w:t>
            </w:r>
          </w:p>
        </w:tc>
        <w:tc>
          <w:tcPr>
            <w:tcW w:w="0" w:type="auto"/>
            <w:tcBorders>
              <w:top w:val="single" w:sz="8" w:space="0" w:color="auto"/>
              <w:bottom w:val="single" w:sz="8" w:space="0" w:color="auto"/>
            </w:tcBorders>
          </w:tcPr>
          <w:p w:rsidR="004535A6" w:rsidRPr="00ED2EA4" w:rsidRDefault="004535A6" w:rsidP="00F32C30">
            <w:pPr>
              <w:spacing w:line="276" w:lineRule="auto"/>
              <w:jc w:val="center"/>
              <w:rPr>
                <w:color w:val="000000" w:themeColor="text1"/>
                <w:sz w:val="22"/>
              </w:rPr>
            </w:pPr>
            <w:r w:rsidRPr="00ED2EA4">
              <w:rPr>
                <w:color w:val="000000" w:themeColor="text1"/>
                <w:sz w:val="22"/>
              </w:rPr>
              <w:t>+1</w:t>
            </w:r>
          </w:p>
        </w:tc>
      </w:tr>
      <w:tr w:rsidR="004535A6" w:rsidRPr="00857AB7" w:rsidTr="000A2167">
        <w:trPr>
          <w:trHeight w:val="247"/>
          <w:jc w:val="center"/>
        </w:trPr>
        <w:tc>
          <w:tcPr>
            <w:tcW w:w="3232" w:type="dxa"/>
            <w:tcBorders>
              <w:top w:val="single" w:sz="8" w:space="0" w:color="auto"/>
            </w:tcBorders>
            <w:hideMark/>
          </w:tcPr>
          <w:p w:rsidR="004535A6" w:rsidRPr="00857AB7" w:rsidRDefault="004535A6" w:rsidP="00F32C30">
            <w:pPr>
              <w:spacing w:line="276" w:lineRule="auto"/>
              <w:jc w:val="center"/>
              <w:rPr>
                <w:color w:val="000000" w:themeColor="text1"/>
                <w:sz w:val="22"/>
              </w:rPr>
            </w:pPr>
            <w:r w:rsidRPr="00857AB7">
              <w:rPr>
                <w:color w:val="000000" w:themeColor="text1"/>
                <w:sz w:val="22"/>
              </w:rPr>
              <w:t>Temperature (</w:t>
            </w:r>
            <w:r w:rsidRPr="00857AB7">
              <w:rPr>
                <w:color w:val="000000" w:themeColor="text1"/>
                <w:sz w:val="22"/>
                <w:vertAlign w:val="superscript"/>
              </w:rPr>
              <w:t>o</w:t>
            </w:r>
            <w:r w:rsidRPr="00857AB7">
              <w:rPr>
                <w:color w:val="000000" w:themeColor="text1"/>
                <w:sz w:val="22"/>
              </w:rPr>
              <w:t>C)</w:t>
            </w:r>
          </w:p>
        </w:tc>
        <w:tc>
          <w:tcPr>
            <w:tcW w:w="1576" w:type="dxa"/>
            <w:tcBorders>
              <w:top w:val="single" w:sz="8" w:space="0" w:color="auto"/>
            </w:tcBorders>
          </w:tcPr>
          <w:p w:rsidR="004535A6" w:rsidRPr="00857AB7" w:rsidRDefault="004535A6" w:rsidP="00F32C30">
            <w:pPr>
              <w:spacing w:line="276" w:lineRule="auto"/>
              <w:jc w:val="center"/>
              <w:rPr>
                <w:color w:val="000000" w:themeColor="text1"/>
                <w:sz w:val="22"/>
              </w:rPr>
            </w:pPr>
            <w:r w:rsidRPr="00857AB7">
              <w:rPr>
                <w:color w:val="000000" w:themeColor="text1"/>
                <w:sz w:val="22"/>
              </w:rPr>
              <w:t>A</w:t>
            </w:r>
          </w:p>
        </w:tc>
        <w:tc>
          <w:tcPr>
            <w:tcW w:w="0" w:type="auto"/>
            <w:tcBorders>
              <w:top w:val="single" w:sz="8" w:space="0" w:color="auto"/>
            </w:tcBorders>
          </w:tcPr>
          <w:p w:rsidR="004535A6" w:rsidRPr="00857AB7" w:rsidRDefault="004535A6" w:rsidP="00F32C30">
            <w:pPr>
              <w:spacing w:line="276" w:lineRule="auto"/>
              <w:jc w:val="center"/>
              <w:rPr>
                <w:color w:val="000000" w:themeColor="text1"/>
                <w:sz w:val="22"/>
              </w:rPr>
            </w:pPr>
            <w:r>
              <w:rPr>
                <w:color w:val="000000" w:themeColor="text1"/>
                <w:sz w:val="22"/>
              </w:rPr>
              <w:t>100</w:t>
            </w:r>
          </w:p>
        </w:tc>
        <w:tc>
          <w:tcPr>
            <w:tcW w:w="0" w:type="auto"/>
            <w:tcBorders>
              <w:top w:val="single" w:sz="8" w:space="0" w:color="auto"/>
            </w:tcBorders>
            <w:hideMark/>
          </w:tcPr>
          <w:p w:rsidR="004535A6" w:rsidRPr="00857AB7" w:rsidRDefault="004535A6" w:rsidP="00F32C30">
            <w:pPr>
              <w:spacing w:line="276" w:lineRule="auto"/>
              <w:jc w:val="center"/>
              <w:rPr>
                <w:color w:val="000000" w:themeColor="text1"/>
                <w:sz w:val="22"/>
              </w:rPr>
            </w:pPr>
            <w:r>
              <w:rPr>
                <w:color w:val="000000" w:themeColor="text1"/>
                <w:sz w:val="22"/>
              </w:rPr>
              <w:t>135</w:t>
            </w:r>
          </w:p>
        </w:tc>
        <w:tc>
          <w:tcPr>
            <w:tcW w:w="0" w:type="auto"/>
            <w:tcBorders>
              <w:top w:val="single" w:sz="8" w:space="0" w:color="auto"/>
            </w:tcBorders>
          </w:tcPr>
          <w:p w:rsidR="004535A6" w:rsidRPr="00857AB7" w:rsidRDefault="004535A6" w:rsidP="00F32C30">
            <w:pPr>
              <w:spacing w:line="276" w:lineRule="auto"/>
              <w:jc w:val="center"/>
              <w:rPr>
                <w:color w:val="000000" w:themeColor="text1"/>
                <w:sz w:val="22"/>
              </w:rPr>
            </w:pPr>
            <w:r>
              <w:rPr>
                <w:color w:val="000000" w:themeColor="text1"/>
                <w:sz w:val="22"/>
              </w:rPr>
              <w:t>170</w:t>
            </w:r>
          </w:p>
        </w:tc>
      </w:tr>
      <w:tr w:rsidR="004535A6" w:rsidRPr="00857AB7" w:rsidTr="000A2167">
        <w:trPr>
          <w:trHeight w:val="233"/>
          <w:jc w:val="center"/>
        </w:trPr>
        <w:tc>
          <w:tcPr>
            <w:tcW w:w="3232" w:type="dxa"/>
          </w:tcPr>
          <w:p w:rsidR="004535A6" w:rsidRPr="00857AB7" w:rsidRDefault="004535A6" w:rsidP="00F32C30">
            <w:pPr>
              <w:spacing w:line="276" w:lineRule="auto"/>
              <w:jc w:val="center"/>
              <w:rPr>
                <w:color w:val="000000" w:themeColor="text1"/>
                <w:sz w:val="22"/>
              </w:rPr>
            </w:pPr>
            <w:r w:rsidRPr="00857AB7">
              <w:rPr>
                <w:color w:val="000000" w:themeColor="text1"/>
                <w:sz w:val="22"/>
              </w:rPr>
              <w:t>Pressure (bar)</w:t>
            </w:r>
          </w:p>
        </w:tc>
        <w:tc>
          <w:tcPr>
            <w:tcW w:w="1576" w:type="dxa"/>
          </w:tcPr>
          <w:p w:rsidR="004535A6" w:rsidRPr="00857AB7" w:rsidRDefault="004535A6" w:rsidP="00F32C30">
            <w:pPr>
              <w:spacing w:line="276" w:lineRule="auto"/>
              <w:jc w:val="center"/>
              <w:rPr>
                <w:color w:val="000000" w:themeColor="text1"/>
                <w:sz w:val="22"/>
                <w:vertAlign w:val="subscript"/>
              </w:rPr>
            </w:pPr>
            <w:r w:rsidRPr="00857AB7">
              <w:rPr>
                <w:color w:val="000000" w:themeColor="text1"/>
                <w:sz w:val="22"/>
              </w:rPr>
              <w:t>B</w:t>
            </w:r>
          </w:p>
        </w:tc>
        <w:tc>
          <w:tcPr>
            <w:tcW w:w="0" w:type="auto"/>
          </w:tcPr>
          <w:p w:rsidR="004535A6" w:rsidRPr="00857AB7" w:rsidRDefault="004535A6" w:rsidP="00F32C30">
            <w:pPr>
              <w:spacing w:line="276" w:lineRule="auto"/>
              <w:jc w:val="center"/>
              <w:rPr>
                <w:color w:val="000000" w:themeColor="text1"/>
                <w:sz w:val="22"/>
              </w:rPr>
            </w:pPr>
            <w:r>
              <w:rPr>
                <w:color w:val="000000" w:themeColor="text1"/>
                <w:sz w:val="22"/>
              </w:rPr>
              <w:t>60</w:t>
            </w:r>
          </w:p>
        </w:tc>
        <w:tc>
          <w:tcPr>
            <w:tcW w:w="0" w:type="auto"/>
            <w:hideMark/>
          </w:tcPr>
          <w:p w:rsidR="004535A6" w:rsidRPr="00857AB7" w:rsidRDefault="004535A6" w:rsidP="00F32C30">
            <w:pPr>
              <w:spacing w:line="276" w:lineRule="auto"/>
              <w:jc w:val="center"/>
              <w:rPr>
                <w:color w:val="000000" w:themeColor="text1"/>
                <w:sz w:val="22"/>
              </w:rPr>
            </w:pPr>
            <w:r>
              <w:rPr>
                <w:color w:val="000000" w:themeColor="text1"/>
                <w:sz w:val="22"/>
              </w:rPr>
              <w:t>75</w:t>
            </w:r>
          </w:p>
        </w:tc>
        <w:tc>
          <w:tcPr>
            <w:tcW w:w="0" w:type="auto"/>
          </w:tcPr>
          <w:p w:rsidR="004535A6" w:rsidRPr="00857AB7" w:rsidRDefault="004535A6" w:rsidP="00F32C30">
            <w:pPr>
              <w:spacing w:line="276" w:lineRule="auto"/>
              <w:jc w:val="center"/>
              <w:rPr>
                <w:color w:val="000000" w:themeColor="text1"/>
                <w:sz w:val="22"/>
              </w:rPr>
            </w:pPr>
            <w:r>
              <w:rPr>
                <w:color w:val="000000" w:themeColor="text1"/>
                <w:sz w:val="22"/>
              </w:rPr>
              <w:t>90</w:t>
            </w:r>
          </w:p>
        </w:tc>
      </w:tr>
      <w:tr w:rsidR="004535A6" w:rsidRPr="00857AB7" w:rsidTr="000A2167">
        <w:trPr>
          <w:trHeight w:val="233"/>
          <w:jc w:val="center"/>
        </w:trPr>
        <w:tc>
          <w:tcPr>
            <w:tcW w:w="3232" w:type="dxa"/>
          </w:tcPr>
          <w:p w:rsidR="004535A6" w:rsidRPr="00857AB7" w:rsidRDefault="004535A6" w:rsidP="00F32C30">
            <w:pPr>
              <w:spacing w:line="276" w:lineRule="auto"/>
              <w:jc w:val="center"/>
              <w:rPr>
                <w:color w:val="000000" w:themeColor="text1"/>
                <w:sz w:val="22"/>
              </w:rPr>
            </w:pPr>
            <w:r>
              <w:rPr>
                <w:color w:val="000000" w:themeColor="text1"/>
                <w:sz w:val="22"/>
              </w:rPr>
              <w:t>Catalyst loading (w/w)</w:t>
            </w:r>
          </w:p>
        </w:tc>
        <w:tc>
          <w:tcPr>
            <w:tcW w:w="1576" w:type="dxa"/>
          </w:tcPr>
          <w:p w:rsidR="004535A6" w:rsidRPr="00857AB7" w:rsidRDefault="004535A6" w:rsidP="00F32C30">
            <w:pPr>
              <w:spacing w:line="276" w:lineRule="auto"/>
              <w:jc w:val="center"/>
              <w:rPr>
                <w:color w:val="000000" w:themeColor="text1"/>
                <w:sz w:val="22"/>
                <w:vertAlign w:val="subscript"/>
              </w:rPr>
            </w:pPr>
            <w:r w:rsidRPr="00857AB7">
              <w:rPr>
                <w:color w:val="000000" w:themeColor="text1"/>
                <w:sz w:val="22"/>
              </w:rPr>
              <w:t>C</w:t>
            </w:r>
          </w:p>
        </w:tc>
        <w:tc>
          <w:tcPr>
            <w:tcW w:w="0" w:type="auto"/>
          </w:tcPr>
          <w:p w:rsidR="004535A6" w:rsidRPr="00857AB7" w:rsidRDefault="004535A6" w:rsidP="00F32C30">
            <w:pPr>
              <w:spacing w:line="276" w:lineRule="auto"/>
              <w:jc w:val="center"/>
              <w:rPr>
                <w:color w:val="000000" w:themeColor="text1"/>
                <w:sz w:val="22"/>
              </w:rPr>
            </w:pPr>
            <w:r>
              <w:rPr>
                <w:color w:val="000000" w:themeColor="text1"/>
                <w:sz w:val="22"/>
              </w:rPr>
              <w:t>5</w:t>
            </w:r>
          </w:p>
        </w:tc>
        <w:tc>
          <w:tcPr>
            <w:tcW w:w="0" w:type="auto"/>
            <w:hideMark/>
          </w:tcPr>
          <w:p w:rsidR="004535A6" w:rsidRPr="00857AB7" w:rsidRDefault="004535A6" w:rsidP="00F32C30">
            <w:pPr>
              <w:spacing w:line="276" w:lineRule="auto"/>
              <w:jc w:val="center"/>
              <w:rPr>
                <w:color w:val="000000" w:themeColor="text1"/>
                <w:sz w:val="22"/>
              </w:rPr>
            </w:pPr>
            <w:r>
              <w:rPr>
                <w:color w:val="000000" w:themeColor="text1"/>
                <w:sz w:val="22"/>
              </w:rPr>
              <w:t>10</w:t>
            </w:r>
          </w:p>
        </w:tc>
        <w:tc>
          <w:tcPr>
            <w:tcW w:w="0" w:type="auto"/>
          </w:tcPr>
          <w:p w:rsidR="004535A6" w:rsidRPr="00857AB7" w:rsidRDefault="004535A6" w:rsidP="00F32C30">
            <w:pPr>
              <w:spacing w:line="276" w:lineRule="auto"/>
              <w:jc w:val="center"/>
              <w:rPr>
                <w:color w:val="000000" w:themeColor="text1"/>
                <w:sz w:val="22"/>
              </w:rPr>
            </w:pPr>
            <w:r>
              <w:rPr>
                <w:color w:val="000000" w:themeColor="text1"/>
                <w:sz w:val="22"/>
              </w:rPr>
              <w:t>15</w:t>
            </w:r>
          </w:p>
        </w:tc>
      </w:tr>
      <w:tr w:rsidR="004535A6" w:rsidRPr="00857AB7" w:rsidTr="000A2167">
        <w:trPr>
          <w:trHeight w:val="72"/>
          <w:jc w:val="center"/>
        </w:trPr>
        <w:tc>
          <w:tcPr>
            <w:tcW w:w="3232" w:type="dxa"/>
            <w:tcBorders>
              <w:bottom w:val="single" w:sz="8" w:space="0" w:color="auto"/>
            </w:tcBorders>
            <w:hideMark/>
          </w:tcPr>
          <w:p w:rsidR="004535A6" w:rsidRPr="00857AB7" w:rsidRDefault="004535A6" w:rsidP="00F32C30">
            <w:pPr>
              <w:spacing w:line="276" w:lineRule="auto"/>
              <w:jc w:val="center"/>
              <w:rPr>
                <w:color w:val="000000" w:themeColor="text1"/>
                <w:sz w:val="22"/>
              </w:rPr>
            </w:pPr>
            <w:r>
              <w:rPr>
                <w:color w:val="000000" w:themeColor="text1"/>
                <w:sz w:val="22"/>
              </w:rPr>
              <w:t>Time (h</w:t>
            </w:r>
            <w:r w:rsidRPr="00857AB7">
              <w:rPr>
                <w:color w:val="000000" w:themeColor="text1"/>
                <w:sz w:val="22"/>
              </w:rPr>
              <w:t>)</w:t>
            </w:r>
          </w:p>
        </w:tc>
        <w:tc>
          <w:tcPr>
            <w:tcW w:w="1576" w:type="dxa"/>
            <w:tcBorders>
              <w:bottom w:val="single" w:sz="8" w:space="0" w:color="auto"/>
            </w:tcBorders>
          </w:tcPr>
          <w:p w:rsidR="004535A6" w:rsidRPr="00857AB7" w:rsidRDefault="004535A6" w:rsidP="00F32C30">
            <w:pPr>
              <w:spacing w:line="276" w:lineRule="auto"/>
              <w:jc w:val="center"/>
              <w:rPr>
                <w:color w:val="000000" w:themeColor="text1"/>
                <w:sz w:val="22"/>
                <w:vertAlign w:val="subscript"/>
              </w:rPr>
            </w:pPr>
            <w:r w:rsidRPr="00857AB7">
              <w:rPr>
                <w:color w:val="000000" w:themeColor="text1"/>
                <w:sz w:val="22"/>
              </w:rPr>
              <w:t>D</w:t>
            </w:r>
          </w:p>
        </w:tc>
        <w:tc>
          <w:tcPr>
            <w:tcW w:w="0" w:type="auto"/>
            <w:tcBorders>
              <w:bottom w:val="single" w:sz="8" w:space="0" w:color="auto"/>
            </w:tcBorders>
          </w:tcPr>
          <w:p w:rsidR="004535A6" w:rsidRPr="00857AB7" w:rsidRDefault="004535A6" w:rsidP="00F32C30">
            <w:pPr>
              <w:spacing w:line="276" w:lineRule="auto"/>
              <w:jc w:val="center"/>
              <w:rPr>
                <w:color w:val="000000" w:themeColor="text1"/>
                <w:sz w:val="22"/>
              </w:rPr>
            </w:pPr>
            <w:r>
              <w:rPr>
                <w:color w:val="000000" w:themeColor="text1"/>
                <w:sz w:val="22"/>
              </w:rPr>
              <w:t>16</w:t>
            </w:r>
          </w:p>
        </w:tc>
        <w:tc>
          <w:tcPr>
            <w:tcW w:w="0" w:type="auto"/>
            <w:tcBorders>
              <w:bottom w:val="single" w:sz="8" w:space="0" w:color="auto"/>
            </w:tcBorders>
            <w:hideMark/>
          </w:tcPr>
          <w:p w:rsidR="004535A6" w:rsidRPr="00857AB7" w:rsidRDefault="004535A6" w:rsidP="00F32C30">
            <w:pPr>
              <w:spacing w:line="276" w:lineRule="auto"/>
              <w:jc w:val="center"/>
              <w:rPr>
                <w:color w:val="000000" w:themeColor="text1"/>
                <w:sz w:val="22"/>
              </w:rPr>
            </w:pPr>
            <w:r>
              <w:rPr>
                <w:color w:val="000000" w:themeColor="text1"/>
                <w:sz w:val="22"/>
              </w:rPr>
              <w:t>20</w:t>
            </w:r>
          </w:p>
        </w:tc>
        <w:tc>
          <w:tcPr>
            <w:tcW w:w="0" w:type="auto"/>
            <w:tcBorders>
              <w:bottom w:val="single" w:sz="8" w:space="0" w:color="auto"/>
            </w:tcBorders>
          </w:tcPr>
          <w:p w:rsidR="004535A6" w:rsidRPr="00857AB7" w:rsidRDefault="004535A6" w:rsidP="00F32C30">
            <w:pPr>
              <w:spacing w:line="276" w:lineRule="auto"/>
              <w:jc w:val="center"/>
              <w:rPr>
                <w:color w:val="000000" w:themeColor="text1"/>
                <w:sz w:val="22"/>
              </w:rPr>
            </w:pPr>
            <w:r>
              <w:rPr>
                <w:color w:val="000000" w:themeColor="text1"/>
                <w:sz w:val="22"/>
              </w:rPr>
              <w:t>24</w:t>
            </w:r>
          </w:p>
        </w:tc>
      </w:tr>
    </w:tbl>
    <w:p w:rsidR="00FA0195" w:rsidRDefault="00FA0195" w:rsidP="00AB0336">
      <w:pPr>
        <w:pStyle w:val="TAMainText"/>
        <w:spacing w:line="360" w:lineRule="auto"/>
        <w:ind w:firstLine="0"/>
        <w:contextualSpacing/>
        <w:rPr>
          <w:rFonts w:asciiTheme="majorBidi" w:hAnsiTheme="majorBidi" w:cstheme="majorBidi"/>
          <w:color w:val="000000" w:themeColor="text1"/>
          <w:szCs w:val="24"/>
        </w:rPr>
      </w:pPr>
    </w:p>
    <w:p w:rsidR="00FA0195" w:rsidRDefault="00C83256">
      <w:pPr>
        <w:pStyle w:val="TAMainText"/>
        <w:spacing w:line="360" w:lineRule="auto"/>
        <w:ind w:firstLine="0"/>
        <w:contextualSpacing/>
        <w:rPr>
          <w:rFonts w:ascii="Times New Roman" w:hAnsi="Times New Roman"/>
          <w:color w:val="000000" w:themeColor="text1"/>
        </w:rPr>
      </w:pPr>
      <w:r w:rsidRPr="00AB0336">
        <w:rPr>
          <w:rFonts w:asciiTheme="majorBidi" w:hAnsiTheme="majorBidi" w:cstheme="majorBidi"/>
          <w:color w:val="000000" w:themeColor="text1"/>
          <w:szCs w:val="24"/>
        </w:rPr>
        <w:t xml:space="preserve">Twenty-nine runs </w:t>
      </w:r>
      <w:r w:rsidR="00E41542">
        <w:rPr>
          <w:rFonts w:asciiTheme="majorBidi" w:hAnsiTheme="majorBidi" w:cstheme="majorBidi"/>
          <w:color w:val="000000" w:themeColor="text1"/>
          <w:szCs w:val="24"/>
        </w:rPr>
        <w:t>were</w:t>
      </w:r>
      <w:r w:rsidRPr="00AB0336">
        <w:rPr>
          <w:rFonts w:asciiTheme="majorBidi" w:hAnsiTheme="majorBidi" w:cstheme="majorBidi"/>
          <w:color w:val="000000" w:themeColor="text1"/>
          <w:szCs w:val="24"/>
        </w:rPr>
        <w:t xml:space="preserve"> performed in a </w:t>
      </w:r>
      <w:r w:rsidRPr="00AB0336">
        <w:rPr>
          <w:rFonts w:asciiTheme="majorBidi" w:hAnsiTheme="majorBidi" w:cstheme="majorBidi"/>
          <w:noProof/>
          <w:color w:val="000000" w:themeColor="text1"/>
          <w:szCs w:val="24"/>
        </w:rPr>
        <w:t>randomised</w:t>
      </w:r>
      <w:r w:rsidR="00AB0336" w:rsidRPr="00AB0336">
        <w:rPr>
          <w:rFonts w:asciiTheme="majorBidi" w:hAnsiTheme="majorBidi" w:cstheme="majorBidi"/>
          <w:noProof/>
          <w:color w:val="000000" w:themeColor="text1"/>
          <w:szCs w:val="24"/>
        </w:rPr>
        <w:t xml:space="preserve"> manner</w:t>
      </w:r>
      <w:r w:rsidRPr="00AB0336">
        <w:rPr>
          <w:rFonts w:asciiTheme="majorBidi" w:hAnsiTheme="majorBidi" w:cstheme="majorBidi"/>
          <w:color w:val="000000" w:themeColor="text1"/>
          <w:szCs w:val="24"/>
        </w:rPr>
        <w:t xml:space="preserve"> </w:t>
      </w:r>
      <w:r w:rsidR="0065449C" w:rsidRPr="00AB0336">
        <w:rPr>
          <w:rFonts w:ascii="Times New Roman" w:hAnsi="Times New Roman"/>
          <w:color w:val="000000" w:themeColor="text1"/>
        </w:rPr>
        <w:t xml:space="preserve">to </w:t>
      </w:r>
      <w:r w:rsidR="0065449C" w:rsidRPr="00AB0336">
        <w:rPr>
          <w:rFonts w:ascii="Times New Roman" w:hAnsi="Times New Roman"/>
          <w:noProof/>
          <w:color w:val="000000" w:themeColor="text1"/>
        </w:rPr>
        <w:t>minimise</w:t>
      </w:r>
      <w:r w:rsidR="0065449C" w:rsidRPr="00AB0336">
        <w:rPr>
          <w:rFonts w:ascii="Times New Roman" w:hAnsi="Times New Roman"/>
          <w:color w:val="000000" w:themeColor="text1"/>
        </w:rPr>
        <w:t xml:space="preserve"> the effect of unexplained inconsistency in the responses </w:t>
      </w:r>
      <w:r w:rsidR="0065449C" w:rsidRPr="00AB0336">
        <w:rPr>
          <w:color w:val="000000" w:themeColor="text1"/>
        </w:rPr>
        <w:fldChar w:fldCharType="begin" w:fldLock="1"/>
      </w:r>
      <w:r w:rsidR="00CB10A7">
        <w:rPr>
          <w:rFonts w:ascii="Times New Roman" w:hAnsi="Times New Roman"/>
          <w:color w:val="000000" w:themeColor="text1"/>
        </w:rPr>
        <w:instrText>ADDIN CSL_CITATION {"citationItems":[{"id":"ITEM-1","itemData":{"DOI":"10.1016/j.biortech.2013.02.078","ISSN":"09608524","abstract":"The synthesis of fatty acid ethyl esters (FAEEs) by a two-step in situ (reactive) esterification/transesterification from Jatropha curcas L. (JCL) seeds using microwave system has been investigated. Free fatty acid was reduced from 14% to less than 1% in the first step using H2SO4 as acid catalyst after 35min of microwave irradiation heating. The organic phase in the first step was subjected to a second reaction by adding 5N KOH in ethanol as the basic catalyst. Response surface methodology (RSM) based on central composite design (CCD) was utilized to design the experiments and analyze the influence of process variables (particles seed size, time of irradiation, agitation speed and catalyst loading) on conversion of triglycerides (TGs) in the second step. The highest triglycerides conversion to fatty acid ethyl esters (FAEEs) was 97.29% at the optimum conditions:&lt;0.5mm seed size, 12.21min irradiation time, 8.15ml KOH catalyst loading and 331.52rpm agitation speed in the 110W microwave power system.","author":[{"dropping-particle":"","family":"Jaliliannosrati","given":"Hamidreza","non-dropping-particle":"","parse-names":false,"suffix":""},{"dropping-particle":"","family":"Amin","given":"Nor Aishah Saidina","non-dropping-particle":"","parse-names":false,"suffix":""},{"dropping-particle":"","family":"Talebian-Kiakalaieh","given":"Amin","non-dropping-particle":"","parse-names":false,"suffix":""},{"dropping-particle":"","family":"Noshadi","given":"Iman","non-dropping-particle":"","parse-names":false,"suffix":""}],"container-title":"Bioresource Technology","id":"ITEM-1","issued":{"date-parts":[["2013"]]},"page":"565-573","title":"Microwave assisted biodiesel production from Jatropha curcas L. seed by two-step in situ process: Optimization using response surface methodology","type":"article-journal","volume":"136"},"uris":["http://www.mendeley.com/documents/?uuid=c4a7ef17-26fb-3fb4-96f2-2b4926b25f0a","http://www.mendeley.com/documents/?uuid=4cb99ab7-77c3-4841-a4e2-22ae46ca672d"]}],"mendeley":{"formattedCitation":"[26]","plainTextFormattedCitation":"[26]","previouslyFormattedCitation":"[26]"},"properties":{"noteIndex":0},"schema":"https://github.com/citation-style-language/schema/raw/master/csl-citation.json"}</w:instrText>
      </w:r>
      <w:r w:rsidR="0065449C" w:rsidRPr="00AB0336">
        <w:rPr>
          <w:color w:val="000000" w:themeColor="text1"/>
        </w:rPr>
        <w:fldChar w:fldCharType="separate"/>
      </w:r>
      <w:r w:rsidR="002D6134" w:rsidRPr="00AB0336">
        <w:rPr>
          <w:rFonts w:ascii="Times New Roman" w:hAnsi="Times New Roman"/>
          <w:noProof/>
          <w:color w:val="000000" w:themeColor="text1"/>
        </w:rPr>
        <w:t>[26]</w:t>
      </w:r>
      <w:r w:rsidR="0065449C" w:rsidRPr="00AB0336">
        <w:rPr>
          <w:color w:val="000000" w:themeColor="text1"/>
        </w:rPr>
        <w:fldChar w:fldCharType="end"/>
      </w:r>
      <w:r w:rsidR="0065449C" w:rsidRPr="00AB0336">
        <w:rPr>
          <w:rFonts w:ascii="Times New Roman" w:hAnsi="Times New Roman"/>
          <w:color w:val="000000" w:themeColor="text1"/>
        </w:rPr>
        <w:t xml:space="preserve">. The </w:t>
      </w:r>
      <w:r w:rsidR="0065449C" w:rsidRPr="00AB0336">
        <w:rPr>
          <w:rFonts w:ascii="Times New Roman" w:hAnsi="Times New Roman"/>
          <w:noProof/>
          <w:color w:val="000000" w:themeColor="text1"/>
        </w:rPr>
        <w:t>analysed</w:t>
      </w:r>
      <w:r w:rsidR="00AB0336" w:rsidRPr="00AB0336">
        <w:rPr>
          <w:rFonts w:ascii="Times New Roman" w:hAnsi="Times New Roman"/>
          <w:color w:val="000000" w:themeColor="text1"/>
        </w:rPr>
        <w:t xml:space="preserve"> reaction variables </w:t>
      </w:r>
      <w:r w:rsidR="00E41542">
        <w:rPr>
          <w:rFonts w:ascii="Times New Roman" w:hAnsi="Times New Roman"/>
          <w:color w:val="000000" w:themeColor="text1"/>
        </w:rPr>
        <w:t>were</w:t>
      </w:r>
      <w:r w:rsidR="00E41542" w:rsidRPr="00AB0336">
        <w:rPr>
          <w:rFonts w:ascii="Times New Roman" w:hAnsi="Times New Roman"/>
          <w:color w:val="000000" w:themeColor="text1"/>
        </w:rPr>
        <w:t xml:space="preserve"> </w:t>
      </w:r>
      <w:r w:rsidR="0065449C" w:rsidRPr="00AB0336">
        <w:rPr>
          <w:rFonts w:ascii="Times New Roman" w:hAnsi="Times New Roman"/>
          <w:color w:val="000000" w:themeColor="text1"/>
        </w:rPr>
        <w:t>temperature</w:t>
      </w:r>
      <w:r w:rsidRPr="00AB0336">
        <w:rPr>
          <w:rFonts w:ascii="Times New Roman" w:hAnsi="Times New Roman"/>
          <w:color w:val="000000" w:themeColor="text1"/>
        </w:rPr>
        <w:t xml:space="preserve"> (A</w:t>
      </w:r>
      <w:r w:rsidR="0065449C" w:rsidRPr="00AB0336">
        <w:rPr>
          <w:rFonts w:ascii="Times New Roman" w:hAnsi="Times New Roman"/>
          <w:color w:val="000000" w:themeColor="text1"/>
        </w:rPr>
        <w:t xml:space="preserve">, </w:t>
      </w:r>
      <w:r w:rsidR="0065449C" w:rsidRPr="00AB0336">
        <w:rPr>
          <w:rFonts w:ascii="Times New Roman" w:hAnsi="Times New Roman"/>
          <w:noProof/>
          <w:color w:val="000000" w:themeColor="text1"/>
          <w:vertAlign w:val="superscript"/>
        </w:rPr>
        <w:t>o</w:t>
      </w:r>
      <w:r w:rsidR="0065449C" w:rsidRPr="00AB0336">
        <w:rPr>
          <w:rFonts w:ascii="Times New Roman" w:hAnsi="Times New Roman"/>
          <w:noProof/>
          <w:color w:val="000000" w:themeColor="text1"/>
        </w:rPr>
        <w:t>C</w:t>
      </w:r>
      <w:r w:rsidR="0065449C" w:rsidRPr="00AB0336">
        <w:rPr>
          <w:rFonts w:ascii="Times New Roman" w:hAnsi="Times New Roman"/>
          <w:color w:val="000000" w:themeColor="text1"/>
        </w:rPr>
        <w:t>), pressure</w:t>
      </w:r>
      <w:r w:rsidRPr="00AB0336">
        <w:rPr>
          <w:rFonts w:ascii="Times New Roman" w:hAnsi="Times New Roman"/>
          <w:color w:val="000000" w:themeColor="text1"/>
        </w:rPr>
        <w:t xml:space="preserve"> (B</w:t>
      </w:r>
      <w:r w:rsidR="0065449C" w:rsidRPr="00AB0336">
        <w:rPr>
          <w:rFonts w:ascii="Times New Roman" w:hAnsi="Times New Roman"/>
          <w:color w:val="000000" w:themeColor="text1"/>
        </w:rPr>
        <w:t>, bar)</w:t>
      </w:r>
      <w:r w:rsidRPr="00AB0336">
        <w:rPr>
          <w:rFonts w:ascii="Times New Roman" w:hAnsi="Times New Roman"/>
          <w:color w:val="000000" w:themeColor="text1"/>
        </w:rPr>
        <w:t>, catalyst loading (C, w/w)</w:t>
      </w:r>
      <w:r w:rsidR="0065449C" w:rsidRPr="00AB0336">
        <w:rPr>
          <w:rFonts w:ascii="Times New Roman" w:hAnsi="Times New Roman"/>
          <w:color w:val="000000" w:themeColor="text1"/>
        </w:rPr>
        <w:t xml:space="preserve"> and time</w:t>
      </w:r>
      <w:r w:rsidRPr="00AB0336">
        <w:rPr>
          <w:rFonts w:ascii="Times New Roman" w:hAnsi="Times New Roman"/>
          <w:color w:val="000000" w:themeColor="text1"/>
        </w:rPr>
        <w:t xml:space="preserve"> (D, h</w:t>
      </w:r>
      <w:r w:rsidR="0065449C" w:rsidRPr="00AB0336">
        <w:rPr>
          <w:rFonts w:ascii="Times New Roman" w:hAnsi="Times New Roman"/>
          <w:color w:val="000000" w:themeColor="text1"/>
        </w:rPr>
        <w:t>) w</w:t>
      </w:r>
      <w:r w:rsidR="00AB0336" w:rsidRPr="00AB0336">
        <w:rPr>
          <w:rFonts w:ascii="Times New Roman" w:hAnsi="Times New Roman"/>
          <w:color w:val="000000" w:themeColor="text1"/>
        </w:rPr>
        <w:t xml:space="preserve">hile reaction responses </w:t>
      </w:r>
      <w:r w:rsidR="00E41542">
        <w:rPr>
          <w:rFonts w:ascii="Times New Roman" w:hAnsi="Times New Roman"/>
          <w:color w:val="000000" w:themeColor="text1"/>
        </w:rPr>
        <w:t>were</w:t>
      </w:r>
      <w:r w:rsidR="00E41542" w:rsidRPr="00AB0336">
        <w:rPr>
          <w:rFonts w:ascii="Times New Roman" w:hAnsi="Times New Roman"/>
          <w:color w:val="000000" w:themeColor="text1"/>
        </w:rPr>
        <w:t xml:space="preserve"> </w:t>
      </w:r>
      <w:r w:rsidR="003504A1">
        <w:rPr>
          <w:rFonts w:ascii="Times New Roman" w:hAnsi="Times New Roman"/>
          <w:color w:val="000000" w:themeColor="text1"/>
        </w:rPr>
        <w:t>BO</w:t>
      </w:r>
      <w:r w:rsidR="003504A1" w:rsidRPr="00AB0336">
        <w:rPr>
          <w:rFonts w:ascii="Times New Roman" w:hAnsi="Times New Roman"/>
          <w:color w:val="000000" w:themeColor="text1"/>
        </w:rPr>
        <w:t xml:space="preserve"> conversion</w:t>
      </w:r>
      <w:r w:rsidR="0065449C" w:rsidRPr="00AB0336">
        <w:rPr>
          <w:rFonts w:ascii="Times New Roman" w:hAnsi="Times New Roman"/>
          <w:color w:val="000000" w:themeColor="text1"/>
        </w:rPr>
        <w:t xml:space="preserve"> (Y</w:t>
      </w:r>
      <w:r w:rsidR="0065449C" w:rsidRPr="00AB0336">
        <w:rPr>
          <w:rFonts w:ascii="Times New Roman" w:hAnsi="Times New Roman"/>
          <w:color w:val="000000" w:themeColor="text1"/>
          <w:vertAlign w:val="subscript"/>
        </w:rPr>
        <w:t>1</w:t>
      </w:r>
      <w:r w:rsidRPr="00AB0336">
        <w:rPr>
          <w:rFonts w:ascii="Times New Roman" w:hAnsi="Times New Roman"/>
          <w:color w:val="000000" w:themeColor="text1"/>
        </w:rPr>
        <w:t xml:space="preserve">, </w:t>
      </w:r>
      <w:r w:rsidR="0065449C" w:rsidRPr="00AB0336">
        <w:rPr>
          <w:rFonts w:ascii="Times New Roman" w:hAnsi="Times New Roman"/>
          <w:color w:val="000000" w:themeColor="text1"/>
        </w:rPr>
        <w:t>%) and</w:t>
      </w:r>
      <w:r w:rsidR="003504A1" w:rsidRPr="003504A1">
        <w:rPr>
          <w:rFonts w:ascii="Times New Roman" w:hAnsi="Times New Roman"/>
          <w:color w:val="000000" w:themeColor="text1"/>
        </w:rPr>
        <w:t xml:space="preserve"> </w:t>
      </w:r>
      <w:r w:rsidR="003504A1">
        <w:rPr>
          <w:rFonts w:ascii="Times New Roman" w:hAnsi="Times New Roman"/>
          <w:color w:val="000000" w:themeColor="text1"/>
        </w:rPr>
        <w:t>BC</w:t>
      </w:r>
      <w:r w:rsidR="003504A1" w:rsidRPr="00AB0336">
        <w:rPr>
          <w:rFonts w:ascii="Times New Roman" w:hAnsi="Times New Roman"/>
          <w:color w:val="000000" w:themeColor="text1"/>
        </w:rPr>
        <w:t xml:space="preserve"> yield</w:t>
      </w:r>
      <w:r w:rsidR="003504A1">
        <w:rPr>
          <w:rFonts w:ascii="Times New Roman" w:hAnsi="Times New Roman"/>
          <w:color w:val="000000" w:themeColor="text1"/>
        </w:rPr>
        <w:t xml:space="preserve"> </w:t>
      </w:r>
      <w:r w:rsidR="0065449C" w:rsidRPr="00AB0336">
        <w:rPr>
          <w:rFonts w:ascii="Times New Roman" w:hAnsi="Times New Roman"/>
          <w:color w:val="000000" w:themeColor="text1"/>
        </w:rPr>
        <w:t>(Y</w:t>
      </w:r>
      <w:r w:rsidR="0065449C" w:rsidRPr="00AB0336">
        <w:rPr>
          <w:rFonts w:ascii="Times New Roman" w:hAnsi="Times New Roman"/>
          <w:color w:val="000000" w:themeColor="text1"/>
          <w:vertAlign w:val="subscript"/>
        </w:rPr>
        <w:t>2</w:t>
      </w:r>
      <w:r w:rsidR="003D4254" w:rsidRPr="00AB0336">
        <w:rPr>
          <w:rFonts w:ascii="Times New Roman" w:hAnsi="Times New Roman"/>
          <w:color w:val="000000" w:themeColor="text1"/>
        </w:rPr>
        <w:t xml:space="preserve">, </w:t>
      </w:r>
      <w:r w:rsidR="0065449C" w:rsidRPr="00AB0336">
        <w:rPr>
          <w:rFonts w:ascii="Times New Roman" w:hAnsi="Times New Roman"/>
          <w:color w:val="000000" w:themeColor="text1"/>
        </w:rPr>
        <w:t>%).</w:t>
      </w:r>
      <w:r w:rsidRPr="00AB0336">
        <w:rPr>
          <w:rFonts w:ascii="Times New Roman" w:hAnsi="Times New Roman"/>
          <w:color w:val="000000" w:themeColor="text1"/>
        </w:rPr>
        <w:t xml:space="preserve"> The results of the experimental runs </w:t>
      </w:r>
      <w:r w:rsidR="00E41542">
        <w:rPr>
          <w:rFonts w:ascii="Times New Roman" w:hAnsi="Times New Roman"/>
          <w:color w:val="000000" w:themeColor="text1"/>
        </w:rPr>
        <w:t>were</w:t>
      </w:r>
      <w:r w:rsidRPr="00AB0336">
        <w:rPr>
          <w:rFonts w:ascii="Times New Roman" w:hAnsi="Times New Roman"/>
          <w:color w:val="000000" w:themeColor="text1"/>
        </w:rPr>
        <w:t xml:space="preserve"> reported in an uncertai</w:t>
      </w:r>
      <w:r w:rsidR="006213A6" w:rsidRPr="00AB0336">
        <w:rPr>
          <w:rFonts w:ascii="Times New Roman" w:hAnsi="Times New Roman"/>
          <w:color w:val="000000" w:themeColor="text1"/>
        </w:rPr>
        <w:t>nty matrix as shown in Table 3</w:t>
      </w:r>
      <w:r w:rsidR="00F32C30" w:rsidRPr="00AB0336">
        <w:rPr>
          <w:rFonts w:ascii="Times New Roman" w:hAnsi="Times New Roman"/>
          <w:color w:val="000000" w:themeColor="text1"/>
        </w:rPr>
        <w:t>.</w:t>
      </w:r>
      <w:bookmarkStart w:id="3" w:name="OLE_LINK6"/>
    </w:p>
    <w:p w:rsidR="00C83256" w:rsidRPr="00A7055F" w:rsidRDefault="00AB0336">
      <w:pPr>
        <w:pStyle w:val="TAMainText"/>
        <w:spacing w:line="360" w:lineRule="auto"/>
        <w:ind w:firstLine="0"/>
        <w:contextualSpacing/>
        <w:rPr>
          <w:b/>
        </w:rPr>
      </w:pPr>
      <w:r>
        <w:rPr>
          <w:rFonts w:ascii="Times New Roman" w:hAnsi="Times New Roman"/>
          <w:color w:val="000000" w:themeColor="text1"/>
        </w:rPr>
        <w:br w:type="page"/>
      </w:r>
      <w:bookmarkStart w:id="4" w:name="_Toc528474723"/>
      <w:r w:rsidRPr="00B908E2">
        <w:rPr>
          <w:rFonts w:ascii="Times New Roman" w:hAnsi="Times New Roman"/>
          <w:b/>
          <w:color w:val="000000" w:themeColor="text1"/>
        </w:rPr>
        <w:lastRenderedPageBreak/>
        <w:t>T</w:t>
      </w:r>
      <w:r w:rsidR="00A7055F" w:rsidRPr="00B908E2">
        <w:rPr>
          <w:b/>
        </w:rPr>
        <w:t xml:space="preserve">able </w:t>
      </w:r>
      <w:r w:rsidR="00A15295" w:rsidRPr="00B908E2">
        <w:rPr>
          <w:b/>
          <w:noProof/>
        </w:rPr>
        <w:fldChar w:fldCharType="begin"/>
      </w:r>
      <w:r w:rsidR="00A15295" w:rsidRPr="00B908E2">
        <w:rPr>
          <w:b/>
          <w:noProof/>
        </w:rPr>
        <w:instrText xml:space="preserve"> SEQ Table \* ARABIC </w:instrText>
      </w:r>
      <w:r w:rsidR="00A15295" w:rsidRPr="00B908E2">
        <w:rPr>
          <w:b/>
          <w:noProof/>
        </w:rPr>
        <w:fldChar w:fldCharType="separate"/>
      </w:r>
      <w:r w:rsidR="004A2E92">
        <w:rPr>
          <w:b/>
          <w:noProof/>
        </w:rPr>
        <w:t>3</w:t>
      </w:r>
      <w:r w:rsidR="00A15295" w:rsidRPr="00B908E2">
        <w:rPr>
          <w:b/>
          <w:noProof/>
        </w:rPr>
        <w:fldChar w:fldCharType="end"/>
      </w:r>
      <w:r w:rsidR="00C83256" w:rsidRPr="00A7055F">
        <w:t>.</w:t>
      </w:r>
      <w:r w:rsidR="00C83256" w:rsidRPr="00A7055F">
        <w:rPr>
          <w:b/>
        </w:rPr>
        <w:t xml:space="preserve"> </w:t>
      </w:r>
      <w:r w:rsidR="00C83256" w:rsidRPr="00B908E2">
        <w:t xml:space="preserve">Experimental design matrix with the actual and predicted </w:t>
      </w:r>
      <w:r w:rsidR="00593051" w:rsidRPr="00B908E2">
        <w:t>responses</w:t>
      </w:r>
      <w:bookmarkEnd w:id="4"/>
    </w:p>
    <w:tbl>
      <w:tblPr>
        <w:tblStyle w:val="TableGrid"/>
        <w:tblpPr w:leftFromText="180" w:rightFromText="180" w:vertAnchor="page" w:horzAnchor="margin" w:tblpXSpec="center" w:tblpY="2128"/>
        <w:tblW w:w="103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20"/>
        <w:gridCol w:w="1340"/>
        <w:gridCol w:w="982"/>
        <w:gridCol w:w="1519"/>
        <w:gridCol w:w="1072"/>
        <w:gridCol w:w="1250"/>
        <w:gridCol w:w="1429"/>
        <w:gridCol w:w="1072"/>
        <w:gridCol w:w="1093"/>
      </w:tblGrid>
      <w:tr w:rsidR="00F32C30" w:rsidRPr="002D7DA8" w:rsidTr="00942D80">
        <w:trPr>
          <w:trHeight w:val="373"/>
        </w:trPr>
        <w:tc>
          <w:tcPr>
            <w:tcW w:w="620" w:type="dxa"/>
            <w:tcBorders>
              <w:top w:val="single" w:sz="4" w:space="0" w:color="auto"/>
              <w:bottom w:val="single" w:sz="8" w:space="0" w:color="auto"/>
            </w:tcBorders>
            <w:noWrap/>
            <w:hideMark/>
          </w:tcPr>
          <w:bookmarkEnd w:id="3"/>
          <w:p w:rsidR="00C83256" w:rsidRPr="002D7DA8" w:rsidRDefault="00C83256"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 xml:space="preserve">Run </w:t>
            </w:r>
          </w:p>
        </w:tc>
        <w:tc>
          <w:tcPr>
            <w:tcW w:w="1340" w:type="dxa"/>
            <w:tcBorders>
              <w:top w:val="single" w:sz="4" w:space="0" w:color="auto"/>
              <w:bottom w:val="single" w:sz="8" w:space="0" w:color="auto"/>
            </w:tcBorders>
            <w:noWrap/>
            <w:hideMark/>
          </w:tcPr>
          <w:p w:rsidR="00C83256" w:rsidRPr="002D7DA8" w:rsidRDefault="00C83256"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Temperature (</w:t>
            </w:r>
            <w:r w:rsidRPr="002D7DA8">
              <w:rPr>
                <w:rFonts w:asciiTheme="majorBidi" w:hAnsiTheme="majorBidi" w:cstheme="majorBidi"/>
                <w:color w:val="000000" w:themeColor="text1"/>
                <w:sz w:val="22"/>
                <w:vertAlign w:val="superscript"/>
              </w:rPr>
              <w:t>o</w:t>
            </w:r>
            <w:r w:rsidRPr="002D7DA8">
              <w:rPr>
                <w:rFonts w:asciiTheme="majorBidi" w:hAnsiTheme="majorBidi" w:cstheme="majorBidi"/>
                <w:color w:val="000000" w:themeColor="text1"/>
                <w:sz w:val="22"/>
              </w:rPr>
              <w:t>C)  (B)</w:t>
            </w:r>
          </w:p>
        </w:tc>
        <w:tc>
          <w:tcPr>
            <w:tcW w:w="982" w:type="dxa"/>
            <w:tcBorders>
              <w:top w:val="single" w:sz="4" w:space="0" w:color="auto"/>
              <w:bottom w:val="single" w:sz="8" w:space="0" w:color="auto"/>
            </w:tcBorders>
            <w:noWrap/>
          </w:tcPr>
          <w:p w:rsidR="00C83256" w:rsidRPr="002D7DA8" w:rsidRDefault="00C83256"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Pressure (bar) (C)</w:t>
            </w:r>
          </w:p>
        </w:tc>
        <w:tc>
          <w:tcPr>
            <w:tcW w:w="1519" w:type="dxa"/>
            <w:tcBorders>
              <w:top w:val="single" w:sz="4" w:space="0" w:color="auto"/>
              <w:bottom w:val="single" w:sz="8" w:space="0" w:color="auto"/>
            </w:tcBorders>
            <w:noWrap/>
          </w:tcPr>
          <w:p w:rsidR="00C83256" w:rsidRPr="002D7DA8" w:rsidRDefault="00C83256"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Catalyst loading (w/w)</w:t>
            </w:r>
          </w:p>
        </w:tc>
        <w:tc>
          <w:tcPr>
            <w:tcW w:w="1072" w:type="dxa"/>
            <w:tcBorders>
              <w:top w:val="single" w:sz="4" w:space="0" w:color="auto"/>
              <w:bottom w:val="single" w:sz="8" w:space="0" w:color="auto"/>
            </w:tcBorders>
            <w:noWrap/>
            <w:hideMark/>
          </w:tcPr>
          <w:p w:rsidR="00C83256" w:rsidRPr="002D7DA8" w:rsidRDefault="00C83256"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Time (min) (D)</w:t>
            </w:r>
          </w:p>
        </w:tc>
        <w:tc>
          <w:tcPr>
            <w:tcW w:w="1250" w:type="dxa"/>
            <w:tcBorders>
              <w:top w:val="single" w:sz="4" w:space="0" w:color="auto"/>
              <w:bottom w:val="single" w:sz="8" w:space="0" w:color="auto"/>
            </w:tcBorders>
          </w:tcPr>
          <w:p w:rsidR="00C83256" w:rsidRPr="002D7DA8" w:rsidRDefault="00C83256"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Actual BO Conversion %</w:t>
            </w:r>
          </w:p>
        </w:tc>
        <w:tc>
          <w:tcPr>
            <w:tcW w:w="1429" w:type="dxa"/>
            <w:tcBorders>
              <w:top w:val="single" w:sz="4" w:space="0" w:color="auto"/>
              <w:bottom w:val="single" w:sz="8" w:space="0" w:color="auto"/>
            </w:tcBorders>
          </w:tcPr>
          <w:p w:rsidR="00C83256" w:rsidRPr="002D7DA8" w:rsidRDefault="00C83256"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Predicted BO Conversion %</w:t>
            </w:r>
          </w:p>
        </w:tc>
        <w:tc>
          <w:tcPr>
            <w:tcW w:w="1072" w:type="dxa"/>
            <w:tcBorders>
              <w:top w:val="single" w:sz="4" w:space="0" w:color="auto"/>
              <w:bottom w:val="single" w:sz="8" w:space="0" w:color="auto"/>
            </w:tcBorders>
            <w:noWrap/>
            <w:hideMark/>
          </w:tcPr>
          <w:p w:rsidR="00C83256" w:rsidRPr="002D7DA8" w:rsidRDefault="00C83256"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Actual BC Yield %</w:t>
            </w:r>
          </w:p>
        </w:tc>
        <w:tc>
          <w:tcPr>
            <w:tcW w:w="1093" w:type="dxa"/>
            <w:tcBorders>
              <w:top w:val="single" w:sz="4" w:space="0" w:color="auto"/>
              <w:bottom w:val="single" w:sz="8" w:space="0" w:color="auto"/>
            </w:tcBorders>
            <w:noWrap/>
            <w:hideMark/>
          </w:tcPr>
          <w:p w:rsidR="00C83256" w:rsidRPr="002D7DA8" w:rsidRDefault="00C83256"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Predicted BC Yield %</w:t>
            </w:r>
          </w:p>
        </w:tc>
      </w:tr>
      <w:tr w:rsidR="002D7DA8" w:rsidRPr="002D7DA8" w:rsidTr="000A2167">
        <w:trPr>
          <w:trHeight w:val="373"/>
        </w:trPr>
        <w:tc>
          <w:tcPr>
            <w:tcW w:w="620" w:type="dxa"/>
            <w:tcBorders>
              <w:top w:val="single" w:sz="8" w:space="0" w:color="auto"/>
            </w:tcBorders>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1</w:t>
            </w:r>
          </w:p>
        </w:tc>
        <w:tc>
          <w:tcPr>
            <w:tcW w:w="1340" w:type="dxa"/>
            <w:tcBorders>
              <w:top w:val="single" w:sz="8" w:space="0" w:color="auto"/>
            </w:tcBorders>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70</w:t>
            </w:r>
          </w:p>
        </w:tc>
        <w:tc>
          <w:tcPr>
            <w:tcW w:w="982" w:type="dxa"/>
            <w:tcBorders>
              <w:top w:val="single" w:sz="8" w:space="0" w:color="auto"/>
            </w:tcBorders>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tcBorders>
              <w:top w:val="single" w:sz="8" w:space="0" w:color="auto"/>
            </w:tcBorders>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5</w:t>
            </w:r>
          </w:p>
        </w:tc>
        <w:tc>
          <w:tcPr>
            <w:tcW w:w="1072" w:type="dxa"/>
            <w:tcBorders>
              <w:top w:val="single" w:sz="8" w:space="0" w:color="auto"/>
            </w:tcBorders>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tcBorders>
              <w:top w:val="single" w:sz="8" w:space="0" w:color="auto"/>
            </w:tcBorders>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86</w:t>
            </w:r>
          </w:p>
        </w:tc>
        <w:tc>
          <w:tcPr>
            <w:tcW w:w="1429" w:type="dxa"/>
            <w:tcBorders>
              <w:top w:val="single" w:sz="8" w:space="0" w:color="auto"/>
            </w:tcBorders>
            <w:vAlign w:val="center"/>
          </w:tcPr>
          <w:p w:rsidR="002D7DA8" w:rsidRPr="002D7DA8" w:rsidRDefault="002D7DA8" w:rsidP="00952FC6">
            <w:pPr>
              <w:spacing w:line="240" w:lineRule="auto"/>
              <w:jc w:val="right"/>
              <w:rPr>
                <w:rFonts w:asciiTheme="majorBidi" w:hAnsiTheme="majorBidi" w:cstheme="majorBidi"/>
                <w:color w:val="000000"/>
                <w:sz w:val="22"/>
              </w:rPr>
            </w:pPr>
            <w:r w:rsidRPr="002D7DA8">
              <w:rPr>
                <w:rFonts w:asciiTheme="majorBidi" w:hAnsiTheme="majorBidi" w:cstheme="majorBidi"/>
                <w:color w:val="000000"/>
                <w:sz w:val="22"/>
              </w:rPr>
              <w:t>87.96</w:t>
            </w:r>
          </w:p>
        </w:tc>
        <w:tc>
          <w:tcPr>
            <w:tcW w:w="1072" w:type="dxa"/>
            <w:tcBorders>
              <w:top w:val="single" w:sz="8" w:space="0" w:color="auto"/>
            </w:tcBorders>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4</w:t>
            </w:r>
          </w:p>
        </w:tc>
        <w:tc>
          <w:tcPr>
            <w:tcW w:w="1093" w:type="dxa"/>
            <w:tcBorders>
              <w:top w:val="single" w:sz="8" w:space="0" w:color="auto"/>
            </w:tcBorders>
            <w:noWrap/>
            <w:vAlign w:val="center"/>
          </w:tcPr>
          <w:p w:rsidR="002D7DA8" w:rsidRPr="002D7DA8" w:rsidRDefault="002D7DA8" w:rsidP="00952FC6">
            <w:pPr>
              <w:spacing w:line="240" w:lineRule="auto"/>
              <w:jc w:val="right"/>
              <w:rPr>
                <w:rFonts w:asciiTheme="majorBidi" w:hAnsiTheme="majorBidi" w:cstheme="majorBidi"/>
                <w:color w:val="000000"/>
                <w:sz w:val="22"/>
              </w:rPr>
            </w:pPr>
            <w:r w:rsidRPr="002D7DA8">
              <w:rPr>
                <w:rFonts w:asciiTheme="majorBidi" w:hAnsiTheme="majorBidi" w:cstheme="majorBidi"/>
                <w:color w:val="000000"/>
                <w:sz w:val="22"/>
              </w:rPr>
              <w:t>64.38</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2</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84</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84.00</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4</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64.00</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3</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90</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4</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90</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97.29</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5</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66.04</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4</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5</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6</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9</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67.83</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35</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35.46</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5</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0</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5</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54</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55.79</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3</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24.88</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6</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0</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4</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72.96</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40</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41.04</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7</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90</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6</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0</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75.79</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35</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36.21</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8</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0</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5</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6</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58.87</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37</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33.50</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9</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0</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0</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42</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46.33</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6</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14.62</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10</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0</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6</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8</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64.46</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35</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36.21</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11</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90</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5</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88</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91.37</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5</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66.50</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12</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5</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4</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7</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68.17</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33</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32.29</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13</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90</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5</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86</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81.21</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36</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35.00</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14</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0</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5</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7</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78.04</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44</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43.00</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15</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84</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84.00</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4</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64.00</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16</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70</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90</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86</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81.67</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45</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46.13</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17</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5</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4</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89</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85.33</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5</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64.29</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18</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70</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5</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54</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59.29</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6</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28.88</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19</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70</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6</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8</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62.38</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38</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33.33</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20</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0</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5</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58</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56.46</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31</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30.38</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21</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0</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6</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52</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52.88</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3</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24.33</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22</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70</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4</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90</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85.38</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4</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60.67</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23</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84</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84.00</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4</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64.00</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24</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0</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4</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58</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59.88</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9</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31.67</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25</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0</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90</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90</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82.67</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55</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51.13</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26</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84</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84.00</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4</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64.00</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27</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70</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0</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82.33</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54</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57.63</w:t>
            </w:r>
          </w:p>
        </w:tc>
      </w:tr>
      <w:tr w:rsidR="002D7DA8" w:rsidRPr="002D7DA8" w:rsidTr="000A2167">
        <w:trPr>
          <w:trHeight w:val="373"/>
        </w:trPr>
        <w:tc>
          <w:tcPr>
            <w:tcW w:w="620" w:type="dxa"/>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28</w:t>
            </w:r>
          </w:p>
        </w:tc>
        <w:tc>
          <w:tcPr>
            <w:tcW w:w="1340"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0</w:t>
            </w:r>
          </w:p>
        </w:tc>
        <w:tc>
          <w:tcPr>
            <w:tcW w:w="1072" w:type="dxa"/>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0</w:t>
            </w:r>
          </w:p>
        </w:tc>
        <w:tc>
          <w:tcPr>
            <w:tcW w:w="1250" w:type="dxa"/>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84</w:t>
            </w:r>
          </w:p>
        </w:tc>
        <w:tc>
          <w:tcPr>
            <w:tcW w:w="1429" w:type="dxa"/>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84.00</w:t>
            </w:r>
          </w:p>
        </w:tc>
        <w:tc>
          <w:tcPr>
            <w:tcW w:w="1072" w:type="dxa"/>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64</w:t>
            </w:r>
          </w:p>
        </w:tc>
        <w:tc>
          <w:tcPr>
            <w:tcW w:w="1093" w:type="dxa"/>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64.00</w:t>
            </w:r>
          </w:p>
        </w:tc>
      </w:tr>
      <w:tr w:rsidR="002D7DA8" w:rsidRPr="002D7DA8" w:rsidTr="000A2167">
        <w:trPr>
          <w:trHeight w:val="373"/>
        </w:trPr>
        <w:tc>
          <w:tcPr>
            <w:tcW w:w="620" w:type="dxa"/>
            <w:tcBorders>
              <w:bottom w:val="single" w:sz="8" w:space="0" w:color="auto"/>
            </w:tcBorders>
            <w:noWrap/>
            <w:hideMark/>
          </w:tcPr>
          <w:p w:rsidR="002D7DA8" w:rsidRPr="002D7DA8" w:rsidRDefault="002D7DA8" w:rsidP="00952FC6">
            <w:pPr>
              <w:spacing w:line="276" w:lineRule="auto"/>
              <w:jc w:val="center"/>
              <w:rPr>
                <w:rFonts w:asciiTheme="majorBidi" w:hAnsiTheme="majorBidi" w:cstheme="majorBidi"/>
                <w:color w:val="000000" w:themeColor="text1"/>
                <w:sz w:val="22"/>
              </w:rPr>
            </w:pPr>
            <w:r w:rsidRPr="002D7DA8">
              <w:rPr>
                <w:rFonts w:asciiTheme="majorBidi" w:hAnsiTheme="majorBidi" w:cstheme="majorBidi"/>
                <w:color w:val="000000" w:themeColor="text1"/>
                <w:sz w:val="22"/>
              </w:rPr>
              <w:t>29</w:t>
            </w:r>
          </w:p>
        </w:tc>
        <w:tc>
          <w:tcPr>
            <w:tcW w:w="1340" w:type="dxa"/>
            <w:tcBorders>
              <w:bottom w:val="single" w:sz="8" w:space="0" w:color="auto"/>
            </w:tcBorders>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35</w:t>
            </w:r>
          </w:p>
        </w:tc>
        <w:tc>
          <w:tcPr>
            <w:tcW w:w="982" w:type="dxa"/>
            <w:tcBorders>
              <w:bottom w:val="single" w:sz="8" w:space="0" w:color="auto"/>
            </w:tcBorders>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75</w:t>
            </w:r>
          </w:p>
        </w:tc>
        <w:tc>
          <w:tcPr>
            <w:tcW w:w="1519" w:type="dxa"/>
            <w:tcBorders>
              <w:bottom w:val="single" w:sz="8" w:space="0" w:color="auto"/>
            </w:tcBorders>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5</w:t>
            </w:r>
          </w:p>
        </w:tc>
        <w:tc>
          <w:tcPr>
            <w:tcW w:w="1072" w:type="dxa"/>
            <w:tcBorders>
              <w:bottom w:val="single" w:sz="8" w:space="0" w:color="auto"/>
            </w:tcBorders>
            <w:noWrap/>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16</w:t>
            </w:r>
          </w:p>
        </w:tc>
        <w:tc>
          <w:tcPr>
            <w:tcW w:w="1250" w:type="dxa"/>
            <w:tcBorders>
              <w:bottom w:val="single" w:sz="8" w:space="0" w:color="auto"/>
            </w:tcBorders>
            <w:vAlign w:val="center"/>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52</w:t>
            </w:r>
          </w:p>
        </w:tc>
        <w:tc>
          <w:tcPr>
            <w:tcW w:w="1429" w:type="dxa"/>
            <w:tcBorders>
              <w:bottom w:val="single" w:sz="8" w:space="0" w:color="auto"/>
            </w:tcBorders>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55.67</w:t>
            </w:r>
          </w:p>
        </w:tc>
        <w:tc>
          <w:tcPr>
            <w:tcW w:w="1072" w:type="dxa"/>
            <w:tcBorders>
              <w:bottom w:val="single" w:sz="8" w:space="0" w:color="auto"/>
            </w:tcBorders>
            <w:noWrap/>
            <w:vAlign w:val="center"/>
            <w:hideMark/>
          </w:tcPr>
          <w:p w:rsidR="002D7DA8" w:rsidRPr="002D7DA8" w:rsidRDefault="002D7DA8" w:rsidP="00952FC6">
            <w:pPr>
              <w:spacing w:line="276" w:lineRule="auto"/>
              <w:jc w:val="right"/>
              <w:rPr>
                <w:rFonts w:asciiTheme="majorBidi" w:hAnsiTheme="majorBidi" w:cstheme="majorBidi"/>
                <w:color w:val="000000"/>
                <w:sz w:val="22"/>
              </w:rPr>
            </w:pPr>
            <w:r w:rsidRPr="002D7DA8">
              <w:rPr>
                <w:rFonts w:asciiTheme="majorBidi" w:hAnsiTheme="majorBidi" w:cstheme="majorBidi"/>
                <w:color w:val="000000"/>
                <w:sz w:val="22"/>
              </w:rPr>
              <w:t>26</w:t>
            </w:r>
          </w:p>
        </w:tc>
        <w:tc>
          <w:tcPr>
            <w:tcW w:w="1093" w:type="dxa"/>
            <w:tcBorders>
              <w:bottom w:val="single" w:sz="8" w:space="0" w:color="auto"/>
            </w:tcBorders>
            <w:noWrap/>
            <w:vAlign w:val="center"/>
          </w:tcPr>
          <w:p w:rsidR="002D7DA8" w:rsidRPr="002D7DA8" w:rsidRDefault="002D7DA8" w:rsidP="00952FC6">
            <w:pPr>
              <w:jc w:val="right"/>
              <w:rPr>
                <w:rFonts w:asciiTheme="majorBidi" w:hAnsiTheme="majorBidi" w:cstheme="majorBidi"/>
                <w:color w:val="000000"/>
                <w:sz w:val="22"/>
              </w:rPr>
            </w:pPr>
            <w:r w:rsidRPr="002D7DA8">
              <w:rPr>
                <w:rFonts w:asciiTheme="majorBidi" w:hAnsiTheme="majorBidi" w:cstheme="majorBidi"/>
                <w:color w:val="000000"/>
                <w:sz w:val="22"/>
              </w:rPr>
              <w:t>26.46</w:t>
            </w:r>
          </w:p>
        </w:tc>
      </w:tr>
    </w:tbl>
    <w:p w:rsidR="003504A1" w:rsidRDefault="003504A1"/>
    <w:p w:rsidR="003504A1" w:rsidRDefault="003504A1">
      <w:pPr>
        <w:spacing w:after="200" w:line="276" w:lineRule="auto"/>
        <w:rPr>
          <w:rFonts w:ascii="Times" w:eastAsia="Times New Roman" w:hAnsi="Times"/>
          <w:b/>
          <w:szCs w:val="20"/>
        </w:rPr>
      </w:pPr>
      <w:r>
        <w:br w:type="page"/>
      </w:r>
    </w:p>
    <w:p w:rsidR="00133C55" w:rsidRDefault="00133C55" w:rsidP="00FB6D14">
      <w:pPr>
        <w:pStyle w:val="Heading2"/>
      </w:pPr>
      <w:r w:rsidRPr="00B6778D">
        <w:lastRenderedPageBreak/>
        <w:t>2.4 Statistical Analysis</w:t>
      </w:r>
    </w:p>
    <w:p w:rsidR="00DC12C9" w:rsidRDefault="00DC12C9">
      <w:pPr>
        <w:pStyle w:val="TAMainText"/>
        <w:spacing w:line="360" w:lineRule="auto"/>
        <w:ind w:firstLine="0"/>
        <w:contextualSpacing/>
        <w:rPr>
          <w:rFonts w:ascii="Times New Roman" w:hAnsi="Times New Roman"/>
          <w:color w:val="000000" w:themeColor="text1"/>
        </w:rPr>
      </w:pPr>
      <w:r>
        <w:rPr>
          <w:rFonts w:ascii="Times New Roman" w:hAnsi="Times New Roman"/>
          <w:color w:val="000000" w:themeColor="text1"/>
        </w:rPr>
        <w:t xml:space="preserve">The mathematical model was defined </w:t>
      </w:r>
      <w:r w:rsidR="003504A1" w:rsidRPr="00B908E2">
        <w:rPr>
          <w:rFonts w:ascii="Times New Roman" w:hAnsi="Times New Roman"/>
          <w:i/>
          <w:iCs/>
          <w:color w:val="000000" w:themeColor="text1"/>
        </w:rPr>
        <w:t>via</w:t>
      </w:r>
      <w:r w:rsidR="003504A1">
        <w:rPr>
          <w:rFonts w:ascii="Times New Roman" w:hAnsi="Times New Roman"/>
          <w:color w:val="000000" w:themeColor="text1"/>
        </w:rPr>
        <w:t xml:space="preserve"> </w:t>
      </w:r>
      <w:r>
        <w:rPr>
          <w:rFonts w:ascii="Times New Roman" w:hAnsi="Times New Roman"/>
          <w:color w:val="000000" w:themeColor="text1"/>
        </w:rPr>
        <w:t>multiple regression analysis using the general quadratic model as shown in Equation (1).</w:t>
      </w:r>
    </w:p>
    <w:p w:rsidR="003D4254" w:rsidRDefault="003D4254" w:rsidP="003D4254">
      <w:pPr>
        <w:jc w:val="both"/>
        <w:rPr>
          <w:color w:val="000000" w:themeColor="text1"/>
        </w:rPr>
      </w:pPr>
      <m:oMath>
        <m:r>
          <w:rPr>
            <w:rFonts w:ascii="Cambria Math" w:hAnsi="Cambria Math"/>
            <w:color w:val="000000" w:themeColor="text1"/>
          </w:rPr>
          <m:t>Y</m:t>
        </m:r>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o</m:t>
            </m:r>
          </m:sub>
        </m:sSub>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nary>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i</m:t>
                </m:r>
              </m:sub>
            </m:sSub>
            <m:sSubSup>
              <m:sSubSupPr>
                <m:ctrlPr>
                  <w:rPr>
                    <w:rFonts w:ascii="Cambria Math" w:hAnsi="Cambria Math"/>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m:rPr>
                    <m:sty m:val="p"/>
                  </m:rPr>
                  <w:rPr>
                    <w:rFonts w:ascii="Cambria Math" w:hAnsi="Cambria Math"/>
                    <w:color w:val="000000" w:themeColor="text1"/>
                  </w:rPr>
                  <m:t>2</m:t>
                </m:r>
              </m:sup>
            </m:sSubSup>
          </m:e>
        </m:nary>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1</m:t>
            </m:r>
          </m:sub>
          <m:sup>
            <m:r>
              <w:rPr>
                <w:rFonts w:ascii="Cambria Math" w:hAnsi="Cambria Math"/>
                <w:color w:val="000000" w:themeColor="text1"/>
              </w:rPr>
              <m:t>n</m:t>
            </m:r>
            <m:r>
              <m:rPr>
                <m:sty m:val="p"/>
              </m:rPr>
              <w:rPr>
                <w:rFonts w:ascii="Cambria Math" w:hAnsi="Cambria Math"/>
                <w:color w:val="000000" w:themeColor="text1"/>
              </w:rPr>
              <m:t>-1</m:t>
            </m:r>
          </m:sup>
          <m:e>
            <m:nary>
              <m:naryPr>
                <m:chr m:val="∑"/>
                <m:limLoc m:val="undOvr"/>
                <m:ctrlPr>
                  <w:rPr>
                    <w:rFonts w:ascii="Cambria Math" w:hAnsi="Cambria Math"/>
                    <w:color w:val="000000" w:themeColor="text1"/>
                  </w:rPr>
                </m:ctrlPr>
              </m:naryPr>
              <m:sub>
                <m:r>
                  <w:rPr>
                    <w:rFonts w:ascii="Cambria Math" w:hAnsi="Cambria Math"/>
                    <w:color w:val="000000" w:themeColor="text1"/>
                  </w:rPr>
                  <m:t>j</m:t>
                </m:r>
                <m:r>
                  <m:rPr>
                    <m:sty m:val="p"/>
                  </m:rPr>
                  <w:rPr>
                    <w:rFonts w:ascii="Cambria Math" w:hAnsi="Cambria Math"/>
                    <w:color w:val="000000" w:themeColor="text1"/>
                  </w:rPr>
                  <m:t>&gt;1</m:t>
                </m:r>
              </m:sub>
              <m:sup>
                <m:r>
                  <w:rPr>
                    <w:rFonts w:ascii="Cambria Math" w:hAnsi="Cambria Math"/>
                    <w:color w:val="000000" w:themeColor="text1"/>
                  </w:rPr>
                  <m:t>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j</m:t>
                    </m:r>
                  </m:sub>
                </m:sSub>
              </m:e>
            </m:nary>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e>
        </m:nary>
        <m:r>
          <m:rPr>
            <m:sty m:val="p"/>
          </m:rPr>
          <w:rPr>
            <w:rFonts w:ascii="Cambria Math" w:hAnsi="Cambria Math"/>
            <w:color w:val="000000" w:themeColor="text1"/>
          </w:rPr>
          <m:t>+ ℇ</m:t>
        </m:r>
      </m:oMath>
      <w:r w:rsidR="00DC12C9">
        <w:rPr>
          <w:color w:val="000000" w:themeColor="text1"/>
        </w:rPr>
        <w:t xml:space="preserve"> </w:t>
      </w:r>
      <w:r w:rsidR="00DC12C9">
        <w:rPr>
          <w:color w:val="000000" w:themeColor="text1"/>
        </w:rPr>
        <w:tab/>
      </w:r>
      <w:r w:rsidR="00DC12C9">
        <w:rPr>
          <w:color w:val="000000" w:themeColor="text1"/>
        </w:rPr>
        <w:tab/>
      </w:r>
      <w:r w:rsidR="00DC12C9">
        <w:rPr>
          <w:color w:val="000000" w:themeColor="text1"/>
        </w:rPr>
        <w:tab/>
        <w:t xml:space="preserve">          (1</w:t>
      </w:r>
      <w:r>
        <w:rPr>
          <w:color w:val="000000" w:themeColor="text1"/>
        </w:rPr>
        <w:t>)</w:t>
      </w:r>
    </w:p>
    <w:p w:rsidR="003D4254" w:rsidRDefault="003D4254" w:rsidP="00DC12C9">
      <w:pPr>
        <w:jc w:val="both"/>
        <w:rPr>
          <w:color w:val="000000" w:themeColor="text1"/>
        </w:rPr>
      </w:pPr>
      <w:r>
        <w:rPr>
          <w:color w:val="000000" w:themeColor="text1"/>
        </w:rPr>
        <w:t>w</w:t>
      </w:r>
      <w:r w:rsidRPr="00857AB7">
        <w:rPr>
          <w:color w:val="000000" w:themeColor="text1"/>
        </w:rPr>
        <w:t xml:space="preserve">here </w:t>
      </w:r>
      <w:r w:rsidRPr="004A74E4">
        <w:rPr>
          <w:i/>
          <w:color w:val="000000" w:themeColor="text1"/>
        </w:rPr>
        <w:t>Y</w:t>
      </w:r>
      <w:r w:rsidRPr="00857AB7">
        <w:rPr>
          <w:color w:val="000000" w:themeColor="text1"/>
        </w:rPr>
        <w:t xml:space="preserve"> is the </w:t>
      </w:r>
      <w:r>
        <w:rPr>
          <w:color w:val="000000" w:themeColor="text1"/>
        </w:rPr>
        <w:t>predicted</w:t>
      </w:r>
      <w:r w:rsidRPr="00857AB7">
        <w:rPr>
          <w:color w:val="000000" w:themeColor="text1"/>
        </w:rPr>
        <w:t xml:space="preserve"> response</w:t>
      </w:r>
      <w:r>
        <w:rPr>
          <w:color w:val="000000" w:themeColor="text1"/>
        </w:rPr>
        <w:t xml:space="preserve"> (i.e. </w:t>
      </w:r>
      <w:r w:rsidR="00DC12C9">
        <w:rPr>
          <w:color w:val="000000" w:themeColor="text1"/>
        </w:rPr>
        <w:t>BO conversion and BC yield</w:t>
      </w:r>
      <w:r>
        <w:rPr>
          <w:color w:val="000000" w:themeColor="text1"/>
        </w:rPr>
        <w:t>)</w:t>
      </w:r>
      <w:r w:rsidRPr="00857AB7">
        <w:rPr>
          <w:color w:val="000000" w:themeColor="text1"/>
        </w:rPr>
        <w:t xml:space="preserve">, </w:t>
      </w:r>
      <w:r w:rsidRPr="002C025E">
        <w:rPr>
          <w:i/>
          <w:iCs/>
          <w:color w:val="000000" w:themeColor="text1"/>
        </w:rPr>
        <w:t>b</w:t>
      </w:r>
      <w:r w:rsidRPr="002C025E">
        <w:rPr>
          <w:i/>
          <w:iCs/>
          <w:color w:val="000000" w:themeColor="text1"/>
          <w:vertAlign w:val="subscript"/>
        </w:rPr>
        <w:t>o</w:t>
      </w:r>
      <w:r w:rsidRPr="00857AB7">
        <w:rPr>
          <w:color w:val="000000" w:themeColor="text1"/>
        </w:rPr>
        <w:t xml:space="preserve"> is the model coefficient constant, </w:t>
      </w:r>
      <w:r w:rsidRPr="002C025E">
        <w:rPr>
          <w:i/>
          <w:iCs/>
          <w:color w:val="000000" w:themeColor="text1"/>
        </w:rPr>
        <w:t>b</w:t>
      </w:r>
      <w:r w:rsidRPr="002C025E">
        <w:rPr>
          <w:i/>
          <w:iCs/>
          <w:color w:val="000000" w:themeColor="text1"/>
          <w:vertAlign w:val="subscript"/>
        </w:rPr>
        <w:t>i</w:t>
      </w:r>
      <w:r w:rsidRPr="00857AB7">
        <w:rPr>
          <w:color w:val="000000" w:themeColor="text1"/>
        </w:rPr>
        <w:t xml:space="preserve">, </w:t>
      </w:r>
      <w:r w:rsidRPr="00E2546C">
        <w:rPr>
          <w:i/>
          <w:iCs/>
          <w:noProof/>
          <w:color w:val="000000" w:themeColor="text1"/>
        </w:rPr>
        <w:t>b</w:t>
      </w:r>
      <w:r w:rsidRPr="00E2546C">
        <w:rPr>
          <w:i/>
          <w:iCs/>
          <w:noProof/>
          <w:color w:val="000000" w:themeColor="text1"/>
          <w:vertAlign w:val="subscript"/>
        </w:rPr>
        <w:t>ii</w:t>
      </w:r>
      <w:r w:rsidRPr="00857AB7">
        <w:rPr>
          <w:color w:val="000000" w:themeColor="text1"/>
        </w:rPr>
        <w:t xml:space="preserve">, </w:t>
      </w:r>
      <w:r w:rsidRPr="00E2546C">
        <w:rPr>
          <w:i/>
          <w:iCs/>
          <w:noProof/>
          <w:color w:val="000000" w:themeColor="text1"/>
        </w:rPr>
        <w:t>b</w:t>
      </w:r>
      <w:r w:rsidRPr="00E2546C">
        <w:rPr>
          <w:i/>
          <w:iCs/>
          <w:noProof/>
          <w:color w:val="000000" w:themeColor="text1"/>
          <w:vertAlign w:val="subscript"/>
        </w:rPr>
        <w:t>ij</w:t>
      </w:r>
      <w:r w:rsidRPr="00857AB7">
        <w:rPr>
          <w:color w:val="000000" w:themeColor="text1"/>
        </w:rPr>
        <w:t xml:space="preserve">, are coefficients for intercept of linear, quadratic, interactive terms respectively, while </w:t>
      </w:r>
      <w:r w:rsidRPr="00E2546C">
        <w:rPr>
          <w:i/>
          <w:iCs/>
          <w:noProof/>
          <w:color w:val="000000" w:themeColor="text1"/>
        </w:rPr>
        <w:t>x</w:t>
      </w:r>
      <w:r w:rsidRPr="00E2546C">
        <w:rPr>
          <w:i/>
          <w:iCs/>
          <w:noProof/>
          <w:color w:val="000000" w:themeColor="text1"/>
          <w:vertAlign w:val="subscript"/>
        </w:rPr>
        <w:t>i</w:t>
      </w:r>
      <w:r w:rsidRPr="002C025E">
        <w:rPr>
          <w:i/>
          <w:iCs/>
          <w:color w:val="000000" w:themeColor="text1"/>
        </w:rPr>
        <w:t xml:space="preserve">, </w:t>
      </w:r>
      <w:r>
        <w:rPr>
          <w:i/>
          <w:iCs/>
          <w:color w:val="000000" w:themeColor="text1"/>
        </w:rPr>
        <w:t>x</w:t>
      </w:r>
      <w:r w:rsidRPr="002C025E">
        <w:rPr>
          <w:i/>
          <w:iCs/>
          <w:color w:val="000000" w:themeColor="text1"/>
          <w:vertAlign w:val="subscript"/>
        </w:rPr>
        <w:t>i</w:t>
      </w:r>
      <w:r w:rsidRPr="00857AB7">
        <w:rPr>
          <w:color w:val="000000" w:themeColor="text1"/>
        </w:rPr>
        <w:t xml:space="preserve"> are independent variables </w:t>
      </w:r>
      <w:r w:rsidRPr="004A74E4">
        <w:rPr>
          <w:color w:val="000000" w:themeColor="text1"/>
        </w:rPr>
        <w:t>(</w:t>
      </w:r>
      <w:r w:rsidRPr="002C025E">
        <w:rPr>
          <w:i/>
          <w:iCs/>
          <w:color w:val="000000" w:themeColor="text1"/>
        </w:rPr>
        <w:t>i≠j</w:t>
      </w:r>
      <w:r w:rsidRPr="004A74E4">
        <w:rPr>
          <w:color w:val="000000" w:themeColor="text1"/>
        </w:rPr>
        <w:t>)</w:t>
      </w:r>
      <w:r w:rsidRPr="002C025E">
        <w:rPr>
          <w:i/>
          <w:iCs/>
          <w:color w:val="000000" w:themeColor="text1"/>
        </w:rPr>
        <w:t>.</w:t>
      </w:r>
      <w:r w:rsidRPr="00857AB7">
        <w:rPr>
          <w:color w:val="000000" w:themeColor="text1"/>
        </w:rPr>
        <w:t xml:space="preserve"> </w:t>
      </w:r>
      <w:r w:rsidRPr="002C025E">
        <w:rPr>
          <w:i/>
          <w:iCs/>
          <w:color w:val="000000" w:themeColor="text1"/>
        </w:rPr>
        <w:t>n</w:t>
      </w:r>
      <w:r>
        <w:rPr>
          <w:color w:val="000000" w:themeColor="text1"/>
        </w:rPr>
        <w:t xml:space="preserve"> is </w:t>
      </w:r>
      <w:r w:rsidRPr="00E2546C">
        <w:rPr>
          <w:noProof/>
          <w:color w:val="000000" w:themeColor="text1"/>
        </w:rPr>
        <w:t>number</w:t>
      </w:r>
      <w:r>
        <w:rPr>
          <w:color w:val="000000" w:themeColor="text1"/>
        </w:rPr>
        <w:t xml:space="preserve"> of independent variables and </w:t>
      </w:r>
      <w:r w:rsidRPr="002C025E">
        <w:rPr>
          <w:i/>
          <w:iCs/>
          <w:color w:val="000000" w:themeColor="text1"/>
        </w:rPr>
        <w:t>ɛ</w:t>
      </w:r>
      <w:r>
        <w:rPr>
          <w:color w:val="000000" w:themeColor="text1"/>
        </w:rPr>
        <w:t xml:space="preserve"> is the random error.</w:t>
      </w:r>
    </w:p>
    <w:p w:rsidR="00DC12C9" w:rsidRDefault="00DC12C9">
      <w:pPr>
        <w:jc w:val="both"/>
        <w:rPr>
          <w:color w:val="000000" w:themeColor="text1"/>
        </w:rPr>
      </w:pPr>
      <w:r>
        <w:rPr>
          <w:color w:val="000000" w:themeColor="text1"/>
        </w:rPr>
        <w:t xml:space="preserve">The adequacy of the predicted models </w:t>
      </w:r>
      <w:r w:rsidRPr="00EA15FA">
        <w:rPr>
          <w:noProof/>
          <w:color w:val="000000" w:themeColor="text1"/>
        </w:rPr>
        <w:t>w</w:t>
      </w:r>
      <w:r w:rsidR="00EA15FA">
        <w:rPr>
          <w:noProof/>
          <w:color w:val="000000" w:themeColor="text1"/>
        </w:rPr>
        <w:t>as</w:t>
      </w:r>
      <w:r>
        <w:rPr>
          <w:color w:val="000000" w:themeColor="text1"/>
        </w:rPr>
        <w:t xml:space="preserve"> checked by several statistical validations including </w:t>
      </w:r>
      <w:r w:rsidRPr="00857AB7">
        <w:rPr>
          <w:color w:val="000000" w:themeColor="text1"/>
        </w:rPr>
        <w:t>coefficient of correlation (R</w:t>
      </w:r>
      <w:r w:rsidRPr="00857AB7">
        <w:rPr>
          <w:color w:val="000000" w:themeColor="text1"/>
          <w:vertAlign w:val="superscript"/>
        </w:rPr>
        <w:t>2</w:t>
      </w:r>
      <w:r w:rsidRPr="00857AB7">
        <w:rPr>
          <w:color w:val="000000" w:themeColor="text1"/>
        </w:rPr>
        <w:t>), adjusted coefficient of determination (R</w:t>
      </w:r>
      <w:r w:rsidRPr="00857AB7">
        <w:rPr>
          <w:color w:val="000000" w:themeColor="text1"/>
          <w:vertAlign w:val="superscript"/>
        </w:rPr>
        <w:t>2</w:t>
      </w:r>
      <w:r w:rsidRPr="00857AB7">
        <w:rPr>
          <w:color w:val="000000" w:themeColor="text1"/>
          <w:vertAlign w:val="subscript"/>
        </w:rPr>
        <w:t>adj</w:t>
      </w:r>
      <w:r w:rsidRPr="00857AB7">
        <w:rPr>
          <w:color w:val="000000" w:themeColor="text1"/>
        </w:rPr>
        <w:t>) and the predicted coefficient of determination (R</w:t>
      </w:r>
      <w:r w:rsidRPr="00857AB7">
        <w:rPr>
          <w:color w:val="000000" w:themeColor="text1"/>
          <w:vertAlign w:val="superscript"/>
        </w:rPr>
        <w:t>2</w:t>
      </w:r>
      <w:r w:rsidRPr="00857AB7">
        <w:rPr>
          <w:color w:val="000000" w:themeColor="text1"/>
          <w:vertAlign w:val="subscript"/>
        </w:rPr>
        <w:t>pred</w:t>
      </w:r>
      <w:r w:rsidRPr="00857AB7">
        <w:rPr>
          <w:color w:val="000000" w:themeColor="text1"/>
        </w:rPr>
        <w:t>)</w:t>
      </w:r>
      <w:r>
        <w:rPr>
          <w:color w:val="000000" w:themeColor="text1"/>
        </w:rPr>
        <w:t xml:space="preserve">. The statistical significance of the predicted models </w:t>
      </w:r>
      <w:r w:rsidRPr="00EA15FA">
        <w:rPr>
          <w:noProof/>
          <w:color w:val="000000" w:themeColor="text1"/>
        </w:rPr>
        <w:t>w</w:t>
      </w:r>
      <w:r w:rsidR="00EA15FA">
        <w:rPr>
          <w:noProof/>
          <w:color w:val="000000" w:themeColor="text1"/>
        </w:rPr>
        <w:t>as</w:t>
      </w:r>
      <w:r>
        <w:rPr>
          <w:color w:val="000000" w:themeColor="text1"/>
        </w:rPr>
        <w:t xml:space="preserve"> </w:t>
      </w:r>
      <w:r w:rsidRPr="00E2546C">
        <w:rPr>
          <w:noProof/>
          <w:color w:val="000000" w:themeColor="text1"/>
        </w:rPr>
        <w:t>analysed</w:t>
      </w:r>
      <w:r>
        <w:rPr>
          <w:color w:val="000000" w:themeColor="text1"/>
        </w:rPr>
        <w:t xml:space="preserve"> </w:t>
      </w:r>
      <w:r w:rsidR="003504A1">
        <w:rPr>
          <w:color w:val="000000" w:themeColor="text1"/>
        </w:rPr>
        <w:t xml:space="preserve">by </w:t>
      </w:r>
      <w:r>
        <w:rPr>
          <w:color w:val="000000" w:themeColor="text1"/>
        </w:rPr>
        <w:t xml:space="preserve">ANOVA using Fisher’s test, i.e. F-value and p-value, at </w:t>
      </w:r>
      <w:r w:rsidRPr="00857AB7">
        <w:rPr>
          <w:color w:val="000000" w:themeColor="text1"/>
        </w:rPr>
        <w:t>95% confiden</w:t>
      </w:r>
      <w:r>
        <w:rPr>
          <w:color w:val="000000" w:themeColor="text1"/>
        </w:rPr>
        <w:t>ce</w:t>
      </w:r>
      <w:r w:rsidRPr="00857AB7">
        <w:rPr>
          <w:color w:val="000000" w:themeColor="text1"/>
        </w:rPr>
        <w:t xml:space="preserve"> </w:t>
      </w:r>
      <w:r>
        <w:rPr>
          <w:color w:val="000000" w:themeColor="text1"/>
        </w:rPr>
        <w:t xml:space="preserve">interval. </w:t>
      </w:r>
      <w:r w:rsidRPr="00857AB7">
        <w:rPr>
          <w:color w:val="000000" w:themeColor="text1"/>
        </w:rPr>
        <w:t>Design Expert</w:t>
      </w:r>
      <w:r>
        <w:rPr>
          <w:color w:val="000000" w:themeColor="text1"/>
        </w:rPr>
        <w:t xml:space="preserve"> 11</w:t>
      </w:r>
      <w:r w:rsidRPr="00857AB7">
        <w:rPr>
          <w:color w:val="000000" w:themeColor="text1"/>
        </w:rPr>
        <w:t xml:space="preserve"> software (Stat-Ease Inc., Minneapolis, MN, USA)</w:t>
      </w:r>
      <w:r>
        <w:rPr>
          <w:color w:val="000000" w:themeColor="text1"/>
        </w:rPr>
        <w:t xml:space="preserve"> was used to perform the initial experimental design, model prediction, statistical analysis </w:t>
      </w:r>
      <w:r w:rsidRPr="00E2546C">
        <w:rPr>
          <w:noProof/>
          <w:color w:val="000000" w:themeColor="text1"/>
        </w:rPr>
        <w:t>and</w:t>
      </w:r>
      <w:r>
        <w:rPr>
          <w:color w:val="000000" w:themeColor="text1"/>
        </w:rPr>
        <w:t xml:space="preserve"> </w:t>
      </w:r>
      <w:r w:rsidRPr="00E2546C">
        <w:rPr>
          <w:noProof/>
          <w:color w:val="000000" w:themeColor="text1"/>
        </w:rPr>
        <w:t>optimisation</w:t>
      </w:r>
      <w:r>
        <w:rPr>
          <w:color w:val="000000" w:themeColor="text1"/>
        </w:rPr>
        <w:t xml:space="preserve">. </w:t>
      </w:r>
    </w:p>
    <w:p w:rsidR="007472B3" w:rsidRDefault="007472B3" w:rsidP="007472B3"/>
    <w:p w:rsidR="003D2DAC" w:rsidRPr="00B6778D" w:rsidRDefault="00133C55" w:rsidP="00FB6D14">
      <w:pPr>
        <w:pStyle w:val="Heading2"/>
      </w:pPr>
      <w:r w:rsidRPr="00B6778D">
        <w:t>2.5 Experimental Procedure</w:t>
      </w:r>
    </w:p>
    <w:p w:rsidR="003D2DAC" w:rsidRPr="00B6778D" w:rsidRDefault="00B156F0">
      <w:pPr>
        <w:jc w:val="both"/>
      </w:pPr>
      <w:r>
        <w:t>The synthesis of BC was conducted in a</w:t>
      </w:r>
      <w:r w:rsidR="005863D2" w:rsidRPr="00B6778D">
        <w:t>n autoclave of 25 mL stainless steel high pressure equipp</w:t>
      </w:r>
      <w:r w:rsidR="005B1B51" w:rsidRPr="00B6778D">
        <w:t xml:space="preserve">ed with </w:t>
      </w:r>
      <w:r w:rsidR="00E41542">
        <w:t xml:space="preserve">mechanical </w:t>
      </w:r>
      <w:r w:rsidR="005B1B51" w:rsidRPr="00B6778D">
        <w:t>stirrer, thermocouple,</w:t>
      </w:r>
      <w:r w:rsidR="005863D2" w:rsidRPr="00B6778D">
        <w:t xml:space="preserve"> heating mantle </w:t>
      </w:r>
      <w:r w:rsidR="005863D2" w:rsidRPr="00E2546C">
        <w:rPr>
          <w:noProof/>
        </w:rPr>
        <w:t>and</w:t>
      </w:r>
      <w:r w:rsidR="005863D2" w:rsidRPr="00B6778D">
        <w:t xml:space="preserve"> controller</w:t>
      </w:r>
      <w:r w:rsidR="006C36C3">
        <w:t xml:space="preserve"> as shown in Figure 1</w:t>
      </w:r>
      <w:r w:rsidR="005863D2" w:rsidRPr="00B6778D">
        <w:t>.</w:t>
      </w:r>
      <w:r w:rsidR="003D2DAC" w:rsidRPr="00B6778D">
        <w:t xml:space="preserve"> The required amount of BO and catalyst</w:t>
      </w:r>
      <w:r w:rsidR="005B1B51" w:rsidRPr="00B6778D">
        <w:t xml:space="preserve"> were</w:t>
      </w:r>
      <w:r w:rsidR="005863D2" w:rsidRPr="00B6778D">
        <w:t xml:space="preserve"> placed in </w:t>
      </w:r>
      <w:r w:rsidR="006307A1" w:rsidRPr="00B6778D">
        <w:t xml:space="preserve">the </w:t>
      </w:r>
      <w:r w:rsidR="005B1B51" w:rsidRPr="00B6778D">
        <w:rPr>
          <w:noProof/>
        </w:rPr>
        <w:t>high-</w:t>
      </w:r>
      <w:r w:rsidR="005863D2" w:rsidRPr="00B6778D">
        <w:rPr>
          <w:noProof/>
        </w:rPr>
        <w:t>pressure</w:t>
      </w:r>
      <w:r w:rsidR="005863D2" w:rsidRPr="00B6778D">
        <w:t xml:space="preserve"> reactor</w:t>
      </w:r>
      <w:r w:rsidR="003D2DAC" w:rsidRPr="00B6778D">
        <w:t xml:space="preserve">. The reactor was heated </w:t>
      </w:r>
      <w:r w:rsidR="005863D2" w:rsidRPr="00B6778D">
        <w:t xml:space="preserve">and stirred continuously </w:t>
      </w:r>
      <w:r w:rsidR="00E41542">
        <w:t>at</w:t>
      </w:r>
      <w:r w:rsidR="00E41542" w:rsidRPr="00B6778D">
        <w:t xml:space="preserve"> </w:t>
      </w:r>
      <w:r w:rsidR="005863D2" w:rsidRPr="00B6778D">
        <w:t>a</w:t>
      </w:r>
      <w:r w:rsidR="003D2DAC" w:rsidRPr="00B6778D">
        <w:t xml:space="preserve"> </w:t>
      </w:r>
      <w:r w:rsidR="003504A1">
        <w:t>specified</w:t>
      </w:r>
      <w:r w:rsidR="003504A1" w:rsidRPr="00B6778D">
        <w:t xml:space="preserve"> </w:t>
      </w:r>
      <w:r w:rsidR="005B1B51" w:rsidRPr="00B6778D">
        <w:t xml:space="preserve">reaction </w:t>
      </w:r>
      <w:r w:rsidR="005863D2" w:rsidRPr="00B6778D">
        <w:t>temperature and stirring speed</w:t>
      </w:r>
      <w:r w:rsidR="003D2DAC" w:rsidRPr="00B6778D">
        <w:t xml:space="preserve">. </w:t>
      </w:r>
      <w:r w:rsidR="005B1B51" w:rsidRPr="00B6778D">
        <w:t xml:space="preserve">At a steady desired reaction </w:t>
      </w:r>
      <w:r w:rsidR="005B1B51" w:rsidRPr="00B6778D">
        <w:rPr>
          <w:noProof/>
        </w:rPr>
        <w:t>temperature</w:t>
      </w:r>
      <w:r w:rsidR="005B1B51" w:rsidRPr="00B6778D">
        <w:t xml:space="preserve"> and stirring </w:t>
      </w:r>
      <w:r w:rsidR="005B1B51" w:rsidRPr="00B6778D">
        <w:rPr>
          <w:noProof/>
        </w:rPr>
        <w:t>speed, supercritical CO</w:t>
      </w:r>
      <w:r w:rsidR="005B1B51" w:rsidRPr="00B6778D">
        <w:rPr>
          <w:noProof/>
          <w:vertAlign w:val="subscript"/>
        </w:rPr>
        <w:t>2</w:t>
      </w:r>
      <w:r w:rsidR="005B1B51" w:rsidRPr="00B6778D">
        <w:rPr>
          <w:noProof/>
        </w:rPr>
        <w:t xml:space="preserve"> at a known pressure was pumped from the cylinder using t</w:t>
      </w:r>
      <w:r w:rsidR="003D2DAC" w:rsidRPr="00B6778D">
        <w:rPr>
          <w:noProof/>
        </w:rPr>
        <w:t>he</w:t>
      </w:r>
      <w:r w:rsidR="003D2DAC" w:rsidRPr="00B6778D">
        <w:t xml:space="preserve"> supercritical fluid pump</w:t>
      </w:r>
      <w:r w:rsidR="006307A1" w:rsidRPr="00B6778D">
        <w:t xml:space="preserve"> into the reactor</w:t>
      </w:r>
      <w:r w:rsidR="005B1B51" w:rsidRPr="00B6778D">
        <w:t xml:space="preserve"> and left </w:t>
      </w:r>
      <w:r w:rsidR="005B1B51" w:rsidRPr="00B6778D">
        <w:rPr>
          <w:noProof/>
        </w:rPr>
        <w:t>for a certain reaction time</w:t>
      </w:r>
      <w:r w:rsidR="003D2DAC" w:rsidRPr="00B6778D">
        <w:t>. The time at which the liquid CO</w:t>
      </w:r>
      <w:r w:rsidR="003D2DAC" w:rsidRPr="00B6778D">
        <w:rPr>
          <w:vertAlign w:val="subscript"/>
        </w:rPr>
        <w:t>2</w:t>
      </w:r>
      <w:r w:rsidR="003D2DAC" w:rsidRPr="00B6778D">
        <w:t xml:space="preserve"> was charged into the reactor was </w:t>
      </w:r>
      <w:r w:rsidR="003504A1">
        <w:t>considered</w:t>
      </w:r>
      <w:r w:rsidR="003504A1" w:rsidRPr="00B6778D">
        <w:t xml:space="preserve"> </w:t>
      </w:r>
      <w:r w:rsidR="003D2DAC" w:rsidRPr="00B6778D">
        <w:t>as the starting t</w:t>
      </w:r>
      <w:r w:rsidR="005B1B51" w:rsidRPr="00B6778D">
        <w:t xml:space="preserve">ime (t=0). After the reaction, </w:t>
      </w:r>
      <w:r w:rsidR="003504A1">
        <w:t>the</w:t>
      </w:r>
      <w:r w:rsidR="003504A1" w:rsidRPr="00B6778D">
        <w:t xml:space="preserve"> </w:t>
      </w:r>
      <w:r w:rsidR="005B1B51" w:rsidRPr="00B6778D">
        <w:rPr>
          <w:noProof/>
        </w:rPr>
        <w:t>autoclave</w:t>
      </w:r>
      <w:r w:rsidR="003D2DAC" w:rsidRPr="00B6778D">
        <w:t xml:space="preserve"> reactor was </w:t>
      </w:r>
      <w:r w:rsidR="003504A1">
        <w:t>quenched using an ice bath to stop the reaction.</w:t>
      </w:r>
    </w:p>
    <w:p w:rsidR="003D2DAC" w:rsidRPr="00B6778D" w:rsidRDefault="003D2DAC">
      <w:pPr>
        <w:jc w:val="both"/>
      </w:pPr>
      <w:r w:rsidRPr="00B6778D">
        <w:t xml:space="preserve">The reactor was </w:t>
      </w:r>
      <w:r w:rsidR="00E41542" w:rsidRPr="00B6778D">
        <w:t>depressuri</w:t>
      </w:r>
      <w:r w:rsidR="00E41542">
        <w:t>s</w:t>
      </w:r>
      <w:r w:rsidR="00E41542" w:rsidRPr="00B6778D">
        <w:t xml:space="preserve">ed </w:t>
      </w:r>
      <w:r w:rsidRPr="00B6778D">
        <w:t xml:space="preserve">and the reaction mixture was filtered. The recovered catalyst was washed with acetone and dried in an oven while the products were </w:t>
      </w:r>
      <w:r w:rsidRPr="00E2546C">
        <w:rPr>
          <w:noProof/>
        </w:rPr>
        <w:t>analysed</w:t>
      </w:r>
      <w:r w:rsidRPr="00B6778D">
        <w:rPr>
          <w:noProof/>
        </w:rPr>
        <w:t xml:space="preserve"> us</w:t>
      </w:r>
      <w:r w:rsidRPr="00B6778D">
        <w:t xml:space="preserve">ing a gas chromatography (GC) equipped with a flame ionization detector (FID) with a capillary column using octane as an internal standard. The effect </w:t>
      </w:r>
      <w:r w:rsidRPr="00B6778D">
        <w:rPr>
          <w:noProof/>
        </w:rPr>
        <w:t>of</w:t>
      </w:r>
      <w:r w:rsidR="006307A1" w:rsidRPr="00B6778D">
        <w:rPr>
          <w:noProof/>
        </w:rPr>
        <w:t xml:space="preserve"> process variables and their interaction</w:t>
      </w:r>
      <w:r w:rsidRPr="00B6778D">
        <w:t xml:space="preserve"> such as </w:t>
      </w:r>
      <w:r w:rsidRPr="00783CD8">
        <w:t>catalyst types,</w:t>
      </w:r>
      <w:r w:rsidRPr="00B6778D">
        <w:t xml:space="preserve"> CO</w:t>
      </w:r>
      <w:r w:rsidRPr="00752DC3">
        <w:rPr>
          <w:vertAlign w:val="subscript"/>
        </w:rPr>
        <w:t>2</w:t>
      </w:r>
      <w:r w:rsidRPr="00B6778D">
        <w:t xml:space="preserve"> pressure, reaction temperature</w:t>
      </w:r>
      <w:r w:rsidR="006307A1" w:rsidRPr="00B6778D">
        <w:t xml:space="preserve">, </w:t>
      </w:r>
      <w:r w:rsidR="00752DC3">
        <w:t xml:space="preserve">catalyst loading </w:t>
      </w:r>
      <w:r w:rsidRPr="00B6778D">
        <w:t>and reaction time w</w:t>
      </w:r>
      <w:r w:rsidR="003504A1">
        <w:t>ere</w:t>
      </w:r>
      <w:r w:rsidRPr="00B6778D">
        <w:t xml:space="preserve"> studied for the optimi</w:t>
      </w:r>
      <w:r w:rsidR="003504A1">
        <w:t>s</w:t>
      </w:r>
      <w:r w:rsidRPr="00B6778D">
        <w:t xml:space="preserve">ation of the reaction conditions. </w:t>
      </w:r>
      <w:r w:rsidR="006307A1" w:rsidRPr="00B6778D">
        <w:t>The</w:t>
      </w:r>
      <w:r w:rsidRPr="00B6778D">
        <w:t xml:space="preserve"> reusability </w:t>
      </w:r>
      <w:r w:rsidR="006307A1" w:rsidRPr="00B6778D">
        <w:t xml:space="preserve">of the catalyst </w:t>
      </w:r>
      <w:r w:rsidRPr="00B6778D">
        <w:t xml:space="preserve">studies </w:t>
      </w:r>
      <w:r w:rsidRPr="00B6778D">
        <w:rPr>
          <w:noProof/>
        </w:rPr>
        <w:t>w</w:t>
      </w:r>
      <w:r w:rsidR="006307A1" w:rsidRPr="00B6778D">
        <w:rPr>
          <w:noProof/>
        </w:rPr>
        <w:t>as</w:t>
      </w:r>
      <w:r w:rsidRPr="00B6778D">
        <w:t xml:space="preserve"> also conducted to </w:t>
      </w:r>
      <w:r w:rsidR="006307A1" w:rsidRPr="00B6778D">
        <w:t>evaluate</w:t>
      </w:r>
      <w:r w:rsidRPr="00B6778D">
        <w:t xml:space="preserve"> the stability of the catalyst</w:t>
      </w:r>
      <w:r w:rsidR="006307A1" w:rsidRPr="00B6778D">
        <w:t>.</w:t>
      </w:r>
      <w:r w:rsidRPr="00B6778D">
        <w:t xml:space="preserve"> </w:t>
      </w:r>
    </w:p>
    <w:p w:rsidR="00D54B9C" w:rsidRPr="00B6778D" w:rsidRDefault="00E2546C" w:rsidP="00752DC3">
      <w:pPr>
        <w:jc w:val="center"/>
      </w:pPr>
      <w:r>
        <w:rPr>
          <w:noProof/>
          <w:lang w:eastAsia="en-GB"/>
        </w:rPr>
        <w:lastRenderedPageBreak/>
        <w:drawing>
          <wp:inline distT="0" distB="0" distL="0" distR="0" wp14:anchorId="1A332781" wp14:editId="377F3FEE">
            <wp:extent cx="5731510" cy="3787775"/>
            <wp:effectExtent l="0" t="0" r="2540" b="3175"/>
            <wp:docPr id="9" name="Picture 3"/>
            <wp:cNvGraphicFramePr/>
            <a:graphic xmlns:a="http://schemas.openxmlformats.org/drawingml/2006/main">
              <a:graphicData uri="http://schemas.openxmlformats.org/drawingml/2006/picture">
                <pic:pic xmlns:pic="http://schemas.openxmlformats.org/drawingml/2006/picture">
                  <pic:nvPicPr>
                    <pic:cNvPr id="9" name="Picture 3"/>
                    <pic:cNvPicPr/>
                  </pic:nvPicPr>
                  <pic:blipFill rotWithShape="1">
                    <a:blip r:embed="rId12"/>
                    <a:srcRect t="16804" r="1153" b="8073"/>
                    <a:stretch/>
                  </pic:blipFill>
                  <pic:spPr>
                    <a:xfrm>
                      <a:off x="0" y="0"/>
                      <a:ext cx="5731510" cy="3787775"/>
                    </a:xfrm>
                    <a:prstGeom prst="rect">
                      <a:avLst/>
                    </a:prstGeom>
                  </pic:spPr>
                </pic:pic>
              </a:graphicData>
            </a:graphic>
          </wp:inline>
        </w:drawing>
      </w:r>
    </w:p>
    <w:p w:rsidR="00F42A43" w:rsidRPr="00B6778D" w:rsidRDefault="00DD7E98" w:rsidP="00E2546C">
      <w:pPr>
        <w:pStyle w:val="Caption"/>
        <w:rPr>
          <w:b w:val="0"/>
          <w:color w:val="auto"/>
          <w:sz w:val="24"/>
        </w:rPr>
      </w:pPr>
      <w:bookmarkStart w:id="5" w:name="_Toc528474665"/>
      <w:r w:rsidRPr="0049408C">
        <w:rPr>
          <w:bCs w:val="0"/>
          <w:color w:val="auto"/>
          <w:sz w:val="24"/>
        </w:rPr>
        <w:t xml:space="preserve">Figure </w:t>
      </w:r>
      <w:r w:rsidRPr="0049408C">
        <w:rPr>
          <w:bCs w:val="0"/>
          <w:color w:val="auto"/>
          <w:sz w:val="24"/>
        </w:rPr>
        <w:fldChar w:fldCharType="begin"/>
      </w:r>
      <w:r w:rsidRPr="0049408C">
        <w:rPr>
          <w:bCs w:val="0"/>
          <w:color w:val="auto"/>
          <w:sz w:val="24"/>
        </w:rPr>
        <w:instrText xml:space="preserve"> SEQ Figure \* ARABIC </w:instrText>
      </w:r>
      <w:r w:rsidRPr="0049408C">
        <w:rPr>
          <w:bCs w:val="0"/>
          <w:color w:val="auto"/>
          <w:sz w:val="24"/>
        </w:rPr>
        <w:fldChar w:fldCharType="separate"/>
      </w:r>
      <w:r w:rsidR="004A2E92" w:rsidRPr="0049408C">
        <w:rPr>
          <w:bCs w:val="0"/>
          <w:noProof/>
          <w:color w:val="auto"/>
          <w:sz w:val="24"/>
        </w:rPr>
        <w:t>1</w:t>
      </w:r>
      <w:r w:rsidRPr="0049408C">
        <w:rPr>
          <w:bCs w:val="0"/>
          <w:color w:val="auto"/>
          <w:sz w:val="24"/>
        </w:rPr>
        <w:fldChar w:fldCharType="end"/>
      </w:r>
      <w:r w:rsidR="00C3556D">
        <w:rPr>
          <w:b w:val="0"/>
          <w:noProof/>
          <w:color w:val="auto"/>
          <w:sz w:val="24"/>
        </w:rPr>
        <w:t>.</w:t>
      </w:r>
      <w:r w:rsidRPr="00B6778D">
        <w:rPr>
          <w:b w:val="0"/>
          <w:noProof/>
          <w:color w:val="auto"/>
          <w:sz w:val="24"/>
        </w:rPr>
        <w:t xml:space="preserve"> </w:t>
      </w:r>
      <w:r w:rsidR="00E2546C" w:rsidRPr="00E2546C">
        <w:rPr>
          <w:b w:val="0"/>
          <w:noProof/>
          <w:color w:val="auto"/>
          <w:sz w:val="24"/>
        </w:rPr>
        <w:t>Schematic representation of the experimental set-up for the synthesis of styrene carbonate using a high-pressure reactor (Autoclave reactor). Key: RC, reactor controller; IV, inlet valve; TC, thermocouple; PG, pressure gauge; SM, stirring motor; GOV, gas outlet valve; GIV, gas inlet valve; SV, sampling valve; SCFP, supercritical fluid pump; CIV, CO2 inlet valve; CC, CO2 cylinder.</w:t>
      </w:r>
      <w:bookmarkEnd w:id="5"/>
    </w:p>
    <w:p w:rsidR="006307A1" w:rsidRPr="00B6778D" w:rsidRDefault="006307A1" w:rsidP="003D2DAC">
      <w:pPr>
        <w:jc w:val="both"/>
      </w:pPr>
    </w:p>
    <w:p w:rsidR="006307A1" w:rsidRPr="00B6778D" w:rsidRDefault="00133C55" w:rsidP="00FB6D14">
      <w:pPr>
        <w:pStyle w:val="Heading2"/>
      </w:pPr>
      <w:r w:rsidRPr="00B6778D">
        <w:t xml:space="preserve">2.6 </w:t>
      </w:r>
      <w:r w:rsidRPr="00B6778D">
        <w:rPr>
          <w:noProof/>
        </w:rPr>
        <w:t>M</w:t>
      </w:r>
      <w:r w:rsidR="006307A1" w:rsidRPr="00B6778D">
        <w:rPr>
          <w:noProof/>
        </w:rPr>
        <w:t>ethod</w:t>
      </w:r>
      <w:r w:rsidR="006307A1" w:rsidRPr="00B6778D">
        <w:t xml:space="preserve"> of Analysis </w:t>
      </w:r>
    </w:p>
    <w:p w:rsidR="006307A1" w:rsidRPr="00B6778D" w:rsidRDefault="00E2546C">
      <w:pPr>
        <w:jc w:val="both"/>
        <w:rPr>
          <w:rFonts w:eastAsia="Times New Roman"/>
          <w:szCs w:val="24"/>
        </w:rPr>
      </w:pPr>
      <w:r>
        <w:t xml:space="preserve">A </w:t>
      </w:r>
      <w:r w:rsidRPr="00E2546C">
        <w:rPr>
          <w:noProof/>
        </w:rPr>
        <w:t>s</w:t>
      </w:r>
      <w:r w:rsidR="006307A1" w:rsidRPr="00E2546C">
        <w:rPr>
          <w:noProof/>
        </w:rPr>
        <w:t>himadzu</w:t>
      </w:r>
      <w:r w:rsidR="006307A1" w:rsidRPr="00B6778D">
        <w:t xml:space="preserve"> </w:t>
      </w:r>
      <w:r w:rsidR="00752DC3">
        <w:t>GC</w:t>
      </w:r>
      <w:r w:rsidR="00F000F5" w:rsidRPr="00B6778D">
        <w:t xml:space="preserve"> was used for </w:t>
      </w:r>
      <w:r w:rsidR="00B12DF0">
        <w:t>characterisation</w:t>
      </w:r>
      <w:r w:rsidR="00B12DF0" w:rsidRPr="00B6778D">
        <w:t xml:space="preserve"> </w:t>
      </w:r>
      <w:r w:rsidR="00F000F5" w:rsidRPr="00B6778D">
        <w:t>and identification of experimental samples</w:t>
      </w:r>
      <w:r w:rsidR="006307A1" w:rsidRPr="00B6778D">
        <w:t>.</w:t>
      </w:r>
      <w:r w:rsidR="00F000F5" w:rsidRPr="00B6778D">
        <w:t xml:space="preserve"> The GC </w:t>
      </w:r>
      <w:r w:rsidR="00F000F5" w:rsidRPr="00B6778D">
        <w:rPr>
          <w:noProof/>
        </w:rPr>
        <w:t>consists</w:t>
      </w:r>
      <w:r w:rsidR="00F000F5" w:rsidRPr="00B6778D">
        <w:t xml:space="preserve"> of the </w:t>
      </w:r>
      <w:r w:rsidR="006307A1" w:rsidRPr="00B6778D">
        <w:t>capillary column of dimension (30</w:t>
      </w:r>
      <w:r w:rsidR="00A74EE8">
        <w:t xml:space="preserve"> </w:t>
      </w:r>
      <w:r w:rsidR="006307A1" w:rsidRPr="00B6778D">
        <w:t>m x 320</w:t>
      </w:r>
      <w:r w:rsidR="00A74EE8">
        <w:t xml:space="preserve"> </w:t>
      </w:r>
      <w:r w:rsidR="006307A1" w:rsidRPr="00B6778D">
        <w:t xml:space="preserve">µm x 0.25 µm) and the </w:t>
      </w:r>
      <w:r w:rsidR="003504A1">
        <w:t xml:space="preserve">FID </w:t>
      </w:r>
      <w:r w:rsidR="006307A1" w:rsidRPr="00B6778D">
        <w:t>detector</w:t>
      </w:r>
      <w:r w:rsidR="003504A1">
        <w:t xml:space="preserve">. </w:t>
      </w:r>
      <w:r w:rsidR="006307A1" w:rsidRPr="00B6778D">
        <w:t xml:space="preserve">A ramp method was used to </w:t>
      </w:r>
      <w:r w:rsidR="00F000F5" w:rsidRPr="00B6778D">
        <w:t>distinguish</w:t>
      </w:r>
      <w:r w:rsidR="006307A1" w:rsidRPr="00B6778D">
        <w:t xml:space="preserve"> all the components </w:t>
      </w:r>
      <w:r w:rsidR="00F000F5" w:rsidRPr="00B6778D">
        <w:t>existing</w:t>
      </w:r>
      <w:r w:rsidR="006307A1" w:rsidRPr="00B6778D">
        <w:t xml:space="preserve"> in the sample mixture and the initial temperature was set at 323 K.</w:t>
      </w:r>
      <w:r w:rsidR="00F000F5" w:rsidRPr="00B6778D">
        <w:t xml:space="preserve"> The injection and detector temperatures were sustained isothermally at 553 K with a split ratio of 50:1 while the injection volume of 0.5 µL </w:t>
      </w:r>
      <w:r w:rsidR="00F000F5" w:rsidRPr="00B6778D">
        <w:rPr>
          <w:noProof/>
        </w:rPr>
        <w:t>was</w:t>
      </w:r>
      <w:r w:rsidR="00F000F5" w:rsidRPr="00B6778D">
        <w:t xml:space="preserve"> chosen as a part of the GC method.</w:t>
      </w:r>
      <w:r w:rsidR="006307A1" w:rsidRPr="00B6778D">
        <w:t xml:space="preserve"> </w:t>
      </w:r>
      <w:r w:rsidR="00F000F5" w:rsidRPr="00B6778D">
        <w:t>The</w:t>
      </w:r>
      <w:r w:rsidR="00F000F5" w:rsidRPr="00B6778D">
        <w:rPr>
          <w:noProof/>
        </w:rPr>
        <w:t xml:space="preserve"> </w:t>
      </w:r>
      <w:r w:rsidR="006307A1" w:rsidRPr="00B6778D">
        <w:rPr>
          <w:noProof/>
        </w:rPr>
        <w:t>sample</w:t>
      </w:r>
      <w:r w:rsidR="006307A1" w:rsidRPr="00B6778D">
        <w:t xml:space="preserve"> for analysis</w:t>
      </w:r>
      <w:r w:rsidR="00F000F5" w:rsidRPr="00B6778D">
        <w:t xml:space="preserve"> was injected </w:t>
      </w:r>
      <w:r w:rsidR="00F000F5" w:rsidRPr="00B6778D">
        <w:rPr>
          <w:i/>
        </w:rPr>
        <w:t>via</w:t>
      </w:r>
      <w:r w:rsidR="00F000F5" w:rsidRPr="00B6778D">
        <w:t xml:space="preserve"> an </w:t>
      </w:r>
      <w:r w:rsidR="00F000F5" w:rsidRPr="00B6778D">
        <w:rPr>
          <w:noProof/>
        </w:rPr>
        <w:t>auto-injector</w:t>
      </w:r>
      <w:r w:rsidR="00F000F5" w:rsidRPr="00B6778D">
        <w:t xml:space="preserve">. The </w:t>
      </w:r>
      <w:r w:rsidR="006307A1" w:rsidRPr="00B6778D">
        <w:t>temperature</w:t>
      </w:r>
      <w:r w:rsidR="00F000F5" w:rsidRPr="00B6778D">
        <w:t xml:space="preserve"> of the oven</w:t>
      </w:r>
      <w:r w:rsidR="006307A1" w:rsidRPr="00B6778D">
        <w:t xml:space="preserve"> was set at 323 K for 5 min after </w:t>
      </w:r>
      <w:r w:rsidR="00F000F5" w:rsidRPr="00B6778D">
        <w:rPr>
          <w:noProof/>
        </w:rPr>
        <w:t>which</w:t>
      </w:r>
      <w:r w:rsidR="00F000F5" w:rsidRPr="00B6778D">
        <w:t xml:space="preserve"> t</w:t>
      </w:r>
      <w:r w:rsidR="004D20D8" w:rsidRPr="00B6778D">
        <w:t xml:space="preserve">he sample injected was </w:t>
      </w:r>
      <w:r w:rsidR="006307A1" w:rsidRPr="00B6778D">
        <w:t>ramped to 553 K at the rate of 25 K/min. The total run time for each sample was</w:t>
      </w:r>
      <w:r>
        <w:t xml:space="preserve"> </w:t>
      </w:r>
      <w:r w:rsidR="006307A1" w:rsidRPr="00B6778D">
        <w:t xml:space="preserve"> ̴ 14min. </w:t>
      </w:r>
      <w:r w:rsidR="004D20D8" w:rsidRPr="00B6778D">
        <w:t xml:space="preserve">After each run, the </w:t>
      </w:r>
      <w:r w:rsidR="006307A1" w:rsidRPr="00B6778D">
        <w:t>temperature</w:t>
      </w:r>
      <w:r w:rsidR="004D20D8" w:rsidRPr="00B6778D">
        <w:t xml:space="preserve"> of the oven</w:t>
      </w:r>
      <w:r w:rsidR="006307A1" w:rsidRPr="00B6778D">
        <w:t xml:space="preserve"> was cooled down to 323 K for </w:t>
      </w:r>
      <w:r w:rsidR="004D20D8" w:rsidRPr="00B6778D">
        <w:t>consecutive</w:t>
      </w:r>
      <w:r w:rsidR="006307A1" w:rsidRPr="00B6778D">
        <w:t xml:space="preserve"> sample runs. </w:t>
      </w:r>
      <w:r w:rsidR="004D20D8" w:rsidRPr="00B6778D">
        <w:t>The</w:t>
      </w:r>
      <w:r w:rsidR="006307A1" w:rsidRPr="00B6778D">
        <w:t xml:space="preserve"> internal standard</w:t>
      </w:r>
      <w:r w:rsidR="004D20D8" w:rsidRPr="00B6778D">
        <w:t xml:space="preserve"> used was octane</w:t>
      </w:r>
      <w:r w:rsidR="006307A1" w:rsidRPr="00B6778D">
        <w:t xml:space="preserve">. A chromatograph of sample mixture analysed using GC revealed </w:t>
      </w:r>
      <w:r w:rsidR="004D20D8" w:rsidRPr="00B6778D">
        <w:t>the residence times of ̴ 4, ̴7 and  ̴12</w:t>
      </w:r>
      <w:r>
        <w:t xml:space="preserve"> min</w:t>
      </w:r>
      <w:r w:rsidR="004D20D8" w:rsidRPr="00B6778D">
        <w:t xml:space="preserve"> for </w:t>
      </w:r>
      <w:r w:rsidR="006307A1" w:rsidRPr="00B6778D">
        <w:t>octane, BO and BC peak respectively</w:t>
      </w:r>
      <w:r w:rsidR="006307A1" w:rsidRPr="00B6778D">
        <w:rPr>
          <w:rFonts w:eastAsia="Times New Roman"/>
          <w:szCs w:val="24"/>
        </w:rPr>
        <w:t>.</w:t>
      </w:r>
    </w:p>
    <w:p w:rsidR="00DD7E98" w:rsidRPr="00B6778D" w:rsidRDefault="00DD7E98" w:rsidP="006307A1">
      <w:pPr>
        <w:jc w:val="both"/>
        <w:rPr>
          <w:rFonts w:eastAsia="Times New Roman"/>
          <w:szCs w:val="24"/>
        </w:rPr>
      </w:pPr>
    </w:p>
    <w:p w:rsidR="00133C55" w:rsidRPr="00B6778D" w:rsidRDefault="00133C55" w:rsidP="00B908E2">
      <w:pPr>
        <w:pStyle w:val="Heading1"/>
        <w:rPr>
          <w:i/>
        </w:rPr>
      </w:pPr>
      <w:r w:rsidRPr="00B6778D">
        <w:lastRenderedPageBreak/>
        <w:t>3. Results and Discussion</w:t>
      </w:r>
    </w:p>
    <w:p w:rsidR="00133C55" w:rsidRPr="00B6778D" w:rsidRDefault="00133C55" w:rsidP="00FB6D14">
      <w:pPr>
        <w:pStyle w:val="Heading2"/>
      </w:pPr>
      <w:r w:rsidRPr="00B6778D">
        <w:t xml:space="preserve">3.1 Proposed </w:t>
      </w:r>
      <w:r w:rsidR="00E2546C">
        <w:t>R</w:t>
      </w:r>
      <w:r w:rsidRPr="00B6778D">
        <w:t xml:space="preserve">eaction </w:t>
      </w:r>
      <w:r w:rsidR="00E2546C">
        <w:t>M</w:t>
      </w:r>
      <w:r w:rsidRPr="00B6778D">
        <w:t>echanism</w:t>
      </w:r>
    </w:p>
    <w:p w:rsidR="00BA1179" w:rsidRPr="00B6778D" w:rsidRDefault="00B209F1">
      <w:pPr>
        <w:jc w:val="both"/>
        <w:rPr>
          <w:rFonts w:ascii="Times" w:eastAsia="Times New Roman" w:hAnsi="Times"/>
          <w:szCs w:val="20"/>
        </w:rPr>
      </w:pPr>
      <w:r w:rsidRPr="00B6778D">
        <w:t>The cycloaddition reaction of BO and CO</w:t>
      </w:r>
      <w:r w:rsidRPr="00B6778D">
        <w:rPr>
          <w:vertAlign w:val="subscript"/>
        </w:rPr>
        <w:t>2</w:t>
      </w:r>
      <w:r w:rsidRPr="00B6778D">
        <w:t xml:space="preserve"> to the </w:t>
      </w:r>
      <w:r w:rsidRPr="00B6778D">
        <w:rPr>
          <w:noProof/>
        </w:rPr>
        <w:t>formation</w:t>
      </w:r>
      <w:r w:rsidR="00823049" w:rsidRPr="00B6778D">
        <w:rPr>
          <w:noProof/>
        </w:rPr>
        <w:t xml:space="preserve"> of</w:t>
      </w:r>
      <w:r w:rsidRPr="00B6778D">
        <w:t xml:space="preserve"> BC in the presence of Ce-La</w:t>
      </w:r>
      <w:r w:rsidR="004A2B84" w:rsidRPr="00B6778D">
        <w:t>-Zr/GO catalyst can be seen in F</w:t>
      </w:r>
      <w:r w:rsidRPr="00B6778D">
        <w:t xml:space="preserve">igure </w:t>
      </w:r>
      <w:r w:rsidR="006C36C3">
        <w:t>2</w:t>
      </w:r>
      <w:r w:rsidRPr="00B6778D">
        <w:rPr>
          <w:noProof/>
        </w:rPr>
        <w:t>.</w:t>
      </w:r>
      <w:r w:rsidR="00823049" w:rsidRPr="00B6778D">
        <w:rPr>
          <w:noProof/>
        </w:rPr>
        <w:t xml:space="preserve"> </w:t>
      </w:r>
      <w:r w:rsidR="00BA1179" w:rsidRPr="00B6778D">
        <w:rPr>
          <w:noProof/>
        </w:rPr>
        <w:t>The</w:t>
      </w:r>
      <w:r w:rsidR="00BA1179" w:rsidRPr="00B6778D">
        <w:t xml:space="preserve"> proposed reaction mechanism </w:t>
      </w:r>
      <w:r w:rsidR="006C36C3">
        <w:t>has been</w:t>
      </w:r>
      <w:r w:rsidR="006C36C3" w:rsidRPr="00B6778D">
        <w:t xml:space="preserve"> </w:t>
      </w:r>
      <w:r w:rsidR="00BA1179" w:rsidRPr="00B6778D">
        <w:t>initiated by adsorption of CO</w:t>
      </w:r>
      <w:r w:rsidR="00BA1179" w:rsidRPr="00B6778D">
        <w:rPr>
          <w:vertAlign w:val="subscript"/>
        </w:rPr>
        <w:t>2</w:t>
      </w:r>
      <w:r w:rsidR="00BA1179" w:rsidRPr="00B6778D">
        <w:t xml:space="preserve"> through the cycloaddition reaction of </w:t>
      </w:r>
      <w:r w:rsidR="003504A1">
        <w:t>BC</w:t>
      </w:r>
      <w:r w:rsidR="00BA1179" w:rsidRPr="00B6778D">
        <w:t xml:space="preserve"> on the basic site of mixed metal oxide catalyst to produce a carboxylate anion and BO was </w:t>
      </w:r>
      <w:r w:rsidR="00BA1179" w:rsidRPr="00B6778D">
        <w:rPr>
          <w:noProof/>
        </w:rPr>
        <w:t>lik</w:t>
      </w:r>
      <w:r w:rsidR="00823049" w:rsidRPr="00B6778D">
        <w:rPr>
          <w:noProof/>
        </w:rPr>
        <w:t>e</w:t>
      </w:r>
      <w:r w:rsidR="00BA1179" w:rsidRPr="00B6778D">
        <w:rPr>
          <w:noProof/>
        </w:rPr>
        <w:t>wise</w:t>
      </w:r>
      <w:r w:rsidR="00BA1179" w:rsidRPr="00B6778D">
        <w:t xml:space="preserve"> activated by desorption on the acidic site.</w:t>
      </w:r>
      <w:r w:rsidR="00031521" w:rsidRPr="00B6778D">
        <w:t xml:space="preserve"> The use of high temperature and supercritical pressure along with mixed metal oxide catalyst </w:t>
      </w:r>
      <w:r w:rsidR="006C36C3">
        <w:t xml:space="preserve">has </w:t>
      </w:r>
      <w:r w:rsidR="00031521" w:rsidRPr="00B6778D">
        <w:t xml:space="preserve">aided in ring </w:t>
      </w:r>
      <w:r w:rsidR="00031521" w:rsidRPr="00B6778D">
        <w:rPr>
          <w:noProof/>
        </w:rPr>
        <w:t>opening</w:t>
      </w:r>
      <w:r w:rsidR="00031521" w:rsidRPr="00B6778D">
        <w:t xml:space="preserve"> of </w:t>
      </w:r>
      <w:r w:rsidR="006C36C3">
        <w:t>BO</w:t>
      </w:r>
      <w:r w:rsidR="00031521" w:rsidRPr="00B6778D">
        <w:t xml:space="preserve"> through the carboxylate </w:t>
      </w:r>
      <w:r w:rsidR="00031521" w:rsidRPr="00B6778D">
        <w:rPr>
          <w:noProof/>
        </w:rPr>
        <w:t>anions leads</w:t>
      </w:r>
      <w:r w:rsidR="00031521" w:rsidRPr="00B6778D">
        <w:t xml:space="preserve"> to the formation of oxyanion species.  The dissociation of Ce-La-Zr/GO from</w:t>
      </w:r>
      <w:r w:rsidRPr="00B6778D">
        <w:t xml:space="preserve"> oxyanion species </w:t>
      </w:r>
      <w:r w:rsidRPr="00B6778D">
        <w:rPr>
          <w:noProof/>
        </w:rPr>
        <w:t>inte</w:t>
      </w:r>
      <w:r w:rsidR="00823049" w:rsidRPr="00B6778D">
        <w:rPr>
          <w:noProof/>
        </w:rPr>
        <w:t>ns</w:t>
      </w:r>
      <w:r w:rsidRPr="00B6778D">
        <w:rPr>
          <w:noProof/>
        </w:rPr>
        <w:t>ifies</w:t>
      </w:r>
      <w:r w:rsidRPr="00B6778D">
        <w:t xml:space="preserve"> the closure of the ring and desorption of BC as a product formed. The side products formed from BC synthesis are well below</w:t>
      </w:r>
      <w:r w:rsidRPr="00B6778D">
        <w:rPr>
          <w:rFonts w:ascii="Times" w:eastAsia="Times New Roman" w:hAnsi="Times"/>
          <w:szCs w:val="20"/>
        </w:rPr>
        <w:t xml:space="preserve"> the </w:t>
      </w:r>
      <w:r w:rsidR="00E2546C">
        <w:rPr>
          <w:rFonts w:ascii="Times" w:eastAsia="Times New Roman" w:hAnsi="Times"/>
          <w:szCs w:val="20"/>
        </w:rPr>
        <w:t xml:space="preserve">detection </w:t>
      </w:r>
      <w:r w:rsidRPr="00B6778D">
        <w:rPr>
          <w:rFonts w:ascii="Times" w:eastAsia="Times New Roman" w:hAnsi="Times"/>
          <w:szCs w:val="20"/>
        </w:rPr>
        <w:t>limit of the GC-FID used in the analysis</w:t>
      </w:r>
      <w:r w:rsidR="004A2B84" w:rsidRPr="00B6778D">
        <w:rPr>
          <w:rFonts w:ascii="Times" w:eastAsia="Times New Roman" w:hAnsi="Times"/>
          <w:szCs w:val="20"/>
        </w:rPr>
        <w:t>.</w:t>
      </w:r>
    </w:p>
    <w:p w:rsidR="004A2B84" w:rsidRPr="00B6778D" w:rsidRDefault="00DD7E98" w:rsidP="00C3556D">
      <w:pPr>
        <w:jc w:val="center"/>
      </w:pPr>
      <w:r w:rsidRPr="00B6778D">
        <w:rPr>
          <w:noProof/>
          <w:lang w:eastAsia="en-GB"/>
        </w:rPr>
        <w:drawing>
          <wp:inline distT="0" distB="0" distL="0" distR="0" wp14:anchorId="27C44C8D" wp14:editId="30B994D1">
            <wp:extent cx="5685790" cy="299263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09690" cy="3005211"/>
                    </a:xfrm>
                    <a:prstGeom prst="rect">
                      <a:avLst/>
                    </a:prstGeom>
                    <a:noFill/>
                  </pic:spPr>
                </pic:pic>
              </a:graphicData>
            </a:graphic>
          </wp:inline>
        </w:drawing>
      </w:r>
    </w:p>
    <w:p w:rsidR="00DD7E98" w:rsidRPr="00B6778D" w:rsidRDefault="00FF4357" w:rsidP="00FA2670">
      <w:pPr>
        <w:pStyle w:val="Caption"/>
        <w:rPr>
          <w:b w:val="0"/>
          <w:color w:val="auto"/>
          <w:sz w:val="24"/>
        </w:rPr>
      </w:pPr>
      <w:bookmarkStart w:id="6" w:name="_Toc528474666"/>
      <w:r w:rsidRPr="0049408C">
        <w:rPr>
          <w:bCs w:val="0"/>
          <w:color w:val="auto"/>
          <w:sz w:val="24"/>
        </w:rPr>
        <w:t xml:space="preserve">Figure </w:t>
      </w:r>
      <w:r w:rsidRPr="0049408C">
        <w:rPr>
          <w:bCs w:val="0"/>
          <w:color w:val="auto"/>
          <w:sz w:val="24"/>
        </w:rPr>
        <w:fldChar w:fldCharType="begin"/>
      </w:r>
      <w:r w:rsidRPr="0049408C">
        <w:rPr>
          <w:bCs w:val="0"/>
          <w:color w:val="auto"/>
          <w:sz w:val="24"/>
        </w:rPr>
        <w:instrText xml:space="preserve"> SEQ Figure \* ARABIC </w:instrText>
      </w:r>
      <w:r w:rsidRPr="0049408C">
        <w:rPr>
          <w:bCs w:val="0"/>
          <w:color w:val="auto"/>
          <w:sz w:val="24"/>
        </w:rPr>
        <w:fldChar w:fldCharType="separate"/>
      </w:r>
      <w:r w:rsidR="004A2E92" w:rsidRPr="0049408C">
        <w:rPr>
          <w:bCs w:val="0"/>
          <w:noProof/>
          <w:color w:val="auto"/>
          <w:sz w:val="24"/>
        </w:rPr>
        <w:t>2</w:t>
      </w:r>
      <w:r w:rsidRPr="0049408C">
        <w:rPr>
          <w:bCs w:val="0"/>
          <w:color w:val="auto"/>
          <w:sz w:val="24"/>
        </w:rPr>
        <w:fldChar w:fldCharType="end"/>
      </w:r>
      <w:r w:rsidRPr="0049408C">
        <w:rPr>
          <w:bCs w:val="0"/>
          <w:color w:val="auto"/>
          <w:sz w:val="24"/>
        </w:rPr>
        <w:t>.</w:t>
      </w:r>
      <w:r w:rsidRPr="00B6778D">
        <w:rPr>
          <w:b w:val="0"/>
          <w:color w:val="auto"/>
          <w:sz w:val="24"/>
        </w:rPr>
        <w:t xml:space="preserve"> Synthesis of butylene carbonate (BC) using a Ce-La-Zr/GO catalyst. (a) Reaction scheme and (b) Plausible reaction mechanism.</w:t>
      </w:r>
      <w:bookmarkEnd w:id="6"/>
    </w:p>
    <w:p w:rsidR="006213A6" w:rsidRPr="006213A6" w:rsidRDefault="00133C55" w:rsidP="00FB6D14">
      <w:pPr>
        <w:pStyle w:val="Heading2"/>
      </w:pPr>
      <w:r w:rsidRPr="00B6778D">
        <w:t>3.</w:t>
      </w:r>
      <w:r w:rsidR="00FB6D14">
        <w:t>2</w:t>
      </w:r>
      <w:r w:rsidRPr="00B6778D">
        <w:t xml:space="preserve"> Development of </w:t>
      </w:r>
      <w:r w:rsidR="00E2546C">
        <w:t>R</w:t>
      </w:r>
      <w:r w:rsidRPr="00B6778D">
        <w:t xml:space="preserve">egression </w:t>
      </w:r>
      <w:r w:rsidR="00E2546C">
        <w:t>M</w:t>
      </w:r>
      <w:r w:rsidRPr="00B6778D">
        <w:t xml:space="preserve">odel </w:t>
      </w:r>
    </w:p>
    <w:p w:rsidR="00F900CE" w:rsidRDefault="006213A6">
      <w:pPr>
        <w:jc w:val="both"/>
      </w:pPr>
      <w:r>
        <w:t xml:space="preserve">The responses for </w:t>
      </w:r>
      <w:r w:rsidRPr="00E2546C">
        <w:rPr>
          <w:noProof/>
        </w:rPr>
        <w:t>randomis</w:t>
      </w:r>
      <w:r w:rsidR="008E3F94" w:rsidRPr="00E2546C">
        <w:rPr>
          <w:noProof/>
        </w:rPr>
        <w:t>ed</w:t>
      </w:r>
      <w:r w:rsidR="008E3F94" w:rsidRPr="00B6778D">
        <w:t xml:space="preserve"> experiments in terms of BO conversion and BC yield have been reported </w:t>
      </w:r>
      <w:r>
        <w:t xml:space="preserve">as shown </w:t>
      </w:r>
      <w:r w:rsidR="008E3F94" w:rsidRPr="00B6778D">
        <w:t xml:space="preserve">in Table </w:t>
      </w:r>
      <w:r w:rsidR="002065B7">
        <w:t>3</w:t>
      </w:r>
      <w:r w:rsidR="008E3F94" w:rsidRPr="00B6778D">
        <w:t xml:space="preserve">. It has been observed from the experimental </w:t>
      </w:r>
      <w:r>
        <w:t>results</w:t>
      </w:r>
      <w:r w:rsidR="008E3F94" w:rsidRPr="00B6778D">
        <w:t xml:space="preserve"> that BO conversion ranges from 42 to 90%</w:t>
      </w:r>
      <w:r w:rsidR="00E2546C">
        <w:t>,</w:t>
      </w:r>
      <w:r w:rsidR="008E3F94" w:rsidRPr="00B6778D">
        <w:t xml:space="preserve"> while BC yield ranges from 16 to 65%. Multiple regression anal</w:t>
      </w:r>
      <w:r w:rsidR="00E2546C">
        <w:t>ysis of the experimental data</w:t>
      </w:r>
      <w:r w:rsidR="008E3F94" w:rsidRPr="00B6778D">
        <w:t xml:space="preserve"> has been performed using Design Expert software. </w:t>
      </w:r>
      <w:r w:rsidR="00F80E6E">
        <w:t xml:space="preserve">The software has fitted four models for each response i.e. </w:t>
      </w:r>
      <w:r w:rsidR="00F80E6E">
        <w:rPr>
          <w:bCs/>
          <w:color w:val="000000" w:themeColor="text1"/>
        </w:rPr>
        <w:t xml:space="preserve">linear, two factors interactions (2FI), quadratic and cubic polynomials. Amongst the predicted fitted models for each response, the model with highest fitting has been chosen based on several statistical </w:t>
      </w:r>
      <w:r w:rsidR="00F80E6E">
        <w:rPr>
          <w:bCs/>
          <w:color w:val="000000" w:themeColor="text1"/>
        </w:rPr>
        <w:lastRenderedPageBreak/>
        <w:t xml:space="preserve">validations. It has been observed that the experimental data of both responses are highly fitting with the quadratic polynomial models. Accordingly, </w:t>
      </w:r>
      <w:r w:rsidR="00CD79FF">
        <w:rPr>
          <w:bCs/>
          <w:color w:val="000000" w:themeColor="text1"/>
        </w:rPr>
        <w:t>two</w:t>
      </w:r>
      <w:r w:rsidR="00F80E6E">
        <w:rPr>
          <w:bCs/>
          <w:color w:val="000000" w:themeColor="text1"/>
        </w:rPr>
        <w:t xml:space="preserve"> quadratic models have been developed representing </w:t>
      </w:r>
      <w:r w:rsidR="00F12D89">
        <w:rPr>
          <w:bCs/>
          <w:color w:val="000000" w:themeColor="text1"/>
        </w:rPr>
        <w:t xml:space="preserve">the </w:t>
      </w:r>
      <w:r w:rsidR="00F80E6E" w:rsidRPr="00F12D89">
        <w:rPr>
          <w:bCs/>
          <w:noProof/>
          <w:color w:val="000000" w:themeColor="text1"/>
        </w:rPr>
        <w:t>empirical</w:t>
      </w:r>
      <w:r w:rsidR="00F80E6E">
        <w:rPr>
          <w:bCs/>
          <w:color w:val="000000" w:themeColor="text1"/>
        </w:rPr>
        <w:t xml:space="preserve"> relationship between process responses </w:t>
      </w:r>
      <w:r w:rsidR="00CD79FF">
        <w:rPr>
          <w:bCs/>
          <w:color w:val="000000" w:themeColor="text1"/>
        </w:rPr>
        <w:t xml:space="preserve">(BC yield and BO conversion) </w:t>
      </w:r>
      <w:r w:rsidR="00F80E6E">
        <w:rPr>
          <w:bCs/>
          <w:color w:val="000000" w:themeColor="text1"/>
        </w:rPr>
        <w:t xml:space="preserve">and reaction variables as shown in </w:t>
      </w:r>
      <w:r w:rsidR="00CD79FF">
        <w:rPr>
          <w:bCs/>
          <w:color w:val="000000" w:themeColor="text1"/>
        </w:rPr>
        <w:t>Equations</w:t>
      </w:r>
      <w:r w:rsidR="00DC75B6">
        <w:rPr>
          <w:bCs/>
          <w:color w:val="000000" w:themeColor="text1"/>
        </w:rPr>
        <w:t xml:space="preserve"> 2 and 3.</w:t>
      </w:r>
    </w:p>
    <w:p w:rsidR="00632C31" w:rsidRDefault="00632C31" w:rsidP="00CD79FF">
      <w:pPr>
        <w:pStyle w:val="TAMainText"/>
        <w:spacing w:line="276" w:lineRule="auto"/>
        <w:ind w:firstLine="0"/>
        <w:contextualSpacing/>
        <w:rPr>
          <w:rFonts w:ascii="Times New Roman" w:eastAsiaTheme="minorHAnsi" w:hAnsi="Times New Roman"/>
          <w:i/>
          <w:iCs/>
          <w:color w:val="000000" w:themeColor="text1"/>
          <w:szCs w:val="24"/>
        </w:rPr>
      </w:pPr>
    </w:p>
    <w:p w:rsidR="00CD79FF" w:rsidRDefault="00CD79FF" w:rsidP="00CD79FF">
      <w:pPr>
        <w:pStyle w:val="TAMainText"/>
        <w:spacing w:line="276" w:lineRule="auto"/>
        <w:ind w:firstLine="0"/>
        <w:contextualSpacing/>
        <w:rPr>
          <w:rFonts w:ascii="Times New Roman" w:hAnsi="Times New Roman"/>
          <w:bCs/>
          <w:color w:val="000000" w:themeColor="text1"/>
        </w:rPr>
      </w:pPr>
      <w:r w:rsidRPr="00857AB7">
        <w:rPr>
          <w:rFonts w:ascii="Times New Roman" w:eastAsiaTheme="minorHAnsi" w:hAnsi="Times New Roman"/>
          <w:i/>
          <w:iCs/>
          <w:color w:val="000000" w:themeColor="text1"/>
          <w:szCs w:val="24"/>
        </w:rPr>
        <w:t>Y</w:t>
      </w:r>
      <w:r w:rsidRPr="00CD79FF">
        <w:rPr>
          <w:rFonts w:ascii="Times New Roman" w:eastAsiaTheme="minorHAnsi" w:hAnsi="Times New Roman"/>
          <w:i/>
          <w:iCs/>
          <w:color w:val="000000" w:themeColor="text1"/>
          <w:szCs w:val="24"/>
          <w:vertAlign w:val="subscript"/>
        </w:rPr>
        <w:t>1</w:t>
      </w:r>
      <w:r>
        <w:rPr>
          <w:rFonts w:ascii="Times New Roman" w:eastAsiaTheme="minorHAnsi" w:hAnsi="Times New Roman"/>
          <w:i/>
          <w:iCs/>
          <w:color w:val="000000" w:themeColor="text1"/>
          <w:szCs w:val="24"/>
        </w:rPr>
        <w:t xml:space="preserve"> = 84.00 + 8.75 A + 8.92 B + 7.33 C + 7.50</w:t>
      </w:r>
      <w:r w:rsidRPr="00857AB7">
        <w:rPr>
          <w:rFonts w:ascii="Times New Roman" w:eastAsiaTheme="minorHAnsi" w:hAnsi="Times New Roman"/>
          <w:i/>
          <w:iCs/>
          <w:color w:val="000000" w:themeColor="text1"/>
          <w:szCs w:val="24"/>
        </w:rPr>
        <w:t xml:space="preserve"> D -</w:t>
      </w:r>
      <w:r>
        <w:rPr>
          <w:rFonts w:ascii="Times New Roman" w:eastAsiaTheme="minorHAnsi" w:hAnsi="Times New Roman"/>
          <w:i/>
          <w:iCs/>
          <w:color w:val="000000" w:themeColor="text1"/>
          <w:szCs w:val="24"/>
        </w:rPr>
        <w:t xml:space="preserve"> 9.25 AB</w:t>
      </w:r>
      <w:r w:rsidRPr="00857AB7">
        <w:rPr>
          <w:rFonts w:ascii="Times New Roman" w:eastAsiaTheme="minorHAnsi" w:hAnsi="Times New Roman"/>
          <w:i/>
          <w:iCs/>
          <w:color w:val="000000" w:themeColor="text1"/>
          <w:szCs w:val="24"/>
        </w:rPr>
        <w:t xml:space="preserve"> </w:t>
      </w:r>
      <w:r>
        <w:rPr>
          <w:rFonts w:ascii="Times New Roman" w:eastAsiaTheme="minorHAnsi" w:hAnsi="Times New Roman"/>
          <w:i/>
          <w:iCs/>
          <w:color w:val="000000" w:themeColor="text1"/>
          <w:szCs w:val="24"/>
        </w:rPr>
        <w:t>+ 7.00</w:t>
      </w:r>
      <w:r w:rsidRPr="00857AB7">
        <w:rPr>
          <w:rFonts w:ascii="Times New Roman" w:eastAsiaTheme="minorHAnsi" w:hAnsi="Times New Roman"/>
          <w:i/>
          <w:iCs/>
          <w:color w:val="000000" w:themeColor="text1"/>
          <w:szCs w:val="24"/>
        </w:rPr>
        <w:t xml:space="preserve"> AC </w:t>
      </w:r>
      <w:r>
        <w:rPr>
          <w:rFonts w:ascii="Times New Roman" w:eastAsiaTheme="minorHAnsi" w:hAnsi="Times New Roman"/>
          <w:i/>
          <w:iCs/>
          <w:color w:val="000000" w:themeColor="text1"/>
          <w:szCs w:val="24"/>
        </w:rPr>
        <w:t>+ 4.00 AD</w:t>
      </w:r>
      <w:r w:rsidRPr="00857AB7">
        <w:rPr>
          <w:rFonts w:ascii="Times New Roman" w:eastAsiaTheme="minorHAnsi" w:hAnsi="Times New Roman"/>
          <w:i/>
          <w:iCs/>
          <w:color w:val="000000" w:themeColor="text1"/>
          <w:szCs w:val="24"/>
        </w:rPr>
        <w:t xml:space="preserve"> -</w:t>
      </w:r>
      <w:r>
        <w:rPr>
          <w:rFonts w:ascii="Times New Roman" w:eastAsiaTheme="minorHAnsi" w:hAnsi="Times New Roman"/>
          <w:i/>
          <w:iCs/>
          <w:color w:val="000000" w:themeColor="text1"/>
          <w:szCs w:val="24"/>
        </w:rPr>
        <w:t xml:space="preserve"> 2.25 B</w:t>
      </w:r>
      <w:r w:rsidRPr="00857AB7">
        <w:rPr>
          <w:rFonts w:ascii="Times New Roman" w:eastAsiaTheme="minorHAnsi" w:hAnsi="Times New Roman"/>
          <w:i/>
          <w:iCs/>
          <w:color w:val="000000" w:themeColor="text1"/>
          <w:szCs w:val="24"/>
        </w:rPr>
        <w:t xml:space="preserve">C </w:t>
      </w:r>
      <w:r>
        <w:rPr>
          <w:rFonts w:ascii="Times New Roman" w:eastAsiaTheme="minorHAnsi" w:hAnsi="Times New Roman"/>
          <w:i/>
          <w:iCs/>
          <w:color w:val="000000" w:themeColor="text1"/>
          <w:szCs w:val="24"/>
        </w:rPr>
        <w:br/>
        <w:t>+ 2.25 BD</w:t>
      </w:r>
      <w:r w:rsidRPr="00857AB7">
        <w:rPr>
          <w:rFonts w:ascii="Times New Roman" w:eastAsiaTheme="minorHAnsi" w:hAnsi="Times New Roman"/>
          <w:i/>
          <w:iCs/>
          <w:color w:val="000000" w:themeColor="text1"/>
          <w:szCs w:val="24"/>
        </w:rPr>
        <w:t xml:space="preserve"> </w:t>
      </w:r>
      <w:r>
        <w:rPr>
          <w:rFonts w:ascii="Times New Roman" w:eastAsiaTheme="minorHAnsi" w:hAnsi="Times New Roman"/>
          <w:i/>
          <w:iCs/>
          <w:color w:val="000000" w:themeColor="text1"/>
          <w:szCs w:val="24"/>
        </w:rPr>
        <w:t xml:space="preserve">+ 1.25 </w:t>
      </w:r>
      <w:r w:rsidRPr="00857AB7">
        <w:rPr>
          <w:rFonts w:ascii="Times New Roman" w:eastAsiaTheme="minorHAnsi" w:hAnsi="Times New Roman"/>
          <w:i/>
          <w:iCs/>
          <w:color w:val="000000" w:themeColor="text1"/>
          <w:szCs w:val="24"/>
        </w:rPr>
        <w:t>C</w:t>
      </w:r>
      <w:r>
        <w:rPr>
          <w:rFonts w:ascii="Times New Roman" w:eastAsiaTheme="minorHAnsi" w:hAnsi="Times New Roman"/>
          <w:i/>
          <w:iCs/>
          <w:color w:val="000000" w:themeColor="text1"/>
          <w:szCs w:val="24"/>
        </w:rPr>
        <w:t>D</w:t>
      </w:r>
      <w:r w:rsidRPr="00857AB7">
        <w:rPr>
          <w:rFonts w:ascii="Times New Roman" w:eastAsiaTheme="minorHAnsi" w:hAnsi="Times New Roman"/>
          <w:i/>
          <w:iCs/>
          <w:color w:val="000000" w:themeColor="text1"/>
          <w:szCs w:val="24"/>
        </w:rPr>
        <w:t xml:space="preserve"> </w:t>
      </w:r>
      <w:r>
        <w:rPr>
          <w:rFonts w:ascii="Times New Roman" w:eastAsiaTheme="minorHAnsi" w:hAnsi="Times New Roman"/>
          <w:i/>
          <w:iCs/>
          <w:color w:val="000000" w:themeColor="text1"/>
          <w:szCs w:val="24"/>
        </w:rPr>
        <w:t xml:space="preserve">– 11.63 </w:t>
      </w:r>
      <w:r w:rsidRPr="00857AB7">
        <w:rPr>
          <w:rFonts w:ascii="Times New Roman" w:eastAsiaTheme="minorHAnsi" w:hAnsi="Times New Roman"/>
          <w:i/>
          <w:iCs/>
          <w:color w:val="000000" w:themeColor="text1"/>
          <w:szCs w:val="24"/>
        </w:rPr>
        <w:t>A</w:t>
      </w:r>
      <w:r w:rsidRPr="00CD79FF">
        <w:rPr>
          <w:rFonts w:ascii="Times New Roman" w:eastAsiaTheme="minorHAnsi" w:hAnsi="Times New Roman"/>
          <w:i/>
          <w:iCs/>
          <w:color w:val="000000" w:themeColor="text1"/>
          <w:szCs w:val="24"/>
          <w:vertAlign w:val="superscript"/>
        </w:rPr>
        <w:t>2</w:t>
      </w:r>
      <w:r>
        <w:rPr>
          <w:rFonts w:ascii="Times New Roman" w:eastAsiaTheme="minorHAnsi" w:hAnsi="Times New Roman"/>
          <w:i/>
          <w:iCs/>
          <w:color w:val="000000" w:themeColor="text1"/>
          <w:szCs w:val="24"/>
        </w:rPr>
        <w:t xml:space="preserve"> + 0.87</w:t>
      </w:r>
      <w:r w:rsidRPr="00857AB7">
        <w:rPr>
          <w:rFonts w:ascii="Times New Roman" w:eastAsiaTheme="minorHAnsi" w:hAnsi="Times New Roman"/>
          <w:i/>
          <w:iCs/>
          <w:color w:val="000000" w:themeColor="text1"/>
          <w:szCs w:val="24"/>
        </w:rPr>
        <w:t xml:space="preserve"> B</w:t>
      </w:r>
      <w:r w:rsidRPr="00CD79FF">
        <w:rPr>
          <w:rFonts w:ascii="Times New Roman" w:eastAsiaTheme="minorHAnsi" w:hAnsi="Times New Roman"/>
          <w:i/>
          <w:iCs/>
          <w:color w:val="000000" w:themeColor="text1"/>
          <w:szCs w:val="24"/>
          <w:vertAlign w:val="superscript"/>
        </w:rPr>
        <w:t>2</w:t>
      </w:r>
      <w:r w:rsidRPr="00857AB7">
        <w:rPr>
          <w:rFonts w:ascii="Times New Roman" w:eastAsiaTheme="minorHAnsi" w:hAnsi="Times New Roman"/>
          <w:i/>
          <w:iCs/>
          <w:color w:val="000000" w:themeColor="text1"/>
          <w:szCs w:val="24"/>
        </w:rPr>
        <w:t xml:space="preserve"> </w:t>
      </w:r>
      <w:r>
        <w:rPr>
          <w:rFonts w:ascii="Times New Roman" w:eastAsiaTheme="minorHAnsi" w:hAnsi="Times New Roman"/>
          <w:i/>
          <w:iCs/>
          <w:color w:val="000000" w:themeColor="text1"/>
          <w:szCs w:val="24"/>
        </w:rPr>
        <w:t>– 7.50</w:t>
      </w:r>
      <w:r w:rsidRPr="00857AB7">
        <w:rPr>
          <w:rFonts w:ascii="Times New Roman" w:eastAsiaTheme="minorHAnsi" w:hAnsi="Times New Roman"/>
          <w:i/>
          <w:iCs/>
          <w:color w:val="000000" w:themeColor="text1"/>
          <w:szCs w:val="24"/>
        </w:rPr>
        <w:t xml:space="preserve"> C</w:t>
      </w:r>
      <w:r w:rsidRPr="00CD79FF">
        <w:rPr>
          <w:rFonts w:ascii="Times New Roman" w:eastAsiaTheme="minorHAnsi" w:hAnsi="Times New Roman"/>
          <w:i/>
          <w:iCs/>
          <w:color w:val="000000" w:themeColor="text1"/>
          <w:szCs w:val="24"/>
          <w:vertAlign w:val="superscript"/>
        </w:rPr>
        <w:t>2</w:t>
      </w:r>
      <w:r>
        <w:rPr>
          <w:rFonts w:ascii="Times New Roman" w:eastAsiaTheme="minorHAnsi" w:hAnsi="Times New Roman"/>
          <w:i/>
          <w:iCs/>
          <w:color w:val="000000" w:themeColor="text1"/>
          <w:szCs w:val="24"/>
        </w:rPr>
        <w:t xml:space="preserve"> – 7.25</w:t>
      </w:r>
      <w:r w:rsidRPr="00857AB7">
        <w:rPr>
          <w:rFonts w:ascii="Times New Roman" w:eastAsiaTheme="minorHAnsi" w:hAnsi="Times New Roman"/>
          <w:i/>
          <w:iCs/>
          <w:color w:val="000000" w:themeColor="text1"/>
          <w:szCs w:val="24"/>
        </w:rPr>
        <w:t xml:space="preserve"> D</w:t>
      </w:r>
      <w:r w:rsidRPr="00CD79FF">
        <w:rPr>
          <w:rFonts w:ascii="Times New Roman" w:eastAsiaTheme="minorHAnsi" w:hAnsi="Times New Roman"/>
          <w:i/>
          <w:iCs/>
          <w:color w:val="000000" w:themeColor="text1"/>
          <w:szCs w:val="24"/>
          <w:vertAlign w:val="superscript"/>
        </w:rPr>
        <w:t>2</w:t>
      </w:r>
      <w:r w:rsidRPr="00CD79FF">
        <w:rPr>
          <w:rFonts w:ascii="Times New Roman" w:eastAsiaTheme="minorHAnsi" w:hAnsi="Times New Roman"/>
          <w:i/>
          <w:iCs/>
          <w:color w:val="000000" w:themeColor="text1"/>
          <w:szCs w:val="24"/>
        </w:rPr>
        <w:t xml:space="preserve"> </w:t>
      </w:r>
      <w:r w:rsidRPr="00CD79FF">
        <w:rPr>
          <w:rFonts w:ascii="Times New Roman" w:eastAsiaTheme="minorHAnsi" w:hAnsi="Times New Roman"/>
          <w:i/>
          <w:iCs/>
          <w:color w:val="000000" w:themeColor="text1"/>
          <w:szCs w:val="24"/>
        </w:rPr>
        <w:tab/>
      </w:r>
      <w:r>
        <w:rPr>
          <w:rFonts w:ascii="Times New Roman" w:hAnsi="Times New Roman"/>
          <w:bCs/>
          <w:color w:val="000000" w:themeColor="text1"/>
        </w:rPr>
        <w:tab/>
      </w:r>
      <w:r>
        <w:rPr>
          <w:rFonts w:ascii="Times New Roman" w:hAnsi="Times New Roman"/>
          <w:bCs/>
          <w:color w:val="000000" w:themeColor="text1"/>
        </w:rPr>
        <w:tab/>
        <w:t xml:space="preserve">             (2)</w:t>
      </w:r>
    </w:p>
    <w:p w:rsidR="00CD79FF" w:rsidRDefault="00CD79FF" w:rsidP="00CD79FF">
      <w:pPr>
        <w:pStyle w:val="TAMainText"/>
        <w:spacing w:line="276" w:lineRule="auto"/>
        <w:ind w:firstLine="0"/>
        <w:contextualSpacing/>
        <w:rPr>
          <w:rFonts w:ascii="Times New Roman" w:hAnsi="Times New Roman"/>
          <w:bCs/>
          <w:color w:val="000000" w:themeColor="text1"/>
        </w:rPr>
      </w:pPr>
    </w:p>
    <w:p w:rsidR="00E2546C" w:rsidRDefault="00CD79FF" w:rsidP="00E2546C">
      <w:pPr>
        <w:pStyle w:val="TAMainText"/>
        <w:spacing w:line="276" w:lineRule="auto"/>
        <w:ind w:firstLine="0"/>
        <w:contextualSpacing/>
        <w:rPr>
          <w:rFonts w:ascii="Times New Roman" w:hAnsi="Times New Roman"/>
          <w:bCs/>
          <w:color w:val="000000" w:themeColor="text1"/>
        </w:rPr>
      </w:pPr>
      <w:r w:rsidRPr="00857AB7">
        <w:rPr>
          <w:rFonts w:ascii="Times New Roman" w:eastAsiaTheme="minorHAnsi" w:hAnsi="Times New Roman"/>
          <w:i/>
          <w:iCs/>
          <w:color w:val="000000" w:themeColor="text1"/>
          <w:szCs w:val="24"/>
        </w:rPr>
        <w:t>Y</w:t>
      </w:r>
      <w:r>
        <w:rPr>
          <w:rFonts w:ascii="Times New Roman" w:eastAsiaTheme="minorHAnsi" w:hAnsi="Times New Roman"/>
          <w:i/>
          <w:iCs/>
          <w:color w:val="000000" w:themeColor="text1"/>
          <w:szCs w:val="24"/>
          <w:vertAlign w:val="subscript"/>
        </w:rPr>
        <w:t>2</w:t>
      </w:r>
      <w:r>
        <w:rPr>
          <w:rFonts w:ascii="Times New Roman" w:eastAsiaTheme="minorHAnsi" w:hAnsi="Times New Roman"/>
          <w:i/>
          <w:iCs/>
          <w:color w:val="000000" w:themeColor="text1"/>
          <w:szCs w:val="24"/>
        </w:rPr>
        <w:t xml:space="preserve"> = 64.00 + 9.50 A + 6.25 B + 10.25 C + 8.67</w:t>
      </w:r>
      <w:r w:rsidRPr="00857AB7">
        <w:rPr>
          <w:rFonts w:ascii="Times New Roman" w:eastAsiaTheme="minorHAnsi" w:hAnsi="Times New Roman"/>
          <w:i/>
          <w:iCs/>
          <w:color w:val="000000" w:themeColor="text1"/>
          <w:szCs w:val="24"/>
        </w:rPr>
        <w:t xml:space="preserve"> D </w:t>
      </w:r>
      <w:r>
        <w:rPr>
          <w:rFonts w:ascii="Times New Roman" w:eastAsiaTheme="minorHAnsi" w:hAnsi="Times New Roman"/>
          <w:i/>
          <w:iCs/>
          <w:color w:val="000000" w:themeColor="text1"/>
          <w:szCs w:val="24"/>
        </w:rPr>
        <w:t>– 12.00 AB</w:t>
      </w:r>
      <w:r w:rsidRPr="00857AB7">
        <w:rPr>
          <w:rFonts w:ascii="Times New Roman" w:eastAsiaTheme="minorHAnsi" w:hAnsi="Times New Roman"/>
          <w:i/>
          <w:iCs/>
          <w:color w:val="000000" w:themeColor="text1"/>
          <w:szCs w:val="24"/>
        </w:rPr>
        <w:t xml:space="preserve"> </w:t>
      </w:r>
      <w:r>
        <w:rPr>
          <w:rFonts w:ascii="Times New Roman" w:eastAsiaTheme="minorHAnsi" w:hAnsi="Times New Roman"/>
          <w:i/>
          <w:iCs/>
          <w:color w:val="000000" w:themeColor="text1"/>
          <w:szCs w:val="24"/>
        </w:rPr>
        <w:t>+ 7.50</w:t>
      </w:r>
      <w:r w:rsidRPr="00857AB7">
        <w:rPr>
          <w:rFonts w:ascii="Times New Roman" w:eastAsiaTheme="minorHAnsi" w:hAnsi="Times New Roman"/>
          <w:i/>
          <w:iCs/>
          <w:color w:val="000000" w:themeColor="text1"/>
          <w:szCs w:val="24"/>
        </w:rPr>
        <w:t xml:space="preserve"> AC </w:t>
      </w:r>
      <w:r>
        <w:rPr>
          <w:rFonts w:ascii="Times New Roman" w:eastAsiaTheme="minorHAnsi" w:hAnsi="Times New Roman"/>
          <w:i/>
          <w:iCs/>
          <w:color w:val="000000" w:themeColor="text1"/>
          <w:szCs w:val="24"/>
        </w:rPr>
        <w:t>+ 5.00 AD</w:t>
      </w:r>
      <w:r w:rsidRPr="00857AB7">
        <w:rPr>
          <w:rFonts w:ascii="Times New Roman" w:eastAsiaTheme="minorHAnsi" w:hAnsi="Times New Roman"/>
          <w:i/>
          <w:iCs/>
          <w:color w:val="000000" w:themeColor="text1"/>
          <w:szCs w:val="24"/>
        </w:rPr>
        <w:t xml:space="preserve"> </w:t>
      </w:r>
      <w:r>
        <w:rPr>
          <w:rFonts w:ascii="Times New Roman" w:eastAsiaTheme="minorHAnsi" w:hAnsi="Times New Roman"/>
          <w:i/>
          <w:iCs/>
          <w:color w:val="000000" w:themeColor="text1"/>
          <w:szCs w:val="24"/>
        </w:rPr>
        <w:br/>
        <w:t>+ 5.50 B</w:t>
      </w:r>
      <w:r w:rsidRPr="00857AB7">
        <w:rPr>
          <w:rFonts w:ascii="Times New Roman" w:eastAsiaTheme="minorHAnsi" w:hAnsi="Times New Roman"/>
          <w:i/>
          <w:iCs/>
          <w:color w:val="000000" w:themeColor="text1"/>
          <w:szCs w:val="24"/>
        </w:rPr>
        <w:t xml:space="preserve">C </w:t>
      </w:r>
      <w:r>
        <w:rPr>
          <w:rFonts w:ascii="Times New Roman" w:eastAsiaTheme="minorHAnsi" w:hAnsi="Times New Roman"/>
          <w:i/>
          <w:iCs/>
          <w:color w:val="000000" w:themeColor="text1"/>
          <w:szCs w:val="24"/>
        </w:rPr>
        <w:t>+ 6.25 BD</w:t>
      </w:r>
      <w:r w:rsidRPr="00857AB7">
        <w:rPr>
          <w:rFonts w:ascii="Times New Roman" w:eastAsiaTheme="minorHAnsi" w:hAnsi="Times New Roman"/>
          <w:i/>
          <w:iCs/>
          <w:color w:val="000000" w:themeColor="text1"/>
          <w:szCs w:val="24"/>
        </w:rPr>
        <w:t xml:space="preserve"> </w:t>
      </w:r>
      <w:r>
        <w:rPr>
          <w:rFonts w:ascii="Times New Roman" w:eastAsiaTheme="minorHAnsi" w:hAnsi="Times New Roman"/>
          <w:i/>
          <w:iCs/>
          <w:color w:val="000000" w:themeColor="text1"/>
          <w:szCs w:val="24"/>
        </w:rPr>
        <w:t xml:space="preserve">+ 5.75 </w:t>
      </w:r>
      <w:r w:rsidRPr="00857AB7">
        <w:rPr>
          <w:rFonts w:ascii="Times New Roman" w:eastAsiaTheme="minorHAnsi" w:hAnsi="Times New Roman"/>
          <w:i/>
          <w:iCs/>
          <w:color w:val="000000" w:themeColor="text1"/>
          <w:szCs w:val="24"/>
        </w:rPr>
        <w:t>C</w:t>
      </w:r>
      <w:r>
        <w:rPr>
          <w:rFonts w:ascii="Times New Roman" w:eastAsiaTheme="minorHAnsi" w:hAnsi="Times New Roman"/>
          <w:i/>
          <w:iCs/>
          <w:color w:val="000000" w:themeColor="text1"/>
          <w:szCs w:val="24"/>
        </w:rPr>
        <w:t>D</w:t>
      </w:r>
      <w:r w:rsidRPr="00857AB7">
        <w:rPr>
          <w:rFonts w:ascii="Times New Roman" w:eastAsiaTheme="minorHAnsi" w:hAnsi="Times New Roman"/>
          <w:i/>
          <w:iCs/>
          <w:color w:val="000000" w:themeColor="text1"/>
          <w:szCs w:val="24"/>
        </w:rPr>
        <w:t xml:space="preserve"> </w:t>
      </w:r>
      <w:r>
        <w:rPr>
          <w:rFonts w:ascii="Times New Roman" w:eastAsiaTheme="minorHAnsi" w:hAnsi="Times New Roman"/>
          <w:i/>
          <w:iCs/>
          <w:color w:val="000000" w:themeColor="text1"/>
          <w:szCs w:val="24"/>
        </w:rPr>
        <w:t xml:space="preserve">– 14.50 </w:t>
      </w:r>
      <w:r w:rsidRPr="00857AB7">
        <w:rPr>
          <w:rFonts w:ascii="Times New Roman" w:eastAsiaTheme="minorHAnsi" w:hAnsi="Times New Roman"/>
          <w:i/>
          <w:iCs/>
          <w:color w:val="000000" w:themeColor="text1"/>
          <w:szCs w:val="24"/>
        </w:rPr>
        <w:t>A</w:t>
      </w:r>
      <w:r w:rsidRPr="00CD79FF">
        <w:rPr>
          <w:rFonts w:ascii="Times New Roman" w:eastAsiaTheme="minorHAnsi" w:hAnsi="Times New Roman"/>
          <w:i/>
          <w:iCs/>
          <w:color w:val="000000" w:themeColor="text1"/>
          <w:szCs w:val="24"/>
          <w:vertAlign w:val="superscript"/>
        </w:rPr>
        <w:t>2</w:t>
      </w:r>
      <w:r>
        <w:rPr>
          <w:rFonts w:ascii="Times New Roman" w:eastAsiaTheme="minorHAnsi" w:hAnsi="Times New Roman"/>
          <w:i/>
          <w:iCs/>
          <w:color w:val="000000" w:themeColor="text1"/>
          <w:szCs w:val="24"/>
        </w:rPr>
        <w:t xml:space="preserve"> – 7.13</w:t>
      </w:r>
      <w:r w:rsidRPr="00857AB7">
        <w:rPr>
          <w:rFonts w:ascii="Times New Roman" w:eastAsiaTheme="minorHAnsi" w:hAnsi="Times New Roman"/>
          <w:i/>
          <w:iCs/>
          <w:color w:val="000000" w:themeColor="text1"/>
          <w:szCs w:val="24"/>
        </w:rPr>
        <w:t xml:space="preserve"> B</w:t>
      </w:r>
      <w:r w:rsidRPr="00CD79FF">
        <w:rPr>
          <w:rFonts w:ascii="Times New Roman" w:eastAsiaTheme="minorHAnsi" w:hAnsi="Times New Roman"/>
          <w:i/>
          <w:iCs/>
          <w:color w:val="000000" w:themeColor="text1"/>
          <w:szCs w:val="24"/>
          <w:vertAlign w:val="superscript"/>
        </w:rPr>
        <w:t>2</w:t>
      </w:r>
      <w:r w:rsidRPr="00857AB7">
        <w:rPr>
          <w:rFonts w:ascii="Times New Roman" w:eastAsiaTheme="minorHAnsi" w:hAnsi="Times New Roman"/>
          <w:i/>
          <w:iCs/>
          <w:color w:val="000000" w:themeColor="text1"/>
          <w:szCs w:val="24"/>
        </w:rPr>
        <w:t xml:space="preserve"> </w:t>
      </w:r>
      <w:r>
        <w:rPr>
          <w:rFonts w:ascii="Times New Roman" w:eastAsiaTheme="minorHAnsi" w:hAnsi="Times New Roman"/>
          <w:i/>
          <w:iCs/>
          <w:color w:val="000000" w:themeColor="text1"/>
          <w:szCs w:val="24"/>
        </w:rPr>
        <w:t>– 12.38</w:t>
      </w:r>
      <w:r w:rsidRPr="00857AB7">
        <w:rPr>
          <w:rFonts w:ascii="Times New Roman" w:eastAsiaTheme="minorHAnsi" w:hAnsi="Times New Roman"/>
          <w:i/>
          <w:iCs/>
          <w:color w:val="000000" w:themeColor="text1"/>
          <w:szCs w:val="24"/>
        </w:rPr>
        <w:t xml:space="preserve"> C</w:t>
      </w:r>
      <w:r w:rsidRPr="00CD79FF">
        <w:rPr>
          <w:rFonts w:ascii="Times New Roman" w:eastAsiaTheme="minorHAnsi" w:hAnsi="Times New Roman"/>
          <w:i/>
          <w:iCs/>
          <w:color w:val="000000" w:themeColor="text1"/>
          <w:szCs w:val="24"/>
          <w:vertAlign w:val="superscript"/>
        </w:rPr>
        <w:t>2</w:t>
      </w:r>
      <w:r>
        <w:rPr>
          <w:rFonts w:ascii="Times New Roman" w:eastAsiaTheme="minorHAnsi" w:hAnsi="Times New Roman"/>
          <w:i/>
          <w:iCs/>
          <w:color w:val="000000" w:themeColor="text1"/>
          <w:szCs w:val="24"/>
        </w:rPr>
        <w:t xml:space="preserve"> – 12.00</w:t>
      </w:r>
      <w:r w:rsidRPr="00857AB7">
        <w:rPr>
          <w:rFonts w:ascii="Times New Roman" w:eastAsiaTheme="minorHAnsi" w:hAnsi="Times New Roman"/>
          <w:i/>
          <w:iCs/>
          <w:color w:val="000000" w:themeColor="text1"/>
          <w:szCs w:val="24"/>
        </w:rPr>
        <w:t xml:space="preserve"> D</w:t>
      </w:r>
      <w:r w:rsidRPr="00CD79FF">
        <w:rPr>
          <w:rFonts w:ascii="Times New Roman" w:eastAsiaTheme="minorHAnsi" w:hAnsi="Times New Roman"/>
          <w:i/>
          <w:iCs/>
          <w:color w:val="000000" w:themeColor="text1"/>
          <w:szCs w:val="24"/>
          <w:vertAlign w:val="superscript"/>
        </w:rPr>
        <w:t>2</w:t>
      </w:r>
      <w:r w:rsidRPr="00CD79FF">
        <w:rPr>
          <w:rFonts w:ascii="Times New Roman" w:eastAsiaTheme="minorHAnsi" w:hAnsi="Times New Roman"/>
          <w:i/>
          <w:iCs/>
          <w:color w:val="000000" w:themeColor="text1"/>
          <w:szCs w:val="24"/>
        </w:rPr>
        <w:t xml:space="preserve"> </w:t>
      </w:r>
      <w:r w:rsidRPr="00CD79FF">
        <w:rPr>
          <w:rFonts w:ascii="Times New Roman" w:eastAsiaTheme="minorHAnsi" w:hAnsi="Times New Roman"/>
          <w:i/>
          <w:iCs/>
          <w:color w:val="000000" w:themeColor="text1"/>
          <w:szCs w:val="24"/>
        </w:rPr>
        <w:tab/>
      </w:r>
      <w:r>
        <w:rPr>
          <w:rFonts w:ascii="Times New Roman" w:hAnsi="Times New Roman"/>
          <w:bCs/>
          <w:color w:val="000000" w:themeColor="text1"/>
        </w:rPr>
        <w:t xml:space="preserve">             (3)</w:t>
      </w:r>
    </w:p>
    <w:p w:rsidR="00E2546C" w:rsidRDefault="00E2546C" w:rsidP="00E2546C">
      <w:pPr>
        <w:pStyle w:val="TAMainText"/>
        <w:spacing w:line="276" w:lineRule="auto"/>
        <w:ind w:firstLine="0"/>
        <w:contextualSpacing/>
        <w:rPr>
          <w:rFonts w:ascii="Times New Roman" w:hAnsi="Times New Roman"/>
          <w:bCs/>
          <w:color w:val="000000" w:themeColor="text1"/>
        </w:rPr>
      </w:pPr>
    </w:p>
    <w:p w:rsidR="006A5329" w:rsidRPr="00FA2670" w:rsidRDefault="008E3F94" w:rsidP="00FA2670">
      <w:pPr>
        <w:pStyle w:val="TAMainText"/>
        <w:spacing w:line="360" w:lineRule="auto"/>
        <w:ind w:firstLine="0"/>
        <w:contextualSpacing/>
        <w:rPr>
          <w:color w:val="000000" w:themeColor="text1"/>
          <w:szCs w:val="24"/>
        </w:rPr>
      </w:pPr>
      <w:r w:rsidRPr="00B6778D">
        <w:t xml:space="preserve">Where, </w:t>
      </w:r>
      <w:r w:rsidRPr="00F900CE">
        <w:rPr>
          <w:i/>
          <w:iCs/>
        </w:rPr>
        <w:t>Y</w:t>
      </w:r>
      <w:r w:rsidRPr="00F900CE">
        <w:rPr>
          <w:i/>
          <w:iCs/>
          <w:vertAlign w:val="subscript"/>
        </w:rPr>
        <w:t>1</w:t>
      </w:r>
      <w:r w:rsidR="00F900CE">
        <w:rPr>
          <w:i/>
          <w:iCs/>
        </w:rPr>
        <w:t xml:space="preserve"> </w:t>
      </w:r>
      <w:r w:rsidR="00F900CE" w:rsidRPr="00F900CE">
        <w:t>and</w:t>
      </w:r>
      <w:r w:rsidRPr="00F900CE">
        <w:rPr>
          <w:i/>
          <w:iCs/>
        </w:rPr>
        <w:t xml:space="preserve"> Y</w:t>
      </w:r>
      <w:r w:rsidRPr="00F900CE">
        <w:rPr>
          <w:i/>
          <w:iCs/>
          <w:vertAlign w:val="subscript"/>
        </w:rPr>
        <w:t>2</w:t>
      </w:r>
      <w:r w:rsidRPr="00B6778D">
        <w:t xml:space="preserve"> represent response variables including BO conversion and BC yield, respectively. </w:t>
      </w:r>
      <w:r w:rsidR="00E2546C">
        <w:t>While</w:t>
      </w:r>
      <w:r w:rsidR="00F900CE">
        <w:t xml:space="preserve"> </w:t>
      </w:r>
      <w:r w:rsidRPr="00F900CE">
        <w:rPr>
          <w:i/>
          <w:iCs/>
        </w:rPr>
        <w:t>A, B, C, and D</w:t>
      </w:r>
      <w:r w:rsidRPr="00B6778D">
        <w:t xml:space="preserve"> represent </w:t>
      </w:r>
      <w:r w:rsidR="00F900CE">
        <w:t>the independent variables i.e.</w:t>
      </w:r>
      <w:r w:rsidRPr="00B6778D">
        <w:t xml:space="preserve"> temperature, pressure, catalyst loading and time, respectively. </w:t>
      </w:r>
      <w:r w:rsidR="00DC75B6">
        <w:t xml:space="preserve">Further, </w:t>
      </w:r>
      <w:r w:rsidR="00DC75B6" w:rsidRPr="00DC75B6">
        <w:rPr>
          <w:i/>
          <w:iCs/>
        </w:rPr>
        <w:t xml:space="preserve">AB, AC, AD, BC, BD </w:t>
      </w:r>
      <w:r w:rsidR="00DC75B6" w:rsidRPr="00084A1C">
        <w:rPr>
          <w:noProof/>
        </w:rPr>
        <w:t>and</w:t>
      </w:r>
      <w:r w:rsidR="00DC75B6" w:rsidRPr="00DC75B6">
        <w:rPr>
          <w:i/>
          <w:iCs/>
        </w:rPr>
        <w:t xml:space="preserve"> CD</w:t>
      </w:r>
      <w:r w:rsidR="00DC75B6">
        <w:t xml:space="preserve"> represent the interaction between independent variables. Finally, </w:t>
      </w:r>
      <w:r w:rsidR="00DC75B6" w:rsidRPr="00857AB7">
        <w:rPr>
          <w:i/>
          <w:iCs/>
          <w:color w:val="000000" w:themeColor="text1"/>
          <w:szCs w:val="24"/>
        </w:rPr>
        <w:t>A</w:t>
      </w:r>
      <w:r w:rsidR="00DC75B6" w:rsidRPr="00CD79FF">
        <w:rPr>
          <w:i/>
          <w:iCs/>
          <w:color w:val="000000" w:themeColor="text1"/>
          <w:szCs w:val="24"/>
          <w:vertAlign w:val="superscript"/>
        </w:rPr>
        <w:t>2</w:t>
      </w:r>
      <w:r w:rsidR="00DC75B6">
        <w:rPr>
          <w:i/>
          <w:iCs/>
          <w:color w:val="000000" w:themeColor="text1"/>
          <w:szCs w:val="24"/>
        </w:rPr>
        <w:t xml:space="preserve">, </w:t>
      </w:r>
      <w:r w:rsidR="00DC75B6" w:rsidRPr="00857AB7">
        <w:rPr>
          <w:i/>
          <w:iCs/>
          <w:color w:val="000000" w:themeColor="text1"/>
          <w:szCs w:val="24"/>
        </w:rPr>
        <w:t>B</w:t>
      </w:r>
      <w:r w:rsidR="00DC75B6" w:rsidRPr="00CD79FF">
        <w:rPr>
          <w:i/>
          <w:iCs/>
          <w:color w:val="000000" w:themeColor="text1"/>
          <w:szCs w:val="24"/>
          <w:vertAlign w:val="superscript"/>
        </w:rPr>
        <w:t>2</w:t>
      </w:r>
      <w:r w:rsidR="00DC75B6">
        <w:rPr>
          <w:i/>
          <w:iCs/>
          <w:color w:val="000000" w:themeColor="text1"/>
          <w:szCs w:val="24"/>
        </w:rPr>
        <w:t xml:space="preserve">, </w:t>
      </w:r>
      <w:r w:rsidR="00DC75B6" w:rsidRPr="00857AB7">
        <w:rPr>
          <w:i/>
          <w:iCs/>
          <w:color w:val="000000" w:themeColor="text1"/>
          <w:szCs w:val="24"/>
        </w:rPr>
        <w:t>C</w:t>
      </w:r>
      <w:r w:rsidR="00DC75B6" w:rsidRPr="00CD79FF">
        <w:rPr>
          <w:i/>
          <w:iCs/>
          <w:color w:val="000000" w:themeColor="text1"/>
          <w:szCs w:val="24"/>
          <w:vertAlign w:val="superscript"/>
        </w:rPr>
        <w:t>2</w:t>
      </w:r>
      <w:r w:rsidR="00DC75B6">
        <w:rPr>
          <w:i/>
          <w:iCs/>
          <w:color w:val="000000" w:themeColor="text1"/>
          <w:szCs w:val="24"/>
          <w:vertAlign w:val="superscript"/>
        </w:rPr>
        <w:t xml:space="preserve"> </w:t>
      </w:r>
      <w:r w:rsidR="00DC75B6" w:rsidRPr="00084A1C">
        <w:rPr>
          <w:i/>
          <w:iCs/>
          <w:noProof/>
          <w:color w:val="000000" w:themeColor="text1"/>
          <w:szCs w:val="24"/>
        </w:rPr>
        <w:t>and</w:t>
      </w:r>
      <w:r w:rsidR="00DC75B6">
        <w:rPr>
          <w:i/>
          <w:iCs/>
          <w:color w:val="000000" w:themeColor="text1"/>
          <w:szCs w:val="24"/>
        </w:rPr>
        <w:t xml:space="preserve"> D</w:t>
      </w:r>
      <w:r w:rsidR="00DC75B6" w:rsidRPr="00CD79FF">
        <w:rPr>
          <w:i/>
          <w:iCs/>
          <w:color w:val="000000" w:themeColor="text1"/>
          <w:szCs w:val="24"/>
          <w:vertAlign w:val="superscript"/>
        </w:rPr>
        <w:t>2</w:t>
      </w:r>
      <w:r w:rsidR="00DC75B6">
        <w:rPr>
          <w:i/>
          <w:iCs/>
          <w:color w:val="000000" w:themeColor="text1"/>
          <w:szCs w:val="24"/>
          <w:vertAlign w:val="superscript"/>
        </w:rPr>
        <w:t xml:space="preserve"> </w:t>
      </w:r>
      <w:r w:rsidR="00DC75B6">
        <w:rPr>
          <w:color w:val="000000" w:themeColor="text1"/>
          <w:szCs w:val="24"/>
        </w:rPr>
        <w:t>represent the excess of each independent variable.</w:t>
      </w:r>
    </w:p>
    <w:p w:rsidR="00DC75B6" w:rsidRDefault="00DC75B6" w:rsidP="00DC75B6">
      <w:pPr>
        <w:jc w:val="both"/>
        <w:rPr>
          <w:rFonts w:asciiTheme="majorBidi" w:hAnsiTheme="majorBidi" w:cstheme="majorBidi"/>
          <w:bCs/>
          <w:color w:val="000000" w:themeColor="text1"/>
          <w:szCs w:val="24"/>
        </w:rPr>
      </w:pPr>
      <w:r>
        <w:rPr>
          <w:color w:val="000000" w:themeColor="text1"/>
          <w:szCs w:val="24"/>
        </w:rPr>
        <w:t>The developed models have demonstrated the effect of each independent variable, variables interactions and excess of each variable on the response</w:t>
      </w:r>
      <w:r w:rsidR="00F900CE" w:rsidRPr="00270385">
        <w:rPr>
          <w:rFonts w:asciiTheme="majorBidi" w:hAnsiTheme="majorBidi" w:cstheme="majorBidi"/>
          <w:bCs/>
          <w:color w:val="000000" w:themeColor="text1"/>
          <w:szCs w:val="24"/>
        </w:rPr>
        <w:t xml:space="preserve">. The positive sign of each </w:t>
      </w:r>
      <w:r>
        <w:rPr>
          <w:rFonts w:asciiTheme="majorBidi" w:hAnsiTheme="majorBidi" w:cstheme="majorBidi"/>
          <w:bCs/>
          <w:color w:val="000000" w:themeColor="text1"/>
          <w:szCs w:val="24"/>
        </w:rPr>
        <w:t xml:space="preserve">variable </w:t>
      </w:r>
      <w:r w:rsidRPr="00DC75B6">
        <w:rPr>
          <w:rFonts w:asciiTheme="majorBidi" w:hAnsiTheme="majorBidi" w:cstheme="majorBidi"/>
          <w:bCs/>
          <w:color w:val="000000" w:themeColor="text1"/>
          <w:szCs w:val="24"/>
        </w:rPr>
        <w:t xml:space="preserve">coefficient </w:t>
      </w:r>
      <w:r w:rsidRPr="00EA15FA">
        <w:rPr>
          <w:rFonts w:asciiTheme="majorBidi" w:hAnsiTheme="majorBidi" w:cstheme="majorBidi"/>
          <w:bCs/>
          <w:noProof/>
          <w:color w:val="000000" w:themeColor="text1"/>
          <w:szCs w:val="24"/>
        </w:rPr>
        <w:t>represent</w:t>
      </w:r>
      <w:r w:rsidR="00EA15FA">
        <w:rPr>
          <w:rFonts w:asciiTheme="majorBidi" w:hAnsiTheme="majorBidi" w:cstheme="majorBidi"/>
          <w:bCs/>
          <w:noProof/>
          <w:color w:val="000000" w:themeColor="text1"/>
          <w:szCs w:val="24"/>
        </w:rPr>
        <w:t>s</w:t>
      </w:r>
      <w:r>
        <w:rPr>
          <w:rFonts w:asciiTheme="majorBidi" w:hAnsiTheme="majorBidi" w:cstheme="majorBidi"/>
          <w:bCs/>
          <w:color w:val="000000" w:themeColor="text1"/>
          <w:szCs w:val="24"/>
        </w:rPr>
        <w:t xml:space="preserve"> the </w:t>
      </w:r>
      <w:r w:rsidRPr="00270385">
        <w:rPr>
          <w:rFonts w:asciiTheme="majorBidi" w:hAnsiTheme="majorBidi" w:cstheme="majorBidi"/>
          <w:bCs/>
          <w:color w:val="000000" w:themeColor="text1"/>
          <w:szCs w:val="24"/>
        </w:rPr>
        <w:t>synergetic</w:t>
      </w:r>
      <w:r>
        <w:rPr>
          <w:rFonts w:asciiTheme="majorBidi" w:hAnsiTheme="majorBidi" w:cstheme="majorBidi"/>
          <w:bCs/>
          <w:color w:val="000000" w:themeColor="text1"/>
          <w:szCs w:val="24"/>
        </w:rPr>
        <w:t xml:space="preserve"> effect of the variable on the response, </w:t>
      </w:r>
      <w:r w:rsidRPr="00EA15FA">
        <w:rPr>
          <w:rFonts w:asciiTheme="majorBidi" w:hAnsiTheme="majorBidi" w:cstheme="majorBidi"/>
          <w:bCs/>
          <w:noProof/>
          <w:color w:val="000000" w:themeColor="text1"/>
          <w:szCs w:val="24"/>
        </w:rPr>
        <w:t>however</w:t>
      </w:r>
      <w:r w:rsidR="00EA15FA">
        <w:rPr>
          <w:rFonts w:asciiTheme="majorBidi" w:hAnsiTheme="majorBidi" w:cstheme="majorBidi"/>
          <w:bCs/>
          <w:noProof/>
          <w:color w:val="000000" w:themeColor="text1"/>
          <w:szCs w:val="24"/>
        </w:rPr>
        <w:t>,</w:t>
      </w:r>
      <w:r>
        <w:rPr>
          <w:rFonts w:asciiTheme="majorBidi" w:hAnsiTheme="majorBidi" w:cstheme="majorBidi"/>
          <w:bCs/>
          <w:color w:val="000000" w:themeColor="text1"/>
          <w:szCs w:val="24"/>
        </w:rPr>
        <w:t xml:space="preserve"> the negative sign </w:t>
      </w:r>
      <w:r w:rsidRPr="00F12D89">
        <w:rPr>
          <w:rFonts w:asciiTheme="majorBidi" w:hAnsiTheme="majorBidi" w:cstheme="majorBidi"/>
          <w:bCs/>
          <w:noProof/>
          <w:color w:val="000000" w:themeColor="text1"/>
          <w:szCs w:val="24"/>
        </w:rPr>
        <w:t>represent</w:t>
      </w:r>
      <w:r w:rsidR="00F12D89">
        <w:rPr>
          <w:rFonts w:asciiTheme="majorBidi" w:hAnsiTheme="majorBidi" w:cstheme="majorBidi"/>
          <w:bCs/>
          <w:noProof/>
          <w:color w:val="000000" w:themeColor="text1"/>
          <w:szCs w:val="24"/>
        </w:rPr>
        <w:t>s</w:t>
      </w:r>
      <w:r>
        <w:rPr>
          <w:rFonts w:asciiTheme="majorBidi" w:hAnsiTheme="majorBidi" w:cstheme="majorBidi"/>
          <w:bCs/>
          <w:color w:val="000000" w:themeColor="text1"/>
          <w:szCs w:val="24"/>
        </w:rPr>
        <w:t xml:space="preserve"> the </w:t>
      </w:r>
      <w:r w:rsidRPr="00270385">
        <w:rPr>
          <w:rFonts w:asciiTheme="majorBidi" w:hAnsiTheme="majorBidi" w:cstheme="majorBidi"/>
          <w:bCs/>
          <w:color w:val="000000" w:themeColor="text1"/>
          <w:szCs w:val="24"/>
        </w:rPr>
        <w:t>antagonistic</w:t>
      </w:r>
      <w:r>
        <w:rPr>
          <w:rFonts w:asciiTheme="majorBidi" w:hAnsiTheme="majorBidi" w:cstheme="majorBidi"/>
          <w:bCs/>
          <w:color w:val="000000" w:themeColor="text1"/>
          <w:szCs w:val="24"/>
        </w:rPr>
        <w:t xml:space="preserve"> effect on the response.</w:t>
      </w:r>
    </w:p>
    <w:p w:rsidR="00F900CE" w:rsidRDefault="00F900CE" w:rsidP="00152545">
      <w:pPr>
        <w:jc w:val="both"/>
        <w:rPr>
          <w:rFonts w:asciiTheme="majorBidi" w:hAnsiTheme="majorBidi" w:cstheme="majorBidi"/>
          <w:bCs/>
          <w:color w:val="000000" w:themeColor="text1"/>
          <w:szCs w:val="24"/>
        </w:rPr>
      </w:pPr>
    </w:p>
    <w:p w:rsidR="00DC75B6" w:rsidRPr="006213A6" w:rsidRDefault="00DC75B6" w:rsidP="00FB6D14">
      <w:pPr>
        <w:pStyle w:val="Heading2"/>
      </w:pPr>
      <w:r>
        <w:t>3.</w:t>
      </w:r>
      <w:r w:rsidR="00FB6D14">
        <w:t>3</w:t>
      </w:r>
      <w:r w:rsidRPr="00B6778D">
        <w:t xml:space="preserve"> </w:t>
      </w:r>
      <w:r>
        <w:t xml:space="preserve">Models Adequacy </w:t>
      </w:r>
      <w:r w:rsidR="00E2546C">
        <w:t>C</w:t>
      </w:r>
      <w:r>
        <w:t xml:space="preserve">hecking </w:t>
      </w:r>
    </w:p>
    <w:p w:rsidR="00DC75B6" w:rsidRDefault="00661225">
      <w:pPr>
        <w:jc w:val="both"/>
      </w:pPr>
      <w:r>
        <w:t>The models have been examined for adequacy to inspect the fi</w:t>
      </w:r>
      <w:r w:rsidR="00273412">
        <w:t xml:space="preserve">tting accuracy of the predicted results with the experimental results. </w:t>
      </w:r>
      <w:r w:rsidR="00187E46">
        <w:t xml:space="preserve">Different </w:t>
      </w:r>
      <w:r w:rsidR="008315C3">
        <w:t xml:space="preserve">statistical validation </w:t>
      </w:r>
      <w:r w:rsidR="00187E46">
        <w:t xml:space="preserve">techniques have been applied to investigate the accuracy of the predicted models. The significance of the predicted models and the independent variables have been examined </w:t>
      </w:r>
      <w:r w:rsidR="008315C3">
        <w:t>using ANOVA at 95% confidence</w:t>
      </w:r>
      <w:r w:rsidR="00187E46">
        <w:t xml:space="preserve"> level as shown in Tables 3 and 4.</w:t>
      </w:r>
      <w:r w:rsidR="00F26149">
        <w:t xml:space="preserve"> The main test that </w:t>
      </w:r>
      <w:r w:rsidR="001F614A">
        <w:t xml:space="preserve">has been used to </w:t>
      </w:r>
      <w:r w:rsidR="00F26149">
        <w:t>examine the significance of the model and the variables is the p-value, where the value smaller than 0.05 of this test indicates the significance of the examined parameter.</w:t>
      </w:r>
    </w:p>
    <w:p w:rsidR="00187E46" w:rsidRDefault="00187E46" w:rsidP="00187E46">
      <w:pPr>
        <w:jc w:val="both"/>
      </w:pPr>
    </w:p>
    <w:p w:rsidR="00187E46" w:rsidRDefault="00187E46">
      <w:pPr>
        <w:spacing w:after="200" w:line="276" w:lineRule="auto"/>
        <w:rPr>
          <w:rFonts w:eastAsia="Times New Roman"/>
          <w:color w:val="000000" w:themeColor="text1"/>
          <w:sz w:val="20"/>
          <w:szCs w:val="16"/>
        </w:rPr>
      </w:pPr>
      <w:r>
        <w:rPr>
          <w:color w:val="000000" w:themeColor="text1"/>
          <w:sz w:val="20"/>
          <w:szCs w:val="16"/>
        </w:rPr>
        <w:br w:type="page"/>
      </w:r>
    </w:p>
    <w:p w:rsidR="00187E46" w:rsidRPr="00A7055F" w:rsidRDefault="00A7055F" w:rsidP="00A7055F">
      <w:pPr>
        <w:pStyle w:val="Caption"/>
        <w:rPr>
          <w:color w:val="auto"/>
          <w:sz w:val="24"/>
          <w:szCs w:val="24"/>
        </w:rPr>
      </w:pPr>
      <w:bookmarkStart w:id="7" w:name="_Toc528474724"/>
      <w:r w:rsidRPr="00B908E2">
        <w:rPr>
          <w:color w:val="auto"/>
          <w:sz w:val="24"/>
          <w:szCs w:val="24"/>
        </w:rPr>
        <w:lastRenderedPageBreak/>
        <w:t xml:space="preserve">Table </w:t>
      </w:r>
      <w:r w:rsidRPr="00FA2670">
        <w:rPr>
          <w:color w:val="auto"/>
          <w:sz w:val="24"/>
          <w:szCs w:val="24"/>
        </w:rPr>
        <w:fldChar w:fldCharType="begin"/>
      </w:r>
      <w:r w:rsidRPr="00FA2670">
        <w:rPr>
          <w:color w:val="auto"/>
          <w:sz w:val="24"/>
          <w:szCs w:val="24"/>
        </w:rPr>
        <w:instrText xml:space="preserve"> SEQ Table \* ARABIC </w:instrText>
      </w:r>
      <w:r w:rsidRPr="00FA2670">
        <w:rPr>
          <w:color w:val="auto"/>
          <w:sz w:val="24"/>
          <w:szCs w:val="24"/>
        </w:rPr>
        <w:fldChar w:fldCharType="separate"/>
      </w:r>
      <w:r w:rsidR="004A2E92">
        <w:rPr>
          <w:noProof/>
          <w:color w:val="auto"/>
          <w:sz w:val="24"/>
          <w:szCs w:val="24"/>
        </w:rPr>
        <w:t>4</w:t>
      </w:r>
      <w:r w:rsidRPr="00FA2670">
        <w:rPr>
          <w:color w:val="auto"/>
          <w:sz w:val="24"/>
          <w:szCs w:val="24"/>
        </w:rPr>
        <w:fldChar w:fldCharType="end"/>
      </w:r>
      <w:r w:rsidR="00187E46" w:rsidRPr="00A7055F">
        <w:rPr>
          <w:color w:val="auto"/>
          <w:sz w:val="24"/>
          <w:szCs w:val="24"/>
        </w:rPr>
        <w:t xml:space="preserve">. </w:t>
      </w:r>
      <w:r w:rsidR="00187E46" w:rsidRPr="00A7055F">
        <w:rPr>
          <w:b w:val="0"/>
          <w:color w:val="auto"/>
          <w:sz w:val="24"/>
          <w:szCs w:val="24"/>
        </w:rPr>
        <w:t xml:space="preserve">Analysis of variance </w:t>
      </w:r>
      <w:r w:rsidR="00F26149" w:rsidRPr="00A7055F">
        <w:rPr>
          <w:b w:val="0"/>
          <w:color w:val="auto"/>
          <w:sz w:val="24"/>
          <w:szCs w:val="24"/>
        </w:rPr>
        <w:t>of</w:t>
      </w:r>
      <w:r w:rsidR="00187E46" w:rsidRPr="00A7055F">
        <w:rPr>
          <w:b w:val="0"/>
          <w:color w:val="auto"/>
          <w:sz w:val="24"/>
          <w:szCs w:val="24"/>
        </w:rPr>
        <w:t xml:space="preserve"> developed model for BO conversion</w:t>
      </w:r>
      <w:bookmarkEnd w:id="7"/>
    </w:p>
    <w:p w:rsidR="00952FC6" w:rsidRPr="00952FC6" w:rsidRDefault="00952FC6" w:rsidP="00952FC6">
      <w:pPr>
        <w:pStyle w:val="TAMainText"/>
        <w:spacing w:line="276" w:lineRule="auto"/>
        <w:ind w:firstLine="0"/>
        <w:contextualSpacing/>
        <w:jc w:val="left"/>
        <w:rPr>
          <w:rFonts w:ascii="Times New Roman" w:hAnsi="Times New Roman"/>
          <w:color w:val="000000" w:themeColor="text1"/>
          <w:szCs w:val="16"/>
        </w:rPr>
      </w:pPr>
    </w:p>
    <w:tbl>
      <w:tblPr>
        <w:tblW w:w="8859" w:type="dxa"/>
        <w:jc w:val="center"/>
        <w:tblLook w:val="04A0" w:firstRow="1" w:lastRow="0" w:firstColumn="1" w:lastColumn="0" w:noHBand="0" w:noVBand="1"/>
      </w:tblPr>
      <w:tblGrid>
        <w:gridCol w:w="2136"/>
        <w:gridCol w:w="1321"/>
        <w:gridCol w:w="615"/>
        <w:gridCol w:w="1090"/>
        <w:gridCol w:w="1090"/>
        <w:gridCol w:w="1205"/>
        <w:gridCol w:w="1402"/>
      </w:tblGrid>
      <w:tr w:rsidR="00F26149" w:rsidRPr="00F26149" w:rsidTr="0049408C">
        <w:trPr>
          <w:trHeight w:val="282"/>
          <w:jc w:val="center"/>
        </w:trPr>
        <w:tc>
          <w:tcPr>
            <w:tcW w:w="2136" w:type="dxa"/>
            <w:tcBorders>
              <w:top w:val="single" w:sz="4" w:space="0" w:color="auto"/>
              <w:bottom w:val="single" w:sz="8" w:space="0" w:color="auto"/>
            </w:tcBorders>
            <w:shd w:val="clear" w:color="auto" w:fill="auto"/>
            <w:noWrap/>
            <w:vAlign w:val="bottom"/>
            <w:hideMark/>
          </w:tcPr>
          <w:p w:rsidR="00187E46" w:rsidRPr="00F26149" w:rsidRDefault="00187E46" w:rsidP="00F26149">
            <w:pPr>
              <w:spacing w:line="240" w:lineRule="auto"/>
              <w:jc w:val="center"/>
              <w:rPr>
                <w:color w:val="000000" w:themeColor="text1"/>
              </w:rPr>
            </w:pPr>
          </w:p>
        </w:tc>
        <w:tc>
          <w:tcPr>
            <w:tcW w:w="1321" w:type="dxa"/>
            <w:tcBorders>
              <w:top w:val="single" w:sz="4" w:space="0" w:color="auto"/>
              <w:bottom w:val="single" w:sz="8" w:space="0" w:color="auto"/>
            </w:tcBorders>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Sum of square</w:t>
            </w:r>
          </w:p>
        </w:tc>
        <w:tc>
          <w:tcPr>
            <w:tcW w:w="615" w:type="dxa"/>
            <w:tcBorders>
              <w:top w:val="single" w:sz="4" w:space="0" w:color="auto"/>
              <w:bottom w:val="single" w:sz="8" w:space="0" w:color="auto"/>
            </w:tcBorders>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df</w:t>
            </w:r>
          </w:p>
        </w:tc>
        <w:tc>
          <w:tcPr>
            <w:tcW w:w="1090" w:type="dxa"/>
            <w:tcBorders>
              <w:top w:val="single" w:sz="4" w:space="0" w:color="auto"/>
              <w:bottom w:val="single" w:sz="8" w:space="0" w:color="auto"/>
            </w:tcBorders>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Mean Square</w:t>
            </w:r>
          </w:p>
        </w:tc>
        <w:tc>
          <w:tcPr>
            <w:tcW w:w="1090" w:type="dxa"/>
            <w:tcBorders>
              <w:top w:val="single" w:sz="4" w:space="0" w:color="auto"/>
              <w:bottom w:val="single" w:sz="8" w:space="0" w:color="auto"/>
            </w:tcBorders>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F Value</w:t>
            </w:r>
          </w:p>
        </w:tc>
        <w:tc>
          <w:tcPr>
            <w:tcW w:w="1205" w:type="dxa"/>
            <w:tcBorders>
              <w:top w:val="single" w:sz="4" w:space="0" w:color="auto"/>
              <w:bottom w:val="single" w:sz="8" w:space="0" w:color="auto"/>
            </w:tcBorders>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p-value</w:t>
            </w:r>
          </w:p>
        </w:tc>
        <w:tc>
          <w:tcPr>
            <w:tcW w:w="1402" w:type="dxa"/>
            <w:tcBorders>
              <w:top w:val="single" w:sz="4" w:space="0" w:color="auto"/>
              <w:bottom w:val="single" w:sz="8" w:space="0" w:color="auto"/>
            </w:tcBorders>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Significance</w:t>
            </w:r>
          </w:p>
        </w:tc>
      </w:tr>
      <w:tr w:rsidR="00F26149" w:rsidRPr="00F26149" w:rsidTr="000A2167">
        <w:trPr>
          <w:trHeight w:val="282"/>
          <w:jc w:val="center"/>
        </w:trPr>
        <w:tc>
          <w:tcPr>
            <w:tcW w:w="2136" w:type="dxa"/>
            <w:tcBorders>
              <w:top w:val="single" w:sz="8" w:space="0" w:color="auto"/>
            </w:tcBorders>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Model</w:t>
            </w:r>
          </w:p>
        </w:tc>
        <w:tc>
          <w:tcPr>
            <w:tcW w:w="1321" w:type="dxa"/>
            <w:tcBorders>
              <w:top w:val="single" w:sz="8" w:space="0" w:color="auto"/>
            </w:tcBorders>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5194.09</w:t>
            </w:r>
          </w:p>
        </w:tc>
        <w:tc>
          <w:tcPr>
            <w:tcW w:w="615" w:type="dxa"/>
            <w:tcBorders>
              <w:top w:val="single" w:sz="8" w:space="0" w:color="auto"/>
            </w:tcBorders>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4</w:t>
            </w:r>
          </w:p>
        </w:tc>
        <w:tc>
          <w:tcPr>
            <w:tcW w:w="1090" w:type="dxa"/>
            <w:tcBorders>
              <w:top w:val="single" w:sz="8" w:space="0" w:color="auto"/>
            </w:tcBorders>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371.01</w:t>
            </w:r>
          </w:p>
        </w:tc>
        <w:tc>
          <w:tcPr>
            <w:tcW w:w="1090" w:type="dxa"/>
            <w:tcBorders>
              <w:top w:val="single" w:sz="8" w:space="0" w:color="auto"/>
            </w:tcBorders>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1.31</w:t>
            </w:r>
          </w:p>
        </w:tc>
        <w:tc>
          <w:tcPr>
            <w:tcW w:w="1205" w:type="dxa"/>
            <w:tcBorders>
              <w:top w:val="single" w:sz="8" w:space="0" w:color="auto"/>
            </w:tcBorders>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lt; 0.0001</w:t>
            </w:r>
          </w:p>
        </w:tc>
        <w:tc>
          <w:tcPr>
            <w:tcW w:w="1402" w:type="dxa"/>
            <w:tcBorders>
              <w:top w:val="single" w:sz="8" w:space="0" w:color="auto"/>
            </w:tcBorders>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A-Temperature</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918.75</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918.75</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28.02</w:t>
            </w:r>
          </w:p>
        </w:tc>
        <w:tc>
          <w:tcPr>
            <w:tcW w:w="120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0001</w:t>
            </w: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C-Pressure</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954.08</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954.08</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29.10</w:t>
            </w:r>
          </w:p>
        </w:tc>
        <w:tc>
          <w:tcPr>
            <w:tcW w:w="120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lt; 0.0001</w:t>
            </w: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C-Catalyst Loading</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645.33</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645.33</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9.68</w:t>
            </w:r>
          </w:p>
        </w:tc>
        <w:tc>
          <w:tcPr>
            <w:tcW w:w="120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0006</w:t>
            </w: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D-Time</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675.00</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675.00</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20.58</w:t>
            </w:r>
          </w:p>
        </w:tc>
        <w:tc>
          <w:tcPr>
            <w:tcW w:w="120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0005</w:t>
            </w: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AB</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342.25</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342.25</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0.44</w:t>
            </w:r>
          </w:p>
        </w:tc>
        <w:tc>
          <w:tcPr>
            <w:tcW w:w="120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0060</w:t>
            </w: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AC</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96.00</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96.00</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5.98</w:t>
            </w:r>
          </w:p>
        </w:tc>
        <w:tc>
          <w:tcPr>
            <w:tcW w:w="120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0283</w:t>
            </w: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S</w:t>
            </w: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AD</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64.00</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64.00</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95</w:t>
            </w:r>
          </w:p>
        </w:tc>
        <w:tc>
          <w:tcPr>
            <w:tcW w:w="120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1842</w:t>
            </w: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NS</w:t>
            </w: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BC</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20.25</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20.25</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62</w:t>
            </w:r>
          </w:p>
        </w:tc>
        <w:tc>
          <w:tcPr>
            <w:tcW w:w="120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4451</w:t>
            </w: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NS</w:t>
            </w: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BD</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42.25</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42.25</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29</w:t>
            </w:r>
          </w:p>
        </w:tc>
        <w:tc>
          <w:tcPr>
            <w:tcW w:w="120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2754</w:t>
            </w: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NS</w:t>
            </w: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CD</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6.25</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6.25</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19</w:t>
            </w:r>
          </w:p>
        </w:tc>
        <w:tc>
          <w:tcPr>
            <w:tcW w:w="120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6691</w:t>
            </w: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NS</w:t>
            </w: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vertAlign w:val="superscript"/>
              </w:rPr>
            </w:pPr>
            <w:r w:rsidRPr="00F26149">
              <w:rPr>
                <w:color w:val="000000" w:themeColor="text1"/>
                <w:sz w:val="22"/>
              </w:rPr>
              <w:t>A</w:t>
            </w:r>
            <w:r w:rsidRPr="00F26149">
              <w:rPr>
                <w:color w:val="000000" w:themeColor="text1"/>
                <w:sz w:val="22"/>
                <w:vertAlign w:val="superscript"/>
              </w:rPr>
              <w:t>2</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876.59</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876.59</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26.73</w:t>
            </w:r>
          </w:p>
        </w:tc>
        <w:tc>
          <w:tcPr>
            <w:tcW w:w="120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0001</w:t>
            </w: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B</w:t>
            </w:r>
            <w:r w:rsidRPr="00F26149">
              <w:rPr>
                <w:color w:val="000000" w:themeColor="text1"/>
                <w:sz w:val="22"/>
                <w:vertAlign w:val="superscript"/>
              </w:rPr>
              <w:t>2</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4.97</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4.97</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15</w:t>
            </w:r>
          </w:p>
        </w:tc>
        <w:tc>
          <w:tcPr>
            <w:tcW w:w="120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7030</w:t>
            </w: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NS</w:t>
            </w: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C</w:t>
            </w:r>
            <w:r w:rsidRPr="00F26149">
              <w:rPr>
                <w:color w:val="000000" w:themeColor="text1"/>
                <w:sz w:val="22"/>
                <w:vertAlign w:val="superscript"/>
              </w:rPr>
              <w:t>2</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364.86</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364.86</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1.13</w:t>
            </w:r>
          </w:p>
        </w:tc>
        <w:tc>
          <w:tcPr>
            <w:tcW w:w="120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0049</w:t>
            </w: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S</w:t>
            </w: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D</w:t>
            </w:r>
            <w:r w:rsidRPr="00F26149">
              <w:rPr>
                <w:color w:val="000000" w:themeColor="text1"/>
                <w:sz w:val="22"/>
                <w:vertAlign w:val="superscript"/>
              </w:rPr>
              <w:t>2</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340.95</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340.95</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0.40</w:t>
            </w:r>
          </w:p>
        </w:tc>
        <w:tc>
          <w:tcPr>
            <w:tcW w:w="120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0061</w:t>
            </w: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S</w:t>
            </w: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Residual</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459.08</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4</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32.79</w:t>
            </w:r>
          </w:p>
        </w:tc>
        <w:tc>
          <w:tcPr>
            <w:tcW w:w="1090" w:type="dxa"/>
            <w:shd w:val="clear" w:color="auto" w:fill="auto"/>
            <w:noWrap/>
            <w:vAlign w:val="center"/>
          </w:tcPr>
          <w:p w:rsidR="00187E46" w:rsidRPr="00F26149" w:rsidRDefault="00187E46" w:rsidP="00F26149">
            <w:pPr>
              <w:spacing w:line="240" w:lineRule="auto"/>
              <w:jc w:val="right"/>
              <w:rPr>
                <w:color w:val="000000"/>
              </w:rPr>
            </w:pPr>
          </w:p>
        </w:tc>
        <w:tc>
          <w:tcPr>
            <w:tcW w:w="1205" w:type="dxa"/>
            <w:shd w:val="clear" w:color="auto" w:fill="auto"/>
            <w:noWrap/>
            <w:vAlign w:val="center"/>
          </w:tcPr>
          <w:p w:rsidR="00187E46" w:rsidRPr="00F26149" w:rsidRDefault="00187E46" w:rsidP="00F26149">
            <w:pPr>
              <w:spacing w:line="240" w:lineRule="auto"/>
              <w:jc w:val="right"/>
              <w:rPr>
                <w:color w:val="000000"/>
              </w:rPr>
            </w:pP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Lack of Fit</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459.08</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10</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45.91</w:t>
            </w:r>
          </w:p>
        </w:tc>
        <w:tc>
          <w:tcPr>
            <w:tcW w:w="1090" w:type="dxa"/>
            <w:shd w:val="clear" w:color="auto" w:fill="auto"/>
            <w:noWrap/>
            <w:vAlign w:val="center"/>
          </w:tcPr>
          <w:p w:rsidR="00187E46" w:rsidRPr="00F26149" w:rsidRDefault="0056497E" w:rsidP="00F26149">
            <w:pPr>
              <w:spacing w:line="240" w:lineRule="auto"/>
              <w:jc w:val="right"/>
              <w:rPr>
                <w:color w:val="000000"/>
              </w:rPr>
            </w:pPr>
            <w:r>
              <w:rPr>
                <w:color w:val="000000"/>
              </w:rPr>
              <w:t>0.44</w:t>
            </w:r>
          </w:p>
        </w:tc>
        <w:tc>
          <w:tcPr>
            <w:tcW w:w="1205" w:type="dxa"/>
            <w:shd w:val="clear" w:color="auto" w:fill="auto"/>
            <w:noWrap/>
            <w:vAlign w:val="center"/>
          </w:tcPr>
          <w:p w:rsidR="00187E46" w:rsidRPr="00F26149" w:rsidRDefault="0056497E" w:rsidP="00F26149">
            <w:pPr>
              <w:spacing w:line="240" w:lineRule="auto"/>
              <w:jc w:val="right"/>
              <w:rPr>
                <w:color w:val="000000"/>
              </w:rPr>
            </w:pPr>
            <w:r>
              <w:rPr>
                <w:color w:val="000000"/>
              </w:rPr>
              <w:t>0.56</w:t>
            </w: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NS</w:t>
            </w:r>
          </w:p>
        </w:tc>
      </w:tr>
      <w:tr w:rsidR="00F26149" w:rsidRPr="00F26149" w:rsidTr="000A2167">
        <w:trPr>
          <w:trHeight w:val="282"/>
          <w:jc w:val="center"/>
        </w:trPr>
        <w:tc>
          <w:tcPr>
            <w:tcW w:w="2136" w:type="dxa"/>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Pure Error</w:t>
            </w:r>
          </w:p>
        </w:tc>
        <w:tc>
          <w:tcPr>
            <w:tcW w:w="1321"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000</w:t>
            </w:r>
          </w:p>
        </w:tc>
        <w:tc>
          <w:tcPr>
            <w:tcW w:w="615"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4</w:t>
            </w:r>
          </w:p>
        </w:tc>
        <w:tc>
          <w:tcPr>
            <w:tcW w:w="1090" w:type="dxa"/>
            <w:shd w:val="clear" w:color="auto" w:fill="auto"/>
            <w:noWrap/>
            <w:vAlign w:val="center"/>
            <w:hideMark/>
          </w:tcPr>
          <w:p w:rsidR="00187E46" w:rsidRPr="00F26149" w:rsidRDefault="00187E46" w:rsidP="00F26149">
            <w:pPr>
              <w:spacing w:line="240" w:lineRule="auto"/>
              <w:jc w:val="right"/>
              <w:rPr>
                <w:color w:val="000000"/>
              </w:rPr>
            </w:pPr>
            <w:r w:rsidRPr="00F26149">
              <w:rPr>
                <w:color w:val="000000"/>
              </w:rPr>
              <w:t>0.000</w:t>
            </w:r>
          </w:p>
        </w:tc>
        <w:tc>
          <w:tcPr>
            <w:tcW w:w="1090" w:type="dxa"/>
            <w:shd w:val="clear" w:color="auto" w:fill="auto"/>
            <w:noWrap/>
            <w:vAlign w:val="center"/>
          </w:tcPr>
          <w:p w:rsidR="00187E46" w:rsidRPr="00F26149" w:rsidRDefault="00187E46" w:rsidP="00F26149">
            <w:pPr>
              <w:spacing w:line="240" w:lineRule="auto"/>
              <w:jc w:val="right"/>
              <w:rPr>
                <w:color w:val="000000"/>
              </w:rPr>
            </w:pPr>
          </w:p>
        </w:tc>
        <w:tc>
          <w:tcPr>
            <w:tcW w:w="1205" w:type="dxa"/>
            <w:shd w:val="clear" w:color="auto" w:fill="auto"/>
            <w:noWrap/>
            <w:vAlign w:val="center"/>
          </w:tcPr>
          <w:p w:rsidR="00187E46" w:rsidRPr="00F26149" w:rsidRDefault="00187E46" w:rsidP="00F26149">
            <w:pPr>
              <w:spacing w:line="240" w:lineRule="auto"/>
              <w:jc w:val="right"/>
              <w:rPr>
                <w:color w:val="000000"/>
              </w:rPr>
            </w:pPr>
          </w:p>
        </w:tc>
        <w:tc>
          <w:tcPr>
            <w:tcW w:w="1402" w:type="dxa"/>
            <w:shd w:val="clear" w:color="auto" w:fill="auto"/>
            <w:noWrap/>
            <w:vAlign w:val="bottom"/>
            <w:hideMark/>
          </w:tcPr>
          <w:p w:rsidR="00187E46" w:rsidRPr="00F26149" w:rsidRDefault="00187E46" w:rsidP="00F26149">
            <w:pPr>
              <w:spacing w:line="240" w:lineRule="auto"/>
              <w:jc w:val="center"/>
              <w:rPr>
                <w:color w:val="000000" w:themeColor="text1"/>
              </w:rPr>
            </w:pPr>
          </w:p>
        </w:tc>
      </w:tr>
      <w:tr w:rsidR="00187E46" w:rsidRPr="00F26149" w:rsidTr="000A2167">
        <w:trPr>
          <w:trHeight w:val="282"/>
          <w:jc w:val="center"/>
        </w:trPr>
        <w:tc>
          <w:tcPr>
            <w:tcW w:w="2136" w:type="dxa"/>
            <w:tcBorders>
              <w:bottom w:val="single" w:sz="8" w:space="0" w:color="auto"/>
            </w:tcBorders>
            <w:shd w:val="clear" w:color="auto" w:fill="auto"/>
            <w:noWrap/>
            <w:vAlign w:val="bottom"/>
          </w:tcPr>
          <w:p w:rsidR="00187E46" w:rsidRPr="00F26149" w:rsidRDefault="00187E46" w:rsidP="00F26149">
            <w:pPr>
              <w:spacing w:line="240" w:lineRule="auto"/>
              <w:jc w:val="center"/>
              <w:rPr>
                <w:color w:val="000000" w:themeColor="text1"/>
                <w:sz w:val="22"/>
              </w:rPr>
            </w:pPr>
            <w:r w:rsidRPr="00F26149">
              <w:rPr>
                <w:color w:val="000000" w:themeColor="text1"/>
                <w:sz w:val="22"/>
              </w:rPr>
              <w:t>Cor Total</w:t>
            </w:r>
          </w:p>
        </w:tc>
        <w:tc>
          <w:tcPr>
            <w:tcW w:w="1321" w:type="dxa"/>
            <w:tcBorders>
              <w:bottom w:val="single" w:sz="8" w:space="0" w:color="auto"/>
            </w:tcBorders>
            <w:shd w:val="clear" w:color="auto" w:fill="auto"/>
            <w:noWrap/>
            <w:vAlign w:val="center"/>
          </w:tcPr>
          <w:p w:rsidR="00187E46" w:rsidRPr="00F26149" w:rsidRDefault="00187E46" w:rsidP="00F26149">
            <w:pPr>
              <w:spacing w:line="240" w:lineRule="auto"/>
              <w:jc w:val="right"/>
              <w:rPr>
                <w:color w:val="000000"/>
              </w:rPr>
            </w:pPr>
            <w:r w:rsidRPr="00F26149">
              <w:rPr>
                <w:color w:val="000000"/>
              </w:rPr>
              <w:t>5653.17</w:t>
            </w:r>
          </w:p>
        </w:tc>
        <w:tc>
          <w:tcPr>
            <w:tcW w:w="615" w:type="dxa"/>
            <w:tcBorders>
              <w:bottom w:val="single" w:sz="8" w:space="0" w:color="auto"/>
            </w:tcBorders>
            <w:shd w:val="clear" w:color="auto" w:fill="auto"/>
            <w:noWrap/>
            <w:vAlign w:val="center"/>
          </w:tcPr>
          <w:p w:rsidR="00187E46" w:rsidRPr="00F26149" w:rsidRDefault="00187E46" w:rsidP="00F26149">
            <w:pPr>
              <w:spacing w:line="240" w:lineRule="auto"/>
              <w:jc w:val="right"/>
              <w:rPr>
                <w:color w:val="000000"/>
              </w:rPr>
            </w:pPr>
            <w:r w:rsidRPr="00F26149">
              <w:rPr>
                <w:color w:val="000000"/>
              </w:rPr>
              <w:t>28</w:t>
            </w:r>
          </w:p>
        </w:tc>
        <w:tc>
          <w:tcPr>
            <w:tcW w:w="1090" w:type="dxa"/>
            <w:tcBorders>
              <w:bottom w:val="single" w:sz="8" w:space="0" w:color="auto"/>
            </w:tcBorders>
            <w:shd w:val="clear" w:color="auto" w:fill="auto"/>
            <w:noWrap/>
            <w:vAlign w:val="center"/>
          </w:tcPr>
          <w:p w:rsidR="00187E46" w:rsidRPr="00F26149" w:rsidRDefault="00187E46" w:rsidP="00F26149">
            <w:pPr>
              <w:spacing w:line="240" w:lineRule="auto"/>
              <w:jc w:val="right"/>
              <w:rPr>
                <w:color w:val="000000"/>
              </w:rPr>
            </w:pPr>
          </w:p>
        </w:tc>
        <w:tc>
          <w:tcPr>
            <w:tcW w:w="1090" w:type="dxa"/>
            <w:tcBorders>
              <w:bottom w:val="single" w:sz="8" w:space="0" w:color="auto"/>
            </w:tcBorders>
            <w:shd w:val="clear" w:color="auto" w:fill="auto"/>
            <w:noWrap/>
            <w:vAlign w:val="center"/>
          </w:tcPr>
          <w:p w:rsidR="00187E46" w:rsidRPr="00F26149" w:rsidRDefault="00187E46" w:rsidP="00F26149">
            <w:pPr>
              <w:spacing w:line="240" w:lineRule="auto"/>
              <w:jc w:val="right"/>
              <w:rPr>
                <w:color w:val="000000"/>
              </w:rPr>
            </w:pPr>
          </w:p>
        </w:tc>
        <w:tc>
          <w:tcPr>
            <w:tcW w:w="1205" w:type="dxa"/>
            <w:tcBorders>
              <w:bottom w:val="single" w:sz="8" w:space="0" w:color="auto"/>
            </w:tcBorders>
            <w:shd w:val="clear" w:color="auto" w:fill="auto"/>
            <w:noWrap/>
            <w:vAlign w:val="center"/>
          </w:tcPr>
          <w:p w:rsidR="00187E46" w:rsidRPr="00F26149" w:rsidRDefault="00187E46" w:rsidP="00F26149">
            <w:pPr>
              <w:spacing w:line="240" w:lineRule="auto"/>
              <w:jc w:val="right"/>
              <w:rPr>
                <w:color w:val="000000"/>
              </w:rPr>
            </w:pPr>
          </w:p>
        </w:tc>
        <w:tc>
          <w:tcPr>
            <w:tcW w:w="1402" w:type="dxa"/>
            <w:tcBorders>
              <w:bottom w:val="single" w:sz="8" w:space="0" w:color="auto"/>
            </w:tcBorders>
            <w:shd w:val="clear" w:color="auto" w:fill="auto"/>
            <w:noWrap/>
            <w:vAlign w:val="bottom"/>
          </w:tcPr>
          <w:p w:rsidR="00187E46" w:rsidRPr="00F26149" w:rsidRDefault="00187E46" w:rsidP="00F26149">
            <w:pPr>
              <w:spacing w:line="240" w:lineRule="auto"/>
              <w:jc w:val="center"/>
              <w:rPr>
                <w:color w:val="000000" w:themeColor="text1"/>
              </w:rPr>
            </w:pPr>
          </w:p>
        </w:tc>
      </w:tr>
    </w:tbl>
    <w:p w:rsidR="00952FC6" w:rsidRDefault="00952FC6" w:rsidP="00952FC6">
      <w:pPr>
        <w:pStyle w:val="TAMainText"/>
        <w:spacing w:line="276" w:lineRule="auto"/>
        <w:ind w:firstLine="0"/>
        <w:contextualSpacing/>
        <w:jc w:val="left"/>
        <w:rPr>
          <w:rFonts w:ascii="Times New Roman" w:hAnsi="Times New Roman"/>
          <w:color w:val="000000" w:themeColor="text1"/>
          <w:szCs w:val="16"/>
        </w:rPr>
      </w:pPr>
    </w:p>
    <w:p w:rsidR="00187E46" w:rsidRPr="00A7055F" w:rsidRDefault="00A7055F" w:rsidP="00A7055F">
      <w:pPr>
        <w:pStyle w:val="Caption"/>
        <w:rPr>
          <w:b w:val="0"/>
          <w:color w:val="auto"/>
          <w:sz w:val="24"/>
          <w:szCs w:val="16"/>
        </w:rPr>
      </w:pPr>
      <w:bookmarkStart w:id="8" w:name="_Toc528474725"/>
      <w:r w:rsidRPr="00B908E2">
        <w:rPr>
          <w:color w:val="auto"/>
          <w:sz w:val="24"/>
        </w:rPr>
        <w:t xml:space="preserve">Table </w:t>
      </w:r>
      <w:r w:rsidRPr="00FA2670">
        <w:rPr>
          <w:color w:val="auto"/>
          <w:sz w:val="24"/>
        </w:rPr>
        <w:fldChar w:fldCharType="begin"/>
      </w:r>
      <w:r w:rsidRPr="00FA2670">
        <w:rPr>
          <w:color w:val="auto"/>
          <w:sz w:val="24"/>
        </w:rPr>
        <w:instrText xml:space="preserve"> SEQ Table \* ARABIC </w:instrText>
      </w:r>
      <w:r w:rsidRPr="00FA2670">
        <w:rPr>
          <w:color w:val="auto"/>
          <w:sz w:val="24"/>
        </w:rPr>
        <w:fldChar w:fldCharType="separate"/>
      </w:r>
      <w:r w:rsidR="004A2E92">
        <w:rPr>
          <w:noProof/>
          <w:color w:val="auto"/>
          <w:sz w:val="24"/>
        </w:rPr>
        <w:t>5</w:t>
      </w:r>
      <w:r w:rsidRPr="00FA2670">
        <w:rPr>
          <w:color w:val="auto"/>
          <w:sz w:val="24"/>
        </w:rPr>
        <w:fldChar w:fldCharType="end"/>
      </w:r>
      <w:r w:rsidR="00187E46" w:rsidRPr="00A7055F">
        <w:rPr>
          <w:color w:val="auto"/>
          <w:sz w:val="24"/>
          <w:szCs w:val="16"/>
        </w:rPr>
        <w:t xml:space="preserve">. </w:t>
      </w:r>
      <w:r w:rsidR="00187E46" w:rsidRPr="00A7055F">
        <w:rPr>
          <w:b w:val="0"/>
          <w:color w:val="auto"/>
          <w:sz w:val="24"/>
          <w:szCs w:val="16"/>
        </w:rPr>
        <w:t xml:space="preserve">Analysis of variance </w:t>
      </w:r>
      <w:r w:rsidR="00F26149" w:rsidRPr="00A7055F">
        <w:rPr>
          <w:b w:val="0"/>
          <w:color w:val="auto"/>
          <w:sz w:val="24"/>
          <w:szCs w:val="16"/>
        </w:rPr>
        <w:t>of</w:t>
      </w:r>
      <w:r w:rsidR="00187E46" w:rsidRPr="00A7055F">
        <w:rPr>
          <w:b w:val="0"/>
          <w:color w:val="auto"/>
          <w:sz w:val="24"/>
          <w:szCs w:val="16"/>
        </w:rPr>
        <w:t xml:space="preserve"> developed model for BC yield</w:t>
      </w:r>
      <w:bookmarkEnd w:id="8"/>
    </w:p>
    <w:p w:rsidR="00952FC6" w:rsidRPr="00952FC6" w:rsidRDefault="00952FC6" w:rsidP="00952FC6">
      <w:pPr>
        <w:pStyle w:val="TAMainText"/>
        <w:spacing w:line="276" w:lineRule="auto"/>
        <w:ind w:firstLine="0"/>
        <w:contextualSpacing/>
        <w:jc w:val="left"/>
        <w:rPr>
          <w:rFonts w:ascii="Times New Roman" w:hAnsi="Times New Roman"/>
          <w:color w:val="000000" w:themeColor="text1"/>
          <w:szCs w:val="16"/>
        </w:rPr>
      </w:pPr>
    </w:p>
    <w:tbl>
      <w:tblPr>
        <w:tblW w:w="8974" w:type="dxa"/>
        <w:jc w:val="center"/>
        <w:tblLook w:val="04A0" w:firstRow="1" w:lastRow="0" w:firstColumn="1" w:lastColumn="0" w:noHBand="0" w:noVBand="1"/>
      </w:tblPr>
      <w:tblGrid>
        <w:gridCol w:w="2090"/>
        <w:gridCol w:w="1353"/>
        <w:gridCol w:w="630"/>
        <w:gridCol w:w="1116"/>
        <w:gridCol w:w="1116"/>
        <w:gridCol w:w="1235"/>
        <w:gridCol w:w="1434"/>
      </w:tblGrid>
      <w:tr w:rsidR="00F26149" w:rsidRPr="00F26149" w:rsidTr="0049408C">
        <w:trPr>
          <w:trHeight w:val="290"/>
          <w:jc w:val="center"/>
        </w:trPr>
        <w:tc>
          <w:tcPr>
            <w:tcW w:w="2090" w:type="dxa"/>
            <w:tcBorders>
              <w:top w:val="single" w:sz="4" w:space="0" w:color="auto"/>
              <w:bottom w:val="single" w:sz="8" w:space="0" w:color="auto"/>
            </w:tcBorders>
            <w:shd w:val="clear" w:color="auto" w:fill="auto"/>
            <w:noWrap/>
            <w:vAlign w:val="bottom"/>
            <w:hideMark/>
          </w:tcPr>
          <w:p w:rsidR="00187E46" w:rsidRPr="00F26149" w:rsidRDefault="00187E46" w:rsidP="00F26149">
            <w:pPr>
              <w:spacing w:line="240" w:lineRule="auto"/>
              <w:jc w:val="center"/>
              <w:rPr>
                <w:color w:val="000000" w:themeColor="text1"/>
              </w:rPr>
            </w:pPr>
          </w:p>
        </w:tc>
        <w:tc>
          <w:tcPr>
            <w:tcW w:w="1353" w:type="dxa"/>
            <w:tcBorders>
              <w:top w:val="single" w:sz="4" w:space="0" w:color="auto"/>
              <w:bottom w:val="single" w:sz="8" w:space="0" w:color="auto"/>
            </w:tcBorders>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Sum of square</w:t>
            </w:r>
          </w:p>
        </w:tc>
        <w:tc>
          <w:tcPr>
            <w:tcW w:w="630" w:type="dxa"/>
            <w:tcBorders>
              <w:top w:val="single" w:sz="4" w:space="0" w:color="auto"/>
              <w:bottom w:val="single" w:sz="8" w:space="0" w:color="auto"/>
            </w:tcBorders>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df</w:t>
            </w:r>
          </w:p>
        </w:tc>
        <w:tc>
          <w:tcPr>
            <w:tcW w:w="1116" w:type="dxa"/>
            <w:tcBorders>
              <w:top w:val="single" w:sz="4" w:space="0" w:color="auto"/>
              <w:bottom w:val="single" w:sz="8" w:space="0" w:color="auto"/>
            </w:tcBorders>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Mean Square</w:t>
            </w:r>
          </w:p>
        </w:tc>
        <w:tc>
          <w:tcPr>
            <w:tcW w:w="1116" w:type="dxa"/>
            <w:tcBorders>
              <w:top w:val="single" w:sz="4" w:space="0" w:color="auto"/>
              <w:bottom w:val="single" w:sz="8" w:space="0" w:color="auto"/>
            </w:tcBorders>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F Value</w:t>
            </w:r>
          </w:p>
        </w:tc>
        <w:tc>
          <w:tcPr>
            <w:tcW w:w="1235" w:type="dxa"/>
            <w:tcBorders>
              <w:top w:val="single" w:sz="4" w:space="0" w:color="auto"/>
              <w:bottom w:val="single" w:sz="8" w:space="0" w:color="auto"/>
            </w:tcBorders>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p-value</w:t>
            </w:r>
          </w:p>
        </w:tc>
        <w:tc>
          <w:tcPr>
            <w:tcW w:w="1434" w:type="dxa"/>
            <w:tcBorders>
              <w:top w:val="single" w:sz="4" w:space="0" w:color="auto"/>
              <w:bottom w:val="single" w:sz="8" w:space="0" w:color="auto"/>
            </w:tcBorders>
            <w:shd w:val="clear" w:color="auto" w:fill="auto"/>
            <w:noWrap/>
            <w:vAlign w:val="bottom"/>
            <w:hideMark/>
          </w:tcPr>
          <w:p w:rsidR="00187E46" w:rsidRPr="00F26149" w:rsidRDefault="00187E46" w:rsidP="00F26149">
            <w:pPr>
              <w:spacing w:line="240" w:lineRule="auto"/>
              <w:jc w:val="center"/>
              <w:rPr>
                <w:color w:val="000000" w:themeColor="text1"/>
              </w:rPr>
            </w:pPr>
            <w:r w:rsidRPr="00F26149">
              <w:rPr>
                <w:color w:val="000000" w:themeColor="text1"/>
                <w:sz w:val="22"/>
              </w:rPr>
              <w:t>Significance</w:t>
            </w:r>
          </w:p>
        </w:tc>
      </w:tr>
      <w:tr w:rsidR="00F26149" w:rsidRPr="00F26149" w:rsidTr="000A2167">
        <w:trPr>
          <w:trHeight w:val="290"/>
          <w:jc w:val="center"/>
        </w:trPr>
        <w:tc>
          <w:tcPr>
            <w:tcW w:w="2090" w:type="dxa"/>
            <w:tcBorders>
              <w:top w:val="single" w:sz="8" w:space="0" w:color="auto"/>
            </w:tcBorders>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Model</w:t>
            </w:r>
          </w:p>
        </w:tc>
        <w:tc>
          <w:tcPr>
            <w:tcW w:w="1353" w:type="dxa"/>
            <w:tcBorders>
              <w:top w:val="single" w:sz="8" w:space="0" w:color="auto"/>
            </w:tcBorders>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7446.55</w:t>
            </w:r>
          </w:p>
        </w:tc>
        <w:tc>
          <w:tcPr>
            <w:tcW w:w="630" w:type="dxa"/>
            <w:tcBorders>
              <w:top w:val="single" w:sz="8" w:space="0" w:color="auto"/>
            </w:tcBorders>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4</w:t>
            </w:r>
          </w:p>
        </w:tc>
        <w:tc>
          <w:tcPr>
            <w:tcW w:w="1116" w:type="dxa"/>
            <w:tcBorders>
              <w:top w:val="single" w:sz="8" w:space="0" w:color="auto"/>
            </w:tcBorders>
            <w:shd w:val="clear" w:color="auto" w:fill="auto"/>
            <w:noWrap/>
            <w:vAlign w:val="center"/>
          </w:tcPr>
          <w:p w:rsidR="00F26149" w:rsidRPr="00F26149" w:rsidRDefault="00F26149" w:rsidP="00F26149">
            <w:pPr>
              <w:spacing w:line="240" w:lineRule="auto"/>
              <w:jc w:val="right"/>
              <w:rPr>
                <w:color w:val="000000"/>
              </w:rPr>
            </w:pPr>
            <w:r w:rsidRPr="00F26149">
              <w:rPr>
                <w:color w:val="000000"/>
              </w:rPr>
              <w:t>531.90</w:t>
            </w:r>
          </w:p>
        </w:tc>
        <w:tc>
          <w:tcPr>
            <w:tcW w:w="1116" w:type="dxa"/>
            <w:tcBorders>
              <w:top w:val="single" w:sz="8" w:space="0" w:color="auto"/>
            </w:tcBorders>
            <w:shd w:val="clear" w:color="auto" w:fill="auto"/>
            <w:noWrap/>
            <w:vAlign w:val="center"/>
          </w:tcPr>
          <w:p w:rsidR="00F26149" w:rsidRPr="00F26149" w:rsidRDefault="00F26149" w:rsidP="00F26149">
            <w:pPr>
              <w:spacing w:line="240" w:lineRule="auto"/>
              <w:jc w:val="right"/>
              <w:rPr>
                <w:color w:val="000000"/>
              </w:rPr>
            </w:pPr>
            <w:r w:rsidRPr="00F26149">
              <w:rPr>
                <w:color w:val="000000"/>
              </w:rPr>
              <w:t>68.68</w:t>
            </w:r>
          </w:p>
        </w:tc>
        <w:tc>
          <w:tcPr>
            <w:tcW w:w="1235" w:type="dxa"/>
            <w:tcBorders>
              <w:top w:val="single" w:sz="8" w:space="0" w:color="auto"/>
            </w:tcBorders>
            <w:shd w:val="clear" w:color="auto" w:fill="auto"/>
            <w:noWrap/>
            <w:vAlign w:val="center"/>
          </w:tcPr>
          <w:p w:rsidR="00F26149" w:rsidRPr="00F26149" w:rsidRDefault="00F26149" w:rsidP="00F26149">
            <w:pPr>
              <w:spacing w:line="240" w:lineRule="auto"/>
              <w:jc w:val="right"/>
              <w:rPr>
                <w:color w:val="000000"/>
              </w:rPr>
            </w:pPr>
            <w:r w:rsidRPr="00F26149">
              <w:rPr>
                <w:color w:val="000000"/>
              </w:rPr>
              <w:t>&lt; 0.0001</w:t>
            </w:r>
          </w:p>
        </w:tc>
        <w:tc>
          <w:tcPr>
            <w:tcW w:w="1434" w:type="dxa"/>
            <w:tcBorders>
              <w:top w:val="single" w:sz="8" w:space="0" w:color="auto"/>
            </w:tcBorders>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A-Temperature</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083.00</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083.00</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39.85</w:t>
            </w:r>
          </w:p>
        </w:tc>
        <w:tc>
          <w:tcPr>
            <w:tcW w:w="1235"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lt; 0.0001</w:t>
            </w: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C-Pressure</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468.75</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468.75</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60.53</w:t>
            </w:r>
          </w:p>
        </w:tc>
        <w:tc>
          <w:tcPr>
            <w:tcW w:w="1235"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lt; 0.0001</w:t>
            </w: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C-Catalyst Loading</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260.75</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260.75</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62.80</w:t>
            </w:r>
          </w:p>
        </w:tc>
        <w:tc>
          <w:tcPr>
            <w:tcW w:w="1235"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lt; 0.0001</w:t>
            </w: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D-Time</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901.33</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901.33</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16.39</w:t>
            </w:r>
          </w:p>
        </w:tc>
        <w:tc>
          <w:tcPr>
            <w:tcW w:w="1235"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lt; 0.0001</w:t>
            </w: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AB</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576.00</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576.00</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74.38</w:t>
            </w:r>
          </w:p>
        </w:tc>
        <w:tc>
          <w:tcPr>
            <w:tcW w:w="1235"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lt; 0.0001</w:t>
            </w: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AC</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225.00</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225.00</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29.05</w:t>
            </w:r>
          </w:p>
        </w:tc>
        <w:tc>
          <w:tcPr>
            <w:tcW w:w="1235"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lt; 0.0001</w:t>
            </w: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AD</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00.00</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00.00</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2.91</w:t>
            </w:r>
          </w:p>
        </w:tc>
        <w:tc>
          <w:tcPr>
            <w:tcW w:w="1235"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0.0029</w:t>
            </w: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BC</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21.00</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21.00</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5.62</w:t>
            </w:r>
          </w:p>
        </w:tc>
        <w:tc>
          <w:tcPr>
            <w:tcW w:w="1235"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0.0014</w:t>
            </w: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BD</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56.25</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56.25</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20.18</w:t>
            </w:r>
          </w:p>
        </w:tc>
        <w:tc>
          <w:tcPr>
            <w:tcW w:w="1235"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0.0005</w:t>
            </w: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CD</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32.25</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32.25</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7.08</w:t>
            </w:r>
          </w:p>
        </w:tc>
        <w:tc>
          <w:tcPr>
            <w:tcW w:w="1235"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0.0010</w:t>
            </w: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vertAlign w:val="superscript"/>
              </w:rPr>
            </w:pPr>
            <w:r w:rsidRPr="00F26149">
              <w:rPr>
                <w:color w:val="000000" w:themeColor="text1"/>
                <w:sz w:val="22"/>
              </w:rPr>
              <w:t>A</w:t>
            </w:r>
            <w:r w:rsidRPr="00F26149">
              <w:rPr>
                <w:color w:val="000000" w:themeColor="text1"/>
                <w:sz w:val="22"/>
                <w:vertAlign w:val="superscript"/>
              </w:rPr>
              <w:t>2</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363.78</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363.78</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76.11</w:t>
            </w:r>
          </w:p>
        </w:tc>
        <w:tc>
          <w:tcPr>
            <w:tcW w:w="1235"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lt; 0.0001</w:t>
            </w: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B</w:t>
            </w:r>
            <w:r w:rsidRPr="00F26149">
              <w:rPr>
                <w:color w:val="000000" w:themeColor="text1"/>
                <w:sz w:val="22"/>
                <w:vertAlign w:val="superscript"/>
              </w:rPr>
              <w:t>2</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329.29</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329.29</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42.52</w:t>
            </w:r>
          </w:p>
        </w:tc>
        <w:tc>
          <w:tcPr>
            <w:tcW w:w="1235"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lt; 0.0001</w:t>
            </w: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C</w:t>
            </w:r>
            <w:r w:rsidRPr="00F26149">
              <w:rPr>
                <w:color w:val="000000" w:themeColor="text1"/>
                <w:sz w:val="22"/>
                <w:vertAlign w:val="superscript"/>
              </w:rPr>
              <w:t>2</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993.34</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993.34</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28.27</w:t>
            </w:r>
          </w:p>
        </w:tc>
        <w:tc>
          <w:tcPr>
            <w:tcW w:w="1235"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lt; 0.0001</w:t>
            </w: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D</w:t>
            </w:r>
            <w:r w:rsidRPr="00F26149">
              <w:rPr>
                <w:color w:val="000000" w:themeColor="text1"/>
                <w:sz w:val="22"/>
                <w:vertAlign w:val="superscript"/>
              </w:rPr>
              <w:t>2</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934.05</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934.05</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20.62</w:t>
            </w:r>
          </w:p>
        </w:tc>
        <w:tc>
          <w:tcPr>
            <w:tcW w:w="1235"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lt; 0.0001</w:t>
            </w: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HS</w:t>
            </w: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Residual</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08.42</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4</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7.74</w:t>
            </w:r>
          </w:p>
        </w:tc>
        <w:tc>
          <w:tcPr>
            <w:tcW w:w="1116" w:type="dxa"/>
            <w:shd w:val="clear" w:color="auto" w:fill="auto"/>
            <w:noWrap/>
            <w:vAlign w:val="center"/>
          </w:tcPr>
          <w:p w:rsidR="00F26149" w:rsidRPr="00F26149" w:rsidRDefault="00F26149" w:rsidP="00F26149">
            <w:pPr>
              <w:spacing w:line="240" w:lineRule="auto"/>
              <w:jc w:val="right"/>
              <w:rPr>
                <w:color w:val="000000"/>
              </w:rPr>
            </w:pPr>
          </w:p>
        </w:tc>
        <w:tc>
          <w:tcPr>
            <w:tcW w:w="1235" w:type="dxa"/>
            <w:shd w:val="clear" w:color="auto" w:fill="auto"/>
            <w:noWrap/>
            <w:vAlign w:val="center"/>
          </w:tcPr>
          <w:p w:rsidR="00F26149" w:rsidRPr="00F26149" w:rsidRDefault="00F26149" w:rsidP="00F26149">
            <w:pPr>
              <w:spacing w:line="240" w:lineRule="auto"/>
              <w:jc w:val="right"/>
              <w:rPr>
                <w:color w:val="000000"/>
              </w:rPr>
            </w:pP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Lack of Fit</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08.42</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10</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10.84</w:t>
            </w:r>
          </w:p>
        </w:tc>
        <w:tc>
          <w:tcPr>
            <w:tcW w:w="1116" w:type="dxa"/>
            <w:shd w:val="clear" w:color="auto" w:fill="auto"/>
            <w:noWrap/>
            <w:vAlign w:val="center"/>
          </w:tcPr>
          <w:p w:rsidR="00F26149" w:rsidRPr="00F26149" w:rsidRDefault="0056497E" w:rsidP="00F26149">
            <w:pPr>
              <w:spacing w:line="240" w:lineRule="auto"/>
              <w:jc w:val="right"/>
              <w:rPr>
                <w:color w:val="000000"/>
              </w:rPr>
            </w:pPr>
            <w:r>
              <w:rPr>
                <w:color w:val="000000"/>
              </w:rPr>
              <w:t>1.35</w:t>
            </w:r>
          </w:p>
        </w:tc>
        <w:tc>
          <w:tcPr>
            <w:tcW w:w="1235" w:type="dxa"/>
            <w:shd w:val="clear" w:color="auto" w:fill="auto"/>
            <w:noWrap/>
            <w:vAlign w:val="center"/>
          </w:tcPr>
          <w:p w:rsidR="00F26149" w:rsidRPr="00F26149" w:rsidRDefault="0056497E" w:rsidP="00F26149">
            <w:pPr>
              <w:spacing w:line="240" w:lineRule="auto"/>
              <w:jc w:val="right"/>
              <w:rPr>
                <w:color w:val="000000"/>
              </w:rPr>
            </w:pPr>
            <w:r>
              <w:rPr>
                <w:color w:val="000000"/>
              </w:rPr>
              <w:t>0.325</w:t>
            </w: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NS</w:t>
            </w:r>
          </w:p>
        </w:tc>
      </w:tr>
      <w:tr w:rsidR="00F26149" w:rsidRPr="00F26149" w:rsidTr="000A2167">
        <w:trPr>
          <w:trHeight w:val="290"/>
          <w:jc w:val="center"/>
        </w:trPr>
        <w:tc>
          <w:tcPr>
            <w:tcW w:w="2090" w:type="dxa"/>
            <w:shd w:val="clear" w:color="auto" w:fill="auto"/>
            <w:noWrap/>
            <w:vAlign w:val="bottom"/>
            <w:hideMark/>
          </w:tcPr>
          <w:p w:rsidR="00F26149" w:rsidRPr="00F26149" w:rsidRDefault="00F26149" w:rsidP="00F26149">
            <w:pPr>
              <w:spacing w:line="240" w:lineRule="auto"/>
              <w:jc w:val="center"/>
              <w:rPr>
                <w:color w:val="000000" w:themeColor="text1"/>
              </w:rPr>
            </w:pPr>
            <w:r w:rsidRPr="00F26149">
              <w:rPr>
                <w:color w:val="000000" w:themeColor="text1"/>
                <w:sz w:val="22"/>
              </w:rPr>
              <w:t>Pure Error</w:t>
            </w:r>
          </w:p>
        </w:tc>
        <w:tc>
          <w:tcPr>
            <w:tcW w:w="1353"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0.000</w:t>
            </w:r>
          </w:p>
        </w:tc>
        <w:tc>
          <w:tcPr>
            <w:tcW w:w="630" w:type="dxa"/>
            <w:shd w:val="clear" w:color="auto" w:fill="auto"/>
            <w:noWrap/>
            <w:vAlign w:val="center"/>
            <w:hideMark/>
          </w:tcPr>
          <w:p w:rsidR="00F26149" w:rsidRPr="00F26149" w:rsidRDefault="00F26149" w:rsidP="00F26149">
            <w:pPr>
              <w:spacing w:line="240" w:lineRule="auto"/>
              <w:jc w:val="right"/>
              <w:rPr>
                <w:color w:val="000000"/>
              </w:rPr>
            </w:pPr>
            <w:r w:rsidRPr="00F26149">
              <w:rPr>
                <w:color w:val="000000"/>
              </w:rPr>
              <w:t>4</w:t>
            </w:r>
          </w:p>
        </w:tc>
        <w:tc>
          <w:tcPr>
            <w:tcW w:w="1116" w:type="dxa"/>
            <w:shd w:val="clear" w:color="auto" w:fill="auto"/>
            <w:noWrap/>
            <w:vAlign w:val="center"/>
          </w:tcPr>
          <w:p w:rsidR="00F26149" w:rsidRPr="00F26149" w:rsidRDefault="00F26149" w:rsidP="00F26149">
            <w:pPr>
              <w:spacing w:line="240" w:lineRule="auto"/>
              <w:jc w:val="right"/>
              <w:rPr>
                <w:color w:val="000000"/>
              </w:rPr>
            </w:pPr>
            <w:r w:rsidRPr="00F26149">
              <w:rPr>
                <w:color w:val="000000"/>
              </w:rPr>
              <w:t>0.000</w:t>
            </w:r>
          </w:p>
        </w:tc>
        <w:tc>
          <w:tcPr>
            <w:tcW w:w="1116" w:type="dxa"/>
            <w:shd w:val="clear" w:color="auto" w:fill="auto"/>
            <w:noWrap/>
            <w:vAlign w:val="center"/>
          </w:tcPr>
          <w:p w:rsidR="00F26149" w:rsidRPr="00F26149" w:rsidRDefault="00F26149" w:rsidP="00F26149">
            <w:pPr>
              <w:spacing w:line="240" w:lineRule="auto"/>
              <w:jc w:val="right"/>
              <w:rPr>
                <w:color w:val="000000"/>
              </w:rPr>
            </w:pPr>
          </w:p>
        </w:tc>
        <w:tc>
          <w:tcPr>
            <w:tcW w:w="1235" w:type="dxa"/>
            <w:shd w:val="clear" w:color="auto" w:fill="auto"/>
            <w:noWrap/>
            <w:vAlign w:val="center"/>
          </w:tcPr>
          <w:p w:rsidR="00F26149" w:rsidRPr="00F26149" w:rsidRDefault="00F26149" w:rsidP="00F26149">
            <w:pPr>
              <w:spacing w:line="240" w:lineRule="auto"/>
              <w:jc w:val="right"/>
              <w:rPr>
                <w:color w:val="000000"/>
              </w:rPr>
            </w:pPr>
          </w:p>
        </w:tc>
        <w:tc>
          <w:tcPr>
            <w:tcW w:w="1434" w:type="dxa"/>
            <w:shd w:val="clear" w:color="auto" w:fill="auto"/>
            <w:noWrap/>
            <w:vAlign w:val="bottom"/>
            <w:hideMark/>
          </w:tcPr>
          <w:p w:rsidR="00F26149" w:rsidRPr="00F26149" w:rsidRDefault="00F26149" w:rsidP="00F26149">
            <w:pPr>
              <w:spacing w:line="240" w:lineRule="auto"/>
              <w:jc w:val="center"/>
              <w:rPr>
                <w:color w:val="000000" w:themeColor="text1"/>
              </w:rPr>
            </w:pPr>
          </w:p>
        </w:tc>
      </w:tr>
      <w:tr w:rsidR="00F26149" w:rsidRPr="00F26149" w:rsidTr="000A2167">
        <w:trPr>
          <w:trHeight w:val="290"/>
          <w:jc w:val="center"/>
        </w:trPr>
        <w:tc>
          <w:tcPr>
            <w:tcW w:w="2090" w:type="dxa"/>
            <w:tcBorders>
              <w:bottom w:val="single" w:sz="8" w:space="0" w:color="auto"/>
            </w:tcBorders>
            <w:shd w:val="clear" w:color="auto" w:fill="auto"/>
            <w:noWrap/>
            <w:vAlign w:val="bottom"/>
          </w:tcPr>
          <w:p w:rsidR="00F26149" w:rsidRPr="00F26149" w:rsidRDefault="00F26149" w:rsidP="00F26149">
            <w:pPr>
              <w:spacing w:line="240" w:lineRule="auto"/>
              <w:jc w:val="center"/>
              <w:rPr>
                <w:color w:val="000000" w:themeColor="text1"/>
                <w:sz w:val="22"/>
              </w:rPr>
            </w:pPr>
            <w:r w:rsidRPr="00F26149">
              <w:rPr>
                <w:color w:val="000000" w:themeColor="text1"/>
                <w:sz w:val="22"/>
              </w:rPr>
              <w:t>Cor Total</w:t>
            </w:r>
          </w:p>
        </w:tc>
        <w:tc>
          <w:tcPr>
            <w:tcW w:w="1353" w:type="dxa"/>
            <w:tcBorders>
              <w:bottom w:val="single" w:sz="8" w:space="0" w:color="auto"/>
            </w:tcBorders>
            <w:shd w:val="clear" w:color="auto" w:fill="auto"/>
            <w:noWrap/>
            <w:vAlign w:val="center"/>
          </w:tcPr>
          <w:p w:rsidR="00F26149" w:rsidRPr="00F26149" w:rsidRDefault="00F26149" w:rsidP="00F26149">
            <w:pPr>
              <w:spacing w:line="240" w:lineRule="auto"/>
              <w:jc w:val="right"/>
              <w:rPr>
                <w:color w:val="000000"/>
              </w:rPr>
            </w:pPr>
            <w:r w:rsidRPr="00F26149">
              <w:rPr>
                <w:color w:val="000000"/>
              </w:rPr>
              <w:t>7554.97</w:t>
            </w:r>
          </w:p>
        </w:tc>
        <w:tc>
          <w:tcPr>
            <w:tcW w:w="630" w:type="dxa"/>
            <w:tcBorders>
              <w:bottom w:val="single" w:sz="8" w:space="0" w:color="auto"/>
            </w:tcBorders>
            <w:shd w:val="clear" w:color="auto" w:fill="auto"/>
            <w:noWrap/>
            <w:vAlign w:val="center"/>
          </w:tcPr>
          <w:p w:rsidR="00F26149" w:rsidRPr="00F26149" w:rsidRDefault="00F26149" w:rsidP="00F26149">
            <w:pPr>
              <w:spacing w:line="240" w:lineRule="auto"/>
              <w:jc w:val="right"/>
              <w:rPr>
                <w:color w:val="000000"/>
              </w:rPr>
            </w:pPr>
            <w:r w:rsidRPr="00F26149">
              <w:rPr>
                <w:color w:val="000000"/>
              </w:rPr>
              <w:t>28</w:t>
            </w:r>
          </w:p>
        </w:tc>
        <w:tc>
          <w:tcPr>
            <w:tcW w:w="1116" w:type="dxa"/>
            <w:tcBorders>
              <w:bottom w:val="single" w:sz="8" w:space="0" w:color="auto"/>
            </w:tcBorders>
            <w:shd w:val="clear" w:color="auto" w:fill="auto"/>
            <w:noWrap/>
            <w:vAlign w:val="bottom"/>
          </w:tcPr>
          <w:p w:rsidR="00F26149" w:rsidRPr="00F26149" w:rsidRDefault="00F26149" w:rsidP="00F26149">
            <w:pPr>
              <w:spacing w:line="240" w:lineRule="auto"/>
              <w:jc w:val="center"/>
              <w:rPr>
                <w:color w:val="000000" w:themeColor="text1"/>
                <w:sz w:val="22"/>
              </w:rPr>
            </w:pPr>
          </w:p>
        </w:tc>
        <w:tc>
          <w:tcPr>
            <w:tcW w:w="1116" w:type="dxa"/>
            <w:tcBorders>
              <w:bottom w:val="single" w:sz="8" w:space="0" w:color="auto"/>
            </w:tcBorders>
            <w:shd w:val="clear" w:color="auto" w:fill="auto"/>
            <w:noWrap/>
            <w:vAlign w:val="bottom"/>
          </w:tcPr>
          <w:p w:rsidR="00F26149" w:rsidRPr="00F26149" w:rsidRDefault="00F26149" w:rsidP="00F26149">
            <w:pPr>
              <w:spacing w:line="240" w:lineRule="auto"/>
              <w:jc w:val="center"/>
              <w:rPr>
                <w:color w:val="000000" w:themeColor="text1"/>
              </w:rPr>
            </w:pPr>
          </w:p>
        </w:tc>
        <w:tc>
          <w:tcPr>
            <w:tcW w:w="1235" w:type="dxa"/>
            <w:tcBorders>
              <w:bottom w:val="single" w:sz="8" w:space="0" w:color="auto"/>
            </w:tcBorders>
            <w:shd w:val="clear" w:color="auto" w:fill="auto"/>
            <w:noWrap/>
            <w:vAlign w:val="bottom"/>
          </w:tcPr>
          <w:p w:rsidR="00F26149" w:rsidRPr="00F26149" w:rsidRDefault="00F26149" w:rsidP="00F26149">
            <w:pPr>
              <w:spacing w:line="240" w:lineRule="auto"/>
              <w:jc w:val="center"/>
              <w:rPr>
                <w:color w:val="000000" w:themeColor="text1"/>
              </w:rPr>
            </w:pPr>
          </w:p>
        </w:tc>
        <w:tc>
          <w:tcPr>
            <w:tcW w:w="1434" w:type="dxa"/>
            <w:tcBorders>
              <w:bottom w:val="single" w:sz="8" w:space="0" w:color="auto"/>
            </w:tcBorders>
            <w:shd w:val="clear" w:color="auto" w:fill="auto"/>
            <w:noWrap/>
            <w:vAlign w:val="bottom"/>
          </w:tcPr>
          <w:p w:rsidR="00F26149" w:rsidRPr="00F26149" w:rsidRDefault="00F26149" w:rsidP="00F26149">
            <w:pPr>
              <w:spacing w:line="240" w:lineRule="auto"/>
              <w:jc w:val="center"/>
              <w:rPr>
                <w:color w:val="000000" w:themeColor="text1"/>
              </w:rPr>
            </w:pPr>
          </w:p>
        </w:tc>
      </w:tr>
    </w:tbl>
    <w:p w:rsidR="00952FC6" w:rsidRDefault="00952FC6" w:rsidP="00152545">
      <w:pPr>
        <w:jc w:val="both"/>
      </w:pPr>
    </w:p>
    <w:p w:rsidR="00DC75B6" w:rsidRDefault="00F26149">
      <w:pPr>
        <w:jc w:val="both"/>
      </w:pPr>
      <w:r>
        <w:t xml:space="preserve">Where HS, S </w:t>
      </w:r>
      <w:r w:rsidRPr="00084A1C">
        <w:rPr>
          <w:noProof/>
        </w:rPr>
        <w:t>and</w:t>
      </w:r>
      <w:r w:rsidR="00084A1C">
        <w:rPr>
          <w:noProof/>
        </w:rPr>
        <w:t xml:space="preserve"> NS represent </w:t>
      </w:r>
      <w:r w:rsidRPr="00084A1C">
        <w:rPr>
          <w:noProof/>
        </w:rPr>
        <w:t>highly</w:t>
      </w:r>
      <w:r>
        <w:t xml:space="preserve"> sig</w:t>
      </w:r>
      <w:r w:rsidR="00084A1C">
        <w:t>nificance, significance and non-s</w:t>
      </w:r>
      <w:r>
        <w:t>ignificance</w:t>
      </w:r>
      <w:r w:rsidR="001F614A">
        <w:t>, respectively.</w:t>
      </w:r>
      <w:r>
        <w:t xml:space="preserve"> </w:t>
      </w:r>
    </w:p>
    <w:p w:rsidR="006A5329" w:rsidRDefault="006A5329" w:rsidP="006440B7">
      <w:pPr>
        <w:jc w:val="both"/>
      </w:pPr>
    </w:p>
    <w:p w:rsidR="000072AA" w:rsidRDefault="000072AA">
      <w:pPr>
        <w:jc w:val="both"/>
        <w:rPr>
          <w:color w:val="000000" w:themeColor="text1"/>
        </w:rPr>
      </w:pPr>
      <w:r>
        <w:t xml:space="preserve">As shown in Tables 3 and 4, both developed models are highly significant with </w:t>
      </w:r>
      <w:r w:rsidR="00EA15FA">
        <w:t xml:space="preserve">a </w:t>
      </w:r>
      <w:r w:rsidRPr="00EA15FA">
        <w:rPr>
          <w:noProof/>
        </w:rPr>
        <w:t>p-value</w:t>
      </w:r>
      <w:r>
        <w:t xml:space="preserve"> of </w:t>
      </w:r>
      <w:r>
        <w:br/>
      </w:r>
      <w:r w:rsidRPr="00F26149">
        <w:rPr>
          <w:color w:val="000000"/>
        </w:rPr>
        <w:t>&lt; 0.0001</w:t>
      </w:r>
      <w:r>
        <w:rPr>
          <w:color w:val="000000"/>
        </w:rPr>
        <w:t xml:space="preserve">. In addition, the lack of fit analysis which </w:t>
      </w:r>
      <w:r w:rsidRPr="00EA15FA">
        <w:rPr>
          <w:noProof/>
          <w:color w:val="000000"/>
        </w:rPr>
        <w:t>indicate</w:t>
      </w:r>
      <w:r w:rsidR="00EA15FA">
        <w:rPr>
          <w:noProof/>
          <w:color w:val="000000"/>
        </w:rPr>
        <w:t>s</w:t>
      </w:r>
      <w:r>
        <w:rPr>
          <w:color w:val="000000"/>
        </w:rPr>
        <w:t xml:space="preserve"> the failure of the model in fitting the experimental data showed </w:t>
      </w:r>
      <w:r w:rsidR="00EA15FA">
        <w:rPr>
          <w:color w:val="000000"/>
        </w:rPr>
        <w:t xml:space="preserve">the </w:t>
      </w:r>
      <w:r w:rsidRPr="00EA15FA">
        <w:rPr>
          <w:noProof/>
          <w:color w:val="000000"/>
        </w:rPr>
        <w:t>non-significant</w:t>
      </w:r>
      <w:r>
        <w:rPr>
          <w:color w:val="000000"/>
        </w:rPr>
        <w:t xml:space="preserve"> result. This </w:t>
      </w:r>
      <w:r w:rsidRPr="00EA15FA">
        <w:rPr>
          <w:noProof/>
          <w:color w:val="000000"/>
        </w:rPr>
        <w:t>illustrate</w:t>
      </w:r>
      <w:r w:rsidR="00EA15FA">
        <w:rPr>
          <w:noProof/>
          <w:color w:val="000000"/>
        </w:rPr>
        <w:t>s</w:t>
      </w:r>
      <w:r>
        <w:rPr>
          <w:color w:val="000000"/>
        </w:rPr>
        <w:t xml:space="preserve"> the accuracy of the models in predicting the experimental results. In addition, the</w:t>
      </w:r>
      <w:r w:rsidRPr="00B749E4">
        <w:rPr>
          <w:color w:val="000000" w:themeColor="text1"/>
        </w:rPr>
        <w:t xml:space="preserve"> values of R</w:t>
      </w:r>
      <w:r w:rsidRPr="00B749E4">
        <w:rPr>
          <w:color w:val="000000" w:themeColor="text1"/>
          <w:vertAlign w:val="superscript"/>
        </w:rPr>
        <w:t>2</w:t>
      </w:r>
      <w:r w:rsidRPr="00EE694C">
        <w:rPr>
          <w:color w:val="000000" w:themeColor="text1"/>
        </w:rPr>
        <w:t>, R</w:t>
      </w:r>
      <w:r w:rsidRPr="00EE694C">
        <w:rPr>
          <w:color w:val="000000" w:themeColor="text1"/>
          <w:vertAlign w:val="superscript"/>
        </w:rPr>
        <w:t>2</w:t>
      </w:r>
      <w:r w:rsidRPr="00EE694C">
        <w:rPr>
          <w:color w:val="000000" w:themeColor="text1"/>
          <w:vertAlign w:val="subscript"/>
        </w:rPr>
        <w:t>adj</w:t>
      </w:r>
      <w:r w:rsidRPr="00EE694C">
        <w:rPr>
          <w:color w:val="000000" w:themeColor="text1"/>
        </w:rPr>
        <w:t>,</w:t>
      </w:r>
      <w:r w:rsidRPr="00EE694C">
        <w:rPr>
          <w:color w:val="000000" w:themeColor="text1"/>
          <w:vertAlign w:val="subscript"/>
        </w:rPr>
        <w:t xml:space="preserve"> </w:t>
      </w:r>
      <w:r w:rsidRPr="00EE694C">
        <w:rPr>
          <w:color w:val="000000" w:themeColor="text1"/>
        </w:rPr>
        <w:t>R</w:t>
      </w:r>
      <w:r w:rsidRPr="00EE694C">
        <w:rPr>
          <w:color w:val="000000" w:themeColor="text1"/>
          <w:vertAlign w:val="superscript"/>
        </w:rPr>
        <w:t>2</w:t>
      </w:r>
      <w:r w:rsidRPr="00EE694C">
        <w:rPr>
          <w:color w:val="000000" w:themeColor="text1"/>
          <w:vertAlign w:val="subscript"/>
        </w:rPr>
        <w:t>pred</w:t>
      </w:r>
      <w:r w:rsidRPr="00EE694C">
        <w:rPr>
          <w:color w:val="000000" w:themeColor="text1"/>
        </w:rPr>
        <w:t xml:space="preserve"> </w:t>
      </w:r>
      <w:r w:rsidRPr="002C025E">
        <w:rPr>
          <w:color w:val="000000" w:themeColor="text1"/>
        </w:rPr>
        <w:t>have been</w:t>
      </w:r>
      <w:r w:rsidRPr="00B749E4">
        <w:rPr>
          <w:color w:val="000000" w:themeColor="text1"/>
        </w:rPr>
        <w:t xml:space="preserve"> evaluated for </w:t>
      </w:r>
      <w:r>
        <w:rPr>
          <w:color w:val="000000" w:themeColor="text1"/>
        </w:rPr>
        <w:t xml:space="preserve">BO </w:t>
      </w:r>
      <w:r w:rsidRPr="00B749E4">
        <w:rPr>
          <w:color w:val="000000" w:themeColor="text1"/>
        </w:rPr>
        <w:t xml:space="preserve">yield </w:t>
      </w:r>
      <w:r>
        <w:rPr>
          <w:color w:val="000000" w:themeColor="text1"/>
        </w:rPr>
        <w:t>model as 0.99, 0.978 and 0.943</w:t>
      </w:r>
      <w:r w:rsidRPr="00B749E4">
        <w:rPr>
          <w:color w:val="000000" w:themeColor="text1"/>
        </w:rPr>
        <w:t>, respectively</w:t>
      </w:r>
      <w:r>
        <w:rPr>
          <w:color w:val="000000" w:themeColor="text1"/>
        </w:rPr>
        <w:t>. The value of adequacy precision, which indicate</w:t>
      </w:r>
      <w:r w:rsidR="00084A1C">
        <w:rPr>
          <w:color w:val="000000" w:themeColor="text1"/>
        </w:rPr>
        <w:t>s</w:t>
      </w:r>
      <w:r>
        <w:rPr>
          <w:color w:val="000000" w:themeColor="text1"/>
        </w:rPr>
        <w:t xml:space="preserve"> the ratio between the predicted response</w:t>
      </w:r>
      <w:r w:rsidR="00084A1C">
        <w:rPr>
          <w:color w:val="000000" w:themeColor="text1"/>
        </w:rPr>
        <w:t xml:space="preserve"> and</w:t>
      </w:r>
      <w:r>
        <w:rPr>
          <w:color w:val="000000" w:themeColor="text1"/>
        </w:rPr>
        <w:t xml:space="preserve"> the relative error (signal to noise ratio) has been assessed for both models. The values greater than 4 for t</w:t>
      </w:r>
      <w:r w:rsidR="006440B7">
        <w:rPr>
          <w:color w:val="000000" w:themeColor="text1"/>
        </w:rPr>
        <w:t xml:space="preserve">he adequacy precision is </w:t>
      </w:r>
      <w:r w:rsidR="006440B7" w:rsidRPr="00310539">
        <w:rPr>
          <w:noProof/>
          <w:color w:val="000000" w:themeColor="text1"/>
        </w:rPr>
        <w:t>favourable</w:t>
      </w:r>
      <w:r w:rsidR="006440B7">
        <w:rPr>
          <w:color w:val="000000" w:themeColor="text1"/>
        </w:rPr>
        <w:t xml:space="preserve">. The adequacy precision test has reported 12.37 and 25.92 for both BO conversion and BC yield models, respectively. A plot representing the experimental actual </w:t>
      </w:r>
      <w:r w:rsidR="006440B7" w:rsidRPr="002C025E">
        <w:rPr>
          <w:i/>
          <w:iCs/>
          <w:color w:val="000000" w:themeColor="text1"/>
        </w:rPr>
        <w:t xml:space="preserve">versus </w:t>
      </w:r>
      <w:r w:rsidR="006440B7">
        <w:rPr>
          <w:color w:val="000000" w:themeColor="text1"/>
        </w:rPr>
        <w:t>predicted dat</w:t>
      </w:r>
      <w:r w:rsidR="001F614A">
        <w:rPr>
          <w:color w:val="000000" w:themeColor="text1"/>
        </w:rPr>
        <w:t>a is</w:t>
      </w:r>
      <w:r w:rsidR="006440B7">
        <w:rPr>
          <w:color w:val="000000" w:themeColor="text1"/>
        </w:rPr>
        <w:t xml:space="preserve"> </w:t>
      </w:r>
      <w:r w:rsidR="0049408C">
        <w:rPr>
          <w:color w:val="000000" w:themeColor="text1"/>
        </w:rPr>
        <w:t xml:space="preserve">shown </w:t>
      </w:r>
      <w:r w:rsidR="006440B7">
        <w:rPr>
          <w:color w:val="000000" w:themeColor="text1"/>
        </w:rPr>
        <w:t>in Figure 3. The similarity between the predicted and actual data ensures the accuracy and the adequacy of the predicted models.</w:t>
      </w:r>
    </w:p>
    <w:p w:rsidR="006440B7" w:rsidRDefault="006440B7" w:rsidP="006440B7">
      <w:pPr>
        <w:jc w:val="both"/>
        <w:rPr>
          <w:color w:val="000000" w:themeColor="text1"/>
        </w:rPr>
      </w:pPr>
    </w:p>
    <w:p w:rsidR="006440B7" w:rsidRDefault="008F7F5A" w:rsidP="006440B7">
      <w:pPr>
        <w:jc w:val="both"/>
      </w:pPr>
      <w:r>
        <w:rPr>
          <w:noProof/>
          <w:lang w:eastAsia="en-GB"/>
        </w:rPr>
        <w:drawing>
          <wp:inline distT="0" distB="0" distL="0" distR="0" wp14:anchorId="5A8ED65D" wp14:editId="34C28FB8">
            <wp:extent cx="5720715" cy="2340610"/>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0715" cy="2340610"/>
                    </a:xfrm>
                    <a:prstGeom prst="rect">
                      <a:avLst/>
                    </a:prstGeom>
                    <a:noFill/>
                    <a:ln>
                      <a:noFill/>
                    </a:ln>
                  </pic:spPr>
                </pic:pic>
              </a:graphicData>
            </a:graphic>
          </wp:inline>
        </w:drawing>
      </w:r>
    </w:p>
    <w:p w:rsidR="006440B7" w:rsidRPr="008E2A68" w:rsidRDefault="008E2A68" w:rsidP="00FA2670">
      <w:pPr>
        <w:pStyle w:val="Caption"/>
        <w:rPr>
          <w:b w:val="0"/>
          <w:color w:val="auto"/>
          <w:sz w:val="24"/>
          <w:szCs w:val="24"/>
        </w:rPr>
      </w:pPr>
      <w:bookmarkStart w:id="9" w:name="_Toc528474667"/>
      <w:r w:rsidRPr="0049408C">
        <w:rPr>
          <w:bCs w:val="0"/>
          <w:color w:val="auto"/>
          <w:sz w:val="24"/>
          <w:szCs w:val="24"/>
        </w:rPr>
        <w:t xml:space="preserve">Figure </w:t>
      </w:r>
      <w:r w:rsidRPr="0049408C">
        <w:rPr>
          <w:bCs w:val="0"/>
          <w:color w:val="auto"/>
          <w:sz w:val="24"/>
          <w:szCs w:val="24"/>
        </w:rPr>
        <w:fldChar w:fldCharType="begin"/>
      </w:r>
      <w:r w:rsidRPr="0049408C">
        <w:rPr>
          <w:bCs w:val="0"/>
          <w:color w:val="auto"/>
          <w:sz w:val="24"/>
          <w:szCs w:val="24"/>
        </w:rPr>
        <w:instrText xml:space="preserve"> SEQ Figure \* ARABIC </w:instrText>
      </w:r>
      <w:r w:rsidRPr="0049408C">
        <w:rPr>
          <w:bCs w:val="0"/>
          <w:color w:val="auto"/>
          <w:sz w:val="24"/>
          <w:szCs w:val="24"/>
        </w:rPr>
        <w:fldChar w:fldCharType="separate"/>
      </w:r>
      <w:r w:rsidR="004A2E92" w:rsidRPr="0049408C">
        <w:rPr>
          <w:bCs w:val="0"/>
          <w:noProof/>
          <w:color w:val="auto"/>
          <w:sz w:val="24"/>
          <w:szCs w:val="24"/>
        </w:rPr>
        <w:t>3</w:t>
      </w:r>
      <w:r w:rsidRPr="0049408C">
        <w:rPr>
          <w:bCs w:val="0"/>
          <w:color w:val="auto"/>
          <w:sz w:val="24"/>
          <w:szCs w:val="24"/>
        </w:rPr>
        <w:fldChar w:fldCharType="end"/>
      </w:r>
      <w:r w:rsidR="006440B7" w:rsidRPr="0049408C">
        <w:rPr>
          <w:bCs w:val="0"/>
          <w:color w:val="auto"/>
          <w:sz w:val="24"/>
          <w:szCs w:val="24"/>
        </w:rPr>
        <w:t>.</w:t>
      </w:r>
      <w:r w:rsidR="006440B7" w:rsidRPr="008E2A68">
        <w:rPr>
          <w:b w:val="0"/>
          <w:color w:val="auto"/>
          <w:sz w:val="24"/>
          <w:szCs w:val="24"/>
        </w:rPr>
        <w:t xml:space="preserve"> Predicted </w:t>
      </w:r>
      <w:r w:rsidR="006440B7" w:rsidRPr="008E2A68">
        <w:rPr>
          <w:b w:val="0"/>
          <w:i/>
          <w:iCs/>
          <w:color w:val="auto"/>
          <w:sz w:val="24"/>
          <w:szCs w:val="24"/>
        </w:rPr>
        <w:t>versus</w:t>
      </w:r>
      <w:r w:rsidR="006440B7" w:rsidRPr="008E2A68">
        <w:rPr>
          <w:b w:val="0"/>
          <w:color w:val="auto"/>
          <w:sz w:val="24"/>
          <w:szCs w:val="24"/>
        </w:rPr>
        <w:t xml:space="preserve"> actual values for </w:t>
      </w:r>
      <w:r w:rsidR="00084A1C">
        <w:rPr>
          <w:b w:val="0"/>
          <w:color w:val="auto"/>
          <w:sz w:val="24"/>
          <w:szCs w:val="24"/>
        </w:rPr>
        <w:t xml:space="preserve">(a) </w:t>
      </w:r>
      <w:r w:rsidR="006440B7" w:rsidRPr="008E2A68">
        <w:rPr>
          <w:b w:val="0"/>
          <w:color w:val="auto"/>
          <w:sz w:val="24"/>
          <w:szCs w:val="24"/>
        </w:rPr>
        <w:t>BO conversion model (</w:t>
      </w:r>
      <w:r w:rsidR="00084A1C">
        <w:rPr>
          <w:b w:val="0"/>
          <w:color w:val="auto"/>
          <w:sz w:val="24"/>
          <w:szCs w:val="24"/>
        </w:rPr>
        <w:t>b</w:t>
      </w:r>
      <w:r w:rsidR="006440B7" w:rsidRPr="008E2A68">
        <w:rPr>
          <w:b w:val="0"/>
          <w:color w:val="auto"/>
          <w:sz w:val="24"/>
          <w:szCs w:val="24"/>
        </w:rPr>
        <w:t>) and BC yield model</w:t>
      </w:r>
      <w:bookmarkEnd w:id="9"/>
      <w:r w:rsidR="006440B7" w:rsidRPr="008E2A68">
        <w:rPr>
          <w:b w:val="0"/>
          <w:color w:val="auto"/>
          <w:sz w:val="24"/>
          <w:szCs w:val="24"/>
        </w:rPr>
        <w:t xml:space="preserve"> </w:t>
      </w:r>
    </w:p>
    <w:p w:rsidR="006440B7" w:rsidRDefault="006440B7" w:rsidP="006440B7">
      <w:pPr>
        <w:jc w:val="center"/>
      </w:pPr>
    </w:p>
    <w:p w:rsidR="00A678B1" w:rsidRDefault="00533BAA" w:rsidP="00411627">
      <w:pPr>
        <w:jc w:val="both"/>
        <w:rPr>
          <w:color w:val="000000" w:themeColor="text1"/>
        </w:rPr>
      </w:pPr>
      <w:r>
        <w:t xml:space="preserve">In order to rely on the conclusions </w:t>
      </w:r>
      <w:r w:rsidR="00A678B1">
        <w:t>conveyed</w:t>
      </w:r>
      <w:r>
        <w:t xml:space="preserve"> from the statistical adequacy checking using ANOVA, the assumptions of the ANOVA should be examined. These assumptions could be summarised in</w:t>
      </w:r>
      <w:r>
        <w:rPr>
          <w:color w:val="000000" w:themeColor="text1"/>
        </w:rPr>
        <w:t xml:space="preserve"> residuals normality, </w:t>
      </w:r>
      <w:r w:rsidR="00FF0BEC">
        <w:rPr>
          <w:color w:val="000000" w:themeColor="text1"/>
        </w:rPr>
        <w:t>residuals</w:t>
      </w:r>
      <w:r>
        <w:rPr>
          <w:color w:val="000000" w:themeColor="text1"/>
        </w:rPr>
        <w:t xml:space="preserve"> </w:t>
      </w:r>
      <w:r w:rsidRPr="00310539">
        <w:rPr>
          <w:noProof/>
          <w:color w:val="000000" w:themeColor="text1"/>
        </w:rPr>
        <w:t>randomisation</w:t>
      </w:r>
      <w:r w:rsidR="00FF0BEC">
        <w:rPr>
          <w:color w:val="000000" w:themeColor="text1"/>
        </w:rPr>
        <w:t xml:space="preserve"> and h</w:t>
      </w:r>
      <w:r w:rsidR="00FF0BEC" w:rsidRPr="00A272D7">
        <w:rPr>
          <w:color w:val="000000" w:themeColor="text1"/>
        </w:rPr>
        <w:t>omoscedasticity</w:t>
      </w:r>
      <w:r w:rsidR="00FF0BEC">
        <w:rPr>
          <w:color w:val="000000" w:themeColor="text1"/>
        </w:rPr>
        <w:t xml:space="preserve"> (equal variance) of residuals </w:t>
      </w:r>
      <w:r>
        <w:rPr>
          <w:color w:val="000000" w:themeColor="text1"/>
        </w:rPr>
        <w:fldChar w:fldCharType="begin" w:fldLock="1"/>
      </w:r>
      <w:r w:rsidR="00CB10A7">
        <w:rPr>
          <w:color w:val="000000" w:themeColor="text1"/>
        </w:rPr>
        <w:instrText>ADDIN CSL_CITATION {"citationItems":[{"id":"ITEM-1","itemData":{"DOI":"10.1016/j.energy.2018.07.194","ISSN":"03605442","abstract":"In this study, valorisation of high acid value waste cooking oil into biodiesel has been investigated. Non-catalytic transesterification using supercritical methanol has been used for biodiesel production. Four controllable independent process variables have been considered for analysis including methanol to oil (M:O) molar ratio, temperature, pressure and time. Uncommon effects of process variables on the reaction responses, i.e. biodiesel and glycerol yields, have been reported and extensively discussed. Response surface methodology (RSM) via Central Composite Design (CCD) has been used to analyse the effect of the process variables and their interactions on the reaction responses. A quadratic model for each response has been developed representing the interrelationships between process variables and responses. Analysis of Variance (ANOVA) has been used to verify the significance effect of each process variable and their interactions on reaction responses. Optimal reaction conditions have been predicted using RSM for 98% and 2.05% of biodiesel and glycerol yields, respectively at 25:1 M:O molar ratio, 265oC temperature, 110 bar pressure and 20 minutes reaction time. The predicted optimal conditions have been validated experimentally resulting in 98.82% biodiesel yield, representing 0.83% relative error. The quality of the produced biodiesel showed excellent agreement with the European biodiesel standard (EN14214).","author":[{"dropping-particle":"","family":"Aboelazayem","given":"Omar","non-dropping-particle":"","parse-names":false,"suffix":""},{"dropping-particle":"","family":"Gadalla","given":"Mamdouh","non-dropping-particle":"","parse-names":false,"suffix":""},{"dropping-particle":"","family":"Saha","given":"Basudeb","non-dropping-particle":"","parse-names":false,"suffix":""}],"container-title":"Energy","id":"ITEM-1","issued":{"date-parts":[["2018","11"]]},"page":"408-420","publisher":"Elsevier Ltd","title":"Valorisation of high acid value waste cooking oil into biodiesel using supercritical methanolysis: Experimental assessment and statistical optimisation on typical Egyptian feedstock","type":"article-journal","volume":"162"},"uris":["http://www.mendeley.com/documents/?uuid=a918b9ad-e974-411c-8449-31c9ddd6eea3","http://www.mendeley.com/documents/?uuid=d2d79b1b-2d5a-401d-a0ab-539079b25149"]}],"mendeley":{"formattedCitation":"[27]","plainTextFormattedCitation":"[27]","previouslyFormattedCitation":"[27]"},"properties":{"noteIndex":0},"schema":"https://github.com/citation-style-language/schema/raw/master/csl-citation.json"}</w:instrText>
      </w:r>
      <w:r>
        <w:rPr>
          <w:color w:val="000000" w:themeColor="text1"/>
        </w:rPr>
        <w:fldChar w:fldCharType="separate"/>
      </w:r>
      <w:r w:rsidR="002D6134" w:rsidRPr="002D6134">
        <w:rPr>
          <w:noProof/>
          <w:color w:val="000000" w:themeColor="text1"/>
        </w:rPr>
        <w:t>[27]</w:t>
      </w:r>
      <w:r>
        <w:rPr>
          <w:color w:val="000000" w:themeColor="text1"/>
        </w:rPr>
        <w:fldChar w:fldCharType="end"/>
      </w:r>
      <w:r>
        <w:rPr>
          <w:color w:val="000000" w:themeColor="text1"/>
        </w:rPr>
        <w:t xml:space="preserve">. </w:t>
      </w:r>
      <w:r w:rsidR="00A678B1">
        <w:rPr>
          <w:color w:val="000000" w:themeColor="text1"/>
        </w:rPr>
        <w:t xml:space="preserve">The first assumption which is the normality of the residuals has been investigated using the normality plot for </w:t>
      </w:r>
      <w:r w:rsidR="00952FC6">
        <w:rPr>
          <w:color w:val="000000" w:themeColor="text1"/>
        </w:rPr>
        <w:t>both models as shown in Figure 4</w:t>
      </w:r>
      <w:r w:rsidR="00A678B1">
        <w:rPr>
          <w:color w:val="000000" w:themeColor="text1"/>
        </w:rPr>
        <w:t xml:space="preserve">. It has been observed that the residuals are approximately fitted to a straight line. This confirms the </w:t>
      </w:r>
      <w:r w:rsidR="00A678B1">
        <w:rPr>
          <w:color w:val="000000" w:themeColor="text1"/>
        </w:rPr>
        <w:lastRenderedPageBreak/>
        <w:t>normality of the models’ residuals</w:t>
      </w:r>
      <w:r w:rsidR="00FF0BEC">
        <w:rPr>
          <w:color w:val="000000" w:themeColor="text1"/>
        </w:rPr>
        <w:t xml:space="preserve"> which validate the first assumption of ANOVA. Secondly, the </w:t>
      </w:r>
      <w:r w:rsidR="00FF0BEC" w:rsidRPr="00310539">
        <w:rPr>
          <w:noProof/>
          <w:color w:val="000000" w:themeColor="text1"/>
        </w:rPr>
        <w:t>randomisation</w:t>
      </w:r>
      <w:r w:rsidR="00FF0BEC">
        <w:rPr>
          <w:color w:val="000000" w:themeColor="text1"/>
        </w:rPr>
        <w:t xml:space="preserve"> of the residuals has been assessed using a plot between the residuals </w:t>
      </w:r>
      <w:r w:rsidR="00FF0BEC" w:rsidRPr="006A2CD1">
        <w:rPr>
          <w:i/>
          <w:iCs/>
          <w:color w:val="000000" w:themeColor="text1"/>
        </w:rPr>
        <w:t>versus</w:t>
      </w:r>
      <w:r w:rsidR="00FF0BEC">
        <w:rPr>
          <w:color w:val="000000" w:themeColor="text1"/>
        </w:rPr>
        <w:t xml:space="preserve"> predicted responses values as shown in Figure </w:t>
      </w:r>
      <w:r w:rsidR="00952FC6">
        <w:rPr>
          <w:color w:val="000000" w:themeColor="text1"/>
        </w:rPr>
        <w:t>5</w:t>
      </w:r>
      <w:r w:rsidR="00FF0BEC">
        <w:rPr>
          <w:color w:val="000000" w:themeColor="text1"/>
        </w:rPr>
        <w:t>. The random distribution of the residuals without following any specific trend assure</w:t>
      </w:r>
      <w:r w:rsidR="001F614A">
        <w:rPr>
          <w:color w:val="000000" w:themeColor="text1"/>
        </w:rPr>
        <w:t>s</w:t>
      </w:r>
      <w:r w:rsidR="00FF0BEC">
        <w:rPr>
          <w:color w:val="000000" w:themeColor="text1"/>
        </w:rPr>
        <w:t xml:space="preserve"> the validity of the second assumption of ANOVA. Finally, the h</w:t>
      </w:r>
      <w:r w:rsidR="00FF0BEC" w:rsidRPr="00A272D7">
        <w:rPr>
          <w:color w:val="000000" w:themeColor="text1"/>
        </w:rPr>
        <w:t>omoscedasticity</w:t>
      </w:r>
      <w:r w:rsidR="00FF0BEC">
        <w:rPr>
          <w:color w:val="000000" w:themeColor="text1"/>
        </w:rPr>
        <w:t xml:space="preserve"> of residuals has been checked using a plot between </w:t>
      </w:r>
      <w:r w:rsidR="00647BEE">
        <w:rPr>
          <w:color w:val="000000" w:themeColor="text1"/>
        </w:rPr>
        <w:t xml:space="preserve">the residuals and the actual experimental values at each level. One of the intendant variables, i.e. temperature, has been used as an example to </w:t>
      </w:r>
      <w:r w:rsidR="00EA15FA">
        <w:rPr>
          <w:noProof/>
          <w:color w:val="000000" w:themeColor="text1"/>
        </w:rPr>
        <w:t>e</w:t>
      </w:r>
      <w:r w:rsidR="00647BEE" w:rsidRPr="00EA15FA">
        <w:rPr>
          <w:noProof/>
          <w:color w:val="000000" w:themeColor="text1"/>
        </w:rPr>
        <w:t>nsure</w:t>
      </w:r>
      <w:r w:rsidR="00647BEE">
        <w:rPr>
          <w:color w:val="000000" w:themeColor="text1"/>
        </w:rPr>
        <w:t xml:space="preserve"> the variance equality at each level as shown in Figure </w:t>
      </w:r>
      <w:r w:rsidR="008E2A68">
        <w:rPr>
          <w:color w:val="000000" w:themeColor="text1"/>
        </w:rPr>
        <w:t>6</w:t>
      </w:r>
      <w:r w:rsidR="00647BEE">
        <w:rPr>
          <w:color w:val="000000" w:themeColor="text1"/>
        </w:rPr>
        <w:t>. The h</w:t>
      </w:r>
      <w:r w:rsidR="00647BEE" w:rsidRPr="00A272D7">
        <w:rPr>
          <w:color w:val="000000" w:themeColor="text1"/>
        </w:rPr>
        <w:t>omoscedasticity</w:t>
      </w:r>
      <w:r w:rsidR="00647BEE" w:rsidRPr="00647BEE">
        <w:rPr>
          <w:color w:val="000000" w:themeColor="text1"/>
        </w:rPr>
        <w:t xml:space="preserve"> </w:t>
      </w:r>
      <w:r w:rsidR="00647BEE">
        <w:rPr>
          <w:color w:val="000000" w:themeColor="text1"/>
        </w:rPr>
        <w:t xml:space="preserve">of residuals has been </w:t>
      </w:r>
      <w:r w:rsidR="00411627">
        <w:rPr>
          <w:color w:val="000000" w:themeColor="text1"/>
        </w:rPr>
        <w:t xml:space="preserve">validated with the observed similar range of residuals at each level. </w:t>
      </w:r>
    </w:p>
    <w:p w:rsidR="00A678B1" w:rsidRDefault="008F7F5A" w:rsidP="00A678B1">
      <w:pPr>
        <w:jc w:val="both"/>
        <w:rPr>
          <w:color w:val="000000" w:themeColor="text1"/>
        </w:rPr>
      </w:pPr>
      <w:r>
        <w:rPr>
          <w:noProof/>
          <w:color w:val="000000" w:themeColor="text1"/>
          <w:lang w:eastAsia="en-GB"/>
        </w:rPr>
        <w:drawing>
          <wp:inline distT="0" distB="0" distL="0" distR="0" wp14:anchorId="5FC40D90" wp14:editId="7F492F77">
            <wp:extent cx="5760720" cy="23774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377440"/>
                    </a:xfrm>
                    <a:prstGeom prst="rect">
                      <a:avLst/>
                    </a:prstGeom>
                    <a:noFill/>
                    <a:ln>
                      <a:noFill/>
                    </a:ln>
                  </pic:spPr>
                </pic:pic>
              </a:graphicData>
            </a:graphic>
          </wp:inline>
        </w:drawing>
      </w:r>
    </w:p>
    <w:p w:rsidR="000072AA" w:rsidRPr="008E2A68" w:rsidRDefault="008E2A68" w:rsidP="00FA2670">
      <w:pPr>
        <w:pStyle w:val="Caption"/>
        <w:rPr>
          <w:b w:val="0"/>
          <w:sz w:val="24"/>
          <w:szCs w:val="24"/>
        </w:rPr>
      </w:pPr>
      <w:bookmarkStart w:id="10" w:name="_Toc528474668"/>
      <w:r w:rsidRPr="0049408C">
        <w:rPr>
          <w:bCs w:val="0"/>
          <w:color w:val="auto"/>
          <w:sz w:val="24"/>
          <w:szCs w:val="24"/>
        </w:rPr>
        <w:t xml:space="preserve">Figure </w:t>
      </w:r>
      <w:r w:rsidRPr="0049408C">
        <w:rPr>
          <w:bCs w:val="0"/>
          <w:color w:val="auto"/>
          <w:sz w:val="24"/>
          <w:szCs w:val="24"/>
        </w:rPr>
        <w:fldChar w:fldCharType="begin"/>
      </w:r>
      <w:r w:rsidRPr="0049408C">
        <w:rPr>
          <w:bCs w:val="0"/>
          <w:color w:val="auto"/>
          <w:sz w:val="24"/>
          <w:szCs w:val="24"/>
        </w:rPr>
        <w:instrText xml:space="preserve"> SEQ Figure \* ARABIC </w:instrText>
      </w:r>
      <w:r w:rsidRPr="0049408C">
        <w:rPr>
          <w:bCs w:val="0"/>
          <w:color w:val="auto"/>
          <w:sz w:val="24"/>
          <w:szCs w:val="24"/>
        </w:rPr>
        <w:fldChar w:fldCharType="separate"/>
      </w:r>
      <w:r w:rsidR="004A2E92" w:rsidRPr="0049408C">
        <w:rPr>
          <w:bCs w:val="0"/>
          <w:noProof/>
          <w:color w:val="auto"/>
          <w:sz w:val="24"/>
          <w:szCs w:val="24"/>
        </w:rPr>
        <w:t>4</w:t>
      </w:r>
      <w:r w:rsidRPr="0049408C">
        <w:rPr>
          <w:bCs w:val="0"/>
          <w:color w:val="auto"/>
          <w:sz w:val="24"/>
          <w:szCs w:val="24"/>
        </w:rPr>
        <w:fldChar w:fldCharType="end"/>
      </w:r>
      <w:r w:rsidR="00A678B1" w:rsidRPr="0049408C">
        <w:rPr>
          <w:bCs w:val="0"/>
          <w:color w:val="auto"/>
          <w:sz w:val="24"/>
          <w:szCs w:val="24"/>
        </w:rPr>
        <w:t>.</w:t>
      </w:r>
      <w:r w:rsidR="00A678B1" w:rsidRPr="008E2A68">
        <w:rPr>
          <w:b w:val="0"/>
          <w:color w:val="auto"/>
          <w:sz w:val="24"/>
          <w:szCs w:val="24"/>
        </w:rPr>
        <w:t xml:space="preserve"> </w:t>
      </w:r>
      <w:r w:rsidR="00EA15FA">
        <w:rPr>
          <w:b w:val="0"/>
          <w:noProof/>
          <w:color w:val="auto"/>
          <w:sz w:val="24"/>
          <w:szCs w:val="24"/>
        </w:rPr>
        <w:t>The n</w:t>
      </w:r>
      <w:r w:rsidR="00A678B1" w:rsidRPr="00EA15FA">
        <w:rPr>
          <w:b w:val="0"/>
          <w:noProof/>
          <w:color w:val="auto"/>
          <w:sz w:val="24"/>
          <w:szCs w:val="24"/>
        </w:rPr>
        <w:t>ormal</w:t>
      </w:r>
      <w:r w:rsidR="00A678B1" w:rsidRPr="008E2A68">
        <w:rPr>
          <w:b w:val="0"/>
          <w:color w:val="auto"/>
          <w:sz w:val="24"/>
          <w:szCs w:val="24"/>
        </w:rPr>
        <w:t xml:space="preserve"> plot of residuals for (a) BO conversion model and (b) BC yield model</w:t>
      </w:r>
      <w:bookmarkEnd w:id="10"/>
    </w:p>
    <w:p w:rsidR="00533BAA" w:rsidRDefault="00533BAA" w:rsidP="00152545">
      <w:pPr>
        <w:jc w:val="both"/>
      </w:pPr>
    </w:p>
    <w:p w:rsidR="00FF0BEC" w:rsidRDefault="00B4694C" w:rsidP="00152545">
      <w:pPr>
        <w:jc w:val="both"/>
      </w:pPr>
      <w:r>
        <w:rPr>
          <w:noProof/>
          <w:lang w:eastAsia="en-GB"/>
        </w:rPr>
        <w:drawing>
          <wp:inline distT="0" distB="0" distL="0" distR="0" wp14:anchorId="527A8ECA" wp14:editId="42C4C721">
            <wp:extent cx="5727700" cy="221678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2216785"/>
                    </a:xfrm>
                    <a:prstGeom prst="rect">
                      <a:avLst/>
                    </a:prstGeom>
                    <a:noFill/>
                    <a:ln>
                      <a:noFill/>
                    </a:ln>
                  </pic:spPr>
                </pic:pic>
              </a:graphicData>
            </a:graphic>
          </wp:inline>
        </w:drawing>
      </w:r>
    </w:p>
    <w:p w:rsidR="00FF0BEC" w:rsidRDefault="008E2A68" w:rsidP="00FA2670">
      <w:pPr>
        <w:pStyle w:val="Caption"/>
        <w:rPr>
          <w:b w:val="0"/>
          <w:color w:val="auto"/>
          <w:sz w:val="24"/>
          <w:szCs w:val="24"/>
        </w:rPr>
      </w:pPr>
      <w:bookmarkStart w:id="11" w:name="_Toc528474669"/>
      <w:r w:rsidRPr="0049408C">
        <w:rPr>
          <w:bCs w:val="0"/>
          <w:color w:val="auto"/>
          <w:sz w:val="24"/>
          <w:szCs w:val="24"/>
        </w:rPr>
        <w:t xml:space="preserve">Figure </w:t>
      </w:r>
      <w:r w:rsidRPr="0049408C">
        <w:rPr>
          <w:bCs w:val="0"/>
          <w:color w:val="auto"/>
          <w:sz w:val="24"/>
          <w:szCs w:val="24"/>
        </w:rPr>
        <w:fldChar w:fldCharType="begin"/>
      </w:r>
      <w:r w:rsidRPr="0049408C">
        <w:rPr>
          <w:bCs w:val="0"/>
          <w:color w:val="auto"/>
          <w:sz w:val="24"/>
          <w:szCs w:val="24"/>
        </w:rPr>
        <w:instrText xml:space="preserve"> SEQ Figure \* ARABIC </w:instrText>
      </w:r>
      <w:r w:rsidRPr="0049408C">
        <w:rPr>
          <w:bCs w:val="0"/>
          <w:color w:val="auto"/>
          <w:sz w:val="24"/>
          <w:szCs w:val="24"/>
        </w:rPr>
        <w:fldChar w:fldCharType="separate"/>
      </w:r>
      <w:r w:rsidR="004A2E92" w:rsidRPr="0049408C">
        <w:rPr>
          <w:bCs w:val="0"/>
          <w:noProof/>
          <w:color w:val="auto"/>
          <w:sz w:val="24"/>
          <w:szCs w:val="24"/>
        </w:rPr>
        <w:t>5</w:t>
      </w:r>
      <w:r w:rsidRPr="0049408C">
        <w:rPr>
          <w:bCs w:val="0"/>
          <w:color w:val="auto"/>
          <w:sz w:val="24"/>
          <w:szCs w:val="24"/>
        </w:rPr>
        <w:fldChar w:fldCharType="end"/>
      </w:r>
      <w:r w:rsidR="00FF0BEC" w:rsidRPr="0049408C">
        <w:rPr>
          <w:bCs w:val="0"/>
          <w:color w:val="auto"/>
          <w:sz w:val="24"/>
          <w:szCs w:val="24"/>
        </w:rPr>
        <w:t>.</w:t>
      </w:r>
      <w:r w:rsidR="00FF0BEC" w:rsidRPr="008E2A68">
        <w:rPr>
          <w:b w:val="0"/>
          <w:color w:val="auto"/>
          <w:sz w:val="24"/>
          <w:szCs w:val="24"/>
        </w:rPr>
        <w:t xml:space="preserve"> </w:t>
      </w:r>
      <w:r w:rsidR="00EA15FA">
        <w:rPr>
          <w:b w:val="0"/>
          <w:noProof/>
          <w:color w:val="auto"/>
          <w:sz w:val="24"/>
          <w:szCs w:val="24"/>
        </w:rPr>
        <w:t>The p</w:t>
      </w:r>
      <w:r w:rsidR="00FF0BEC" w:rsidRPr="00EA15FA">
        <w:rPr>
          <w:b w:val="0"/>
          <w:noProof/>
          <w:color w:val="auto"/>
          <w:sz w:val="24"/>
          <w:szCs w:val="24"/>
        </w:rPr>
        <w:t>lot</w:t>
      </w:r>
      <w:r w:rsidR="00FF0BEC" w:rsidRPr="008E2A68">
        <w:rPr>
          <w:b w:val="0"/>
          <w:color w:val="auto"/>
          <w:sz w:val="24"/>
          <w:szCs w:val="24"/>
        </w:rPr>
        <w:t xml:space="preserve"> of residuals </w:t>
      </w:r>
      <w:r w:rsidR="00FF0BEC" w:rsidRPr="008E2A68">
        <w:rPr>
          <w:b w:val="0"/>
          <w:i/>
          <w:iCs/>
          <w:color w:val="auto"/>
          <w:sz w:val="24"/>
          <w:szCs w:val="24"/>
        </w:rPr>
        <w:t>versus</w:t>
      </w:r>
      <w:r w:rsidR="00FF0BEC" w:rsidRPr="008E2A68">
        <w:rPr>
          <w:b w:val="0"/>
          <w:color w:val="auto"/>
          <w:sz w:val="24"/>
          <w:szCs w:val="24"/>
        </w:rPr>
        <w:t xml:space="preserve"> predicted response for (a) BO conversion model and (b) BO yield model</w:t>
      </w:r>
      <w:bookmarkEnd w:id="11"/>
    </w:p>
    <w:p w:rsidR="00A15295" w:rsidRDefault="00A15295" w:rsidP="00A15295"/>
    <w:p w:rsidR="00A15295" w:rsidRDefault="00A15295" w:rsidP="00A15295"/>
    <w:p w:rsidR="00A15295" w:rsidRPr="00A15295" w:rsidRDefault="00A15295" w:rsidP="00A15295"/>
    <w:p w:rsidR="00FF0BEC" w:rsidRDefault="00FF0BEC" w:rsidP="00152545">
      <w:pPr>
        <w:jc w:val="both"/>
      </w:pPr>
    </w:p>
    <w:p w:rsidR="00647BEE" w:rsidRDefault="00585814" w:rsidP="00152545">
      <w:pPr>
        <w:jc w:val="both"/>
      </w:pPr>
      <w:r>
        <w:rPr>
          <w:noProof/>
          <w:lang w:eastAsia="en-GB"/>
        </w:rPr>
        <w:drawing>
          <wp:inline distT="0" distB="0" distL="0" distR="0" wp14:anchorId="6AF13E06" wp14:editId="43E5578D">
            <wp:extent cx="5720715" cy="22752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0715" cy="2275205"/>
                    </a:xfrm>
                    <a:prstGeom prst="rect">
                      <a:avLst/>
                    </a:prstGeom>
                    <a:noFill/>
                    <a:ln>
                      <a:noFill/>
                    </a:ln>
                  </pic:spPr>
                </pic:pic>
              </a:graphicData>
            </a:graphic>
          </wp:inline>
        </w:drawing>
      </w:r>
    </w:p>
    <w:p w:rsidR="00647BEE" w:rsidRPr="008E2A68" w:rsidRDefault="008E2A68" w:rsidP="00310539">
      <w:pPr>
        <w:pStyle w:val="Caption"/>
        <w:rPr>
          <w:b w:val="0"/>
          <w:color w:val="auto"/>
          <w:sz w:val="24"/>
          <w:szCs w:val="24"/>
        </w:rPr>
      </w:pPr>
      <w:bookmarkStart w:id="12" w:name="_Toc528474670"/>
      <w:r w:rsidRPr="0049408C">
        <w:rPr>
          <w:bCs w:val="0"/>
          <w:color w:val="auto"/>
          <w:sz w:val="24"/>
          <w:szCs w:val="24"/>
        </w:rPr>
        <w:t xml:space="preserve">Figure </w:t>
      </w:r>
      <w:r w:rsidRPr="0049408C">
        <w:rPr>
          <w:bCs w:val="0"/>
          <w:color w:val="auto"/>
          <w:sz w:val="24"/>
          <w:szCs w:val="24"/>
        </w:rPr>
        <w:fldChar w:fldCharType="begin"/>
      </w:r>
      <w:r w:rsidRPr="0049408C">
        <w:rPr>
          <w:bCs w:val="0"/>
          <w:color w:val="auto"/>
          <w:sz w:val="24"/>
          <w:szCs w:val="24"/>
        </w:rPr>
        <w:instrText xml:space="preserve"> SEQ Figure \* ARABIC </w:instrText>
      </w:r>
      <w:r w:rsidRPr="0049408C">
        <w:rPr>
          <w:bCs w:val="0"/>
          <w:color w:val="auto"/>
          <w:sz w:val="24"/>
          <w:szCs w:val="24"/>
        </w:rPr>
        <w:fldChar w:fldCharType="separate"/>
      </w:r>
      <w:r w:rsidR="004A2E92" w:rsidRPr="0049408C">
        <w:rPr>
          <w:bCs w:val="0"/>
          <w:noProof/>
          <w:color w:val="auto"/>
          <w:sz w:val="24"/>
          <w:szCs w:val="24"/>
        </w:rPr>
        <w:t>6</w:t>
      </w:r>
      <w:r w:rsidRPr="0049408C">
        <w:rPr>
          <w:bCs w:val="0"/>
          <w:color w:val="auto"/>
          <w:sz w:val="24"/>
          <w:szCs w:val="24"/>
        </w:rPr>
        <w:fldChar w:fldCharType="end"/>
      </w:r>
      <w:r w:rsidR="00647BEE" w:rsidRPr="0049408C">
        <w:rPr>
          <w:bCs w:val="0"/>
          <w:color w:val="auto"/>
          <w:sz w:val="24"/>
          <w:szCs w:val="24"/>
        </w:rPr>
        <w:t>.</w:t>
      </w:r>
      <w:r w:rsidR="00647BEE" w:rsidRPr="008E2A68">
        <w:rPr>
          <w:b w:val="0"/>
          <w:color w:val="auto"/>
          <w:sz w:val="24"/>
          <w:szCs w:val="24"/>
        </w:rPr>
        <w:t xml:space="preserve"> </w:t>
      </w:r>
      <w:r w:rsidR="00EA15FA">
        <w:rPr>
          <w:b w:val="0"/>
          <w:noProof/>
          <w:color w:val="auto"/>
          <w:sz w:val="24"/>
          <w:szCs w:val="24"/>
        </w:rPr>
        <w:t>The p</w:t>
      </w:r>
      <w:r w:rsidR="00647BEE" w:rsidRPr="00EA15FA">
        <w:rPr>
          <w:b w:val="0"/>
          <w:noProof/>
          <w:color w:val="auto"/>
          <w:sz w:val="24"/>
          <w:szCs w:val="24"/>
        </w:rPr>
        <w:t>lot</w:t>
      </w:r>
      <w:r w:rsidR="00647BEE" w:rsidRPr="008E2A68">
        <w:rPr>
          <w:b w:val="0"/>
          <w:color w:val="auto"/>
          <w:sz w:val="24"/>
          <w:szCs w:val="24"/>
        </w:rPr>
        <w:t xml:space="preserve"> of residuals </w:t>
      </w:r>
      <w:r w:rsidR="00647BEE" w:rsidRPr="008E2A68">
        <w:rPr>
          <w:b w:val="0"/>
          <w:i/>
          <w:iCs/>
          <w:color w:val="auto"/>
          <w:sz w:val="24"/>
          <w:szCs w:val="24"/>
        </w:rPr>
        <w:t>versus</w:t>
      </w:r>
      <w:r w:rsidR="00647BEE" w:rsidRPr="008E2A68">
        <w:rPr>
          <w:b w:val="0"/>
          <w:color w:val="auto"/>
          <w:sz w:val="24"/>
          <w:szCs w:val="24"/>
        </w:rPr>
        <w:t xml:space="preserve"> predicted values of temperature variable for (a) BO conversion</w:t>
      </w:r>
      <w:r w:rsidR="00952FC6" w:rsidRPr="008E2A68">
        <w:rPr>
          <w:b w:val="0"/>
          <w:color w:val="auto"/>
          <w:sz w:val="24"/>
          <w:szCs w:val="24"/>
        </w:rPr>
        <w:t xml:space="preserve"> </w:t>
      </w:r>
      <w:r w:rsidR="00647BEE" w:rsidRPr="008E2A68">
        <w:rPr>
          <w:b w:val="0"/>
          <w:color w:val="auto"/>
          <w:sz w:val="24"/>
          <w:szCs w:val="24"/>
        </w:rPr>
        <w:t>model and (b) BC yield model</w:t>
      </w:r>
      <w:bookmarkEnd w:id="12"/>
    </w:p>
    <w:p w:rsidR="00411627" w:rsidRDefault="00411627" w:rsidP="00152545">
      <w:pPr>
        <w:jc w:val="both"/>
      </w:pPr>
    </w:p>
    <w:p w:rsidR="008E3F94" w:rsidRDefault="00411627" w:rsidP="00411627">
      <w:pPr>
        <w:jc w:val="both"/>
      </w:pPr>
      <w:r>
        <w:t>In summary, the predicted models have been checked for adequacy using various methods where they have shown high accuracy in predicting the experimental data. ANOVA has been used to assess the significance of the models. In addition, the ANOVA assumptions have been examined in order to assure its results. Finally, the predicted model</w:t>
      </w:r>
      <w:r w:rsidR="008E3F94" w:rsidRPr="00B6778D">
        <w:t>s</w:t>
      </w:r>
      <w:r>
        <w:t>’</w:t>
      </w:r>
      <w:r w:rsidR="008E3F94" w:rsidRPr="00B6778D">
        <w:t xml:space="preserve"> </w:t>
      </w:r>
      <w:r>
        <w:t>results</w:t>
      </w:r>
      <w:r w:rsidR="008E3F94" w:rsidRPr="00B6778D">
        <w:t xml:space="preserve"> have been </w:t>
      </w:r>
      <w:r>
        <w:t>compared with</w:t>
      </w:r>
      <w:r w:rsidR="008E3F94" w:rsidRPr="00B6778D">
        <w:t xml:space="preserve"> the previously determined OFAT experiments reported by Onyenkeadi et al</w:t>
      </w:r>
      <w:r>
        <w:t xml:space="preserve"> </w:t>
      </w:r>
      <w:r>
        <w:fldChar w:fldCharType="begin" w:fldLock="1"/>
      </w:r>
      <w:r w:rsidR="00CB10A7">
        <w:instrText>ADDIN CSL_CITATION {"citationItems":[{"id":"ITEM-1","itemData":{"DOI":"10.1016/j.energy.2018.09.135","ISSN":"03605442","author":[{"dropping-particle":"","family":"Onyenkeadi","given":"Victor","non-dropping-particle":"","parse-names":false,"suffix":""},{"dropping-particle":"","family":"Kellici","given":"Suela","non-dropping-particle":"","parse-names":false,"suffix":""},{"dropping-particle":"","family":"Saha","given":"Basudeb","non-dropping-particle":"","parse-names":false,"suffix":""}],"container-title":"Energy","id":"ITEM-1","issued":{"date-parts":[["2018"]]},"page":"867-876","publisher":"Elsevier Ltd","title":"Greener synthesis of 1,2-butylene carbonate from CO2 using graphene-inorganic nanocomposite catalyst","type":"article-journal","volume":"165"},"uris":["http://www.mendeley.com/documents/?uuid=9c68cc51-c869-4cc5-9bdd-349684eb037f"]}],"mendeley":{"formattedCitation":"[8]","plainTextFormattedCitation":"[8]","previouslyFormattedCitation":"[8]"},"properties":{"noteIndex":0},"schema":"https://github.com/citation-style-language/schema/raw/master/csl-citation.json"}</w:instrText>
      </w:r>
      <w:r>
        <w:fldChar w:fldCharType="separate"/>
      </w:r>
      <w:r w:rsidR="002D6134" w:rsidRPr="002D6134">
        <w:rPr>
          <w:noProof/>
        </w:rPr>
        <w:t>[8]</w:t>
      </w:r>
      <w:r>
        <w:fldChar w:fldCharType="end"/>
      </w:r>
      <w:r>
        <w:t xml:space="preserve">. </w:t>
      </w:r>
      <w:r w:rsidR="008E3F94" w:rsidRPr="00B6778D">
        <w:t xml:space="preserve">The similarity between predicted and actual experimental values at a wide range of a number of OFAT experiments </w:t>
      </w:r>
      <w:r w:rsidR="0056497E">
        <w:t xml:space="preserve">has </w:t>
      </w:r>
      <w:r w:rsidR="008E3F94" w:rsidRPr="00B6778D">
        <w:t xml:space="preserve">proved the significance and </w:t>
      </w:r>
      <w:r w:rsidR="0056497E">
        <w:t xml:space="preserve">the </w:t>
      </w:r>
      <w:r w:rsidR="008E3F94" w:rsidRPr="00B6778D">
        <w:t>adequacy of the predicted regression models.</w:t>
      </w:r>
    </w:p>
    <w:p w:rsidR="006A503C" w:rsidRDefault="006A503C" w:rsidP="00411627">
      <w:pPr>
        <w:jc w:val="both"/>
      </w:pPr>
    </w:p>
    <w:p w:rsidR="00B619E0" w:rsidRPr="006A503C" w:rsidRDefault="006A503C">
      <w:pPr>
        <w:jc w:val="both"/>
      </w:pPr>
      <w:r>
        <w:t>The developed models have represented the reaction between CO</w:t>
      </w:r>
      <w:r w:rsidRPr="00DA122B">
        <w:rPr>
          <w:vertAlign w:val="subscript"/>
        </w:rPr>
        <w:t>2</w:t>
      </w:r>
      <w:r>
        <w:rPr>
          <w:vertAlign w:val="subscript"/>
        </w:rPr>
        <w:t xml:space="preserve"> </w:t>
      </w:r>
      <w:r>
        <w:t xml:space="preserve">and BO by </w:t>
      </w:r>
      <w:r w:rsidR="005F0482">
        <w:t>investigating</w:t>
      </w:r>
      <w:r>
        <w:t xml:space="preserve"> the conversion of BO and yield of BC at </w:t>
      </w:r>
      <w:r w:rsidR="00783CD8">
        <w:t xml:space="preserve">a </w:t>
      </w:r>
      <w:r>
        <w:t>wide</w:t>
      </w:r>
      <w:r w:rsidR="00783CD8">
        <w:t>r</w:t>
      </w:r>
      <w:r>
        <w:t xml:space="preserve"> range of reaction parameter. Hence, the model could be </w:t>
      </w:r>
      <w:r w:rsidR="005F0482">
        <w:t xml:space="preserve">used to predict the reaction responses </w:t>
      </w:r>
      <w:r>
        <w:t>without the</w:t>
      </w:r>
      <w:r w:rsidR="005F0482">
        <w:t xml:space="preserve"> need to</w:t>
      </w:r>
      <w:r>
        <w:t xml:space="preserve"> perform further experimental runs. For instance, the developed models could be used to study the reaction kinetics and thermodynamics of the reaction by </w:t>
      </w:r>
      <w:r w:rsidR="005F0482">
        <w:t>varying</w:t>
      </w:r>
      <w:r>
        <w:t xml:space="preserve"> the reaction time and temperature at different levels. In addition, they could be implemented in predicting the reaction responses at different reaction variables within the studied range.</w:t>
      </w:r>
    </w:p>
    <w:p w:rsidR="006A503C" w:rsidRDefault="006A503C">
      <w:pPr>
        <w:spacing w:after="200" w:line="276" w:lineRule="auto"/>
        <w:rPr>
          <w:rFonts w:ascii="Times" w:eastAsia="Times New Roman" w:hAnsi="Times"/>
          <w:b/>
          <w:szCs w:val="20"/>
        </w:rPr>
      </w:pPr>
      <w:r>
        <w:br w:type="page"/>
      </w:r>
    </w:p>
    <w:p w:rsidR="00133C55" w:rsidRDefault="00133C55" w:rsidP="00FB6D14">
      <w:pPr>
        <w:pStyle w:val="Heading2"/>
      </w:pPr>
      <w:r w:rsidRPr="00B6778D">
        <w:lastRenderedPageBreak/>
        <w:t>3.</w:t>
      </w:r>
      <w:r w:rsidR="00FB6D14">
        <w:t>4</w:t>
      </w:r>
      <w:r w:rsidRPr="00B6778D">
        <w:t xml:space="preserve"> Effect of </w:t>
      </w:r>
      <w:r w:rsidR="00310539">
        <w:t>P</w:t>
      </w:r>
      <w:r w:rsidRPr="00B6778D">
        <w:t xml:space="preserve">rocess </w:t>
      </w:r>
      <w:r w:rsidR="00310539">
        <w:t>V</w:t>
      </w:r>
      <w:r w:rsidRPr="00B6778D">
        <w:t xml:space="preserve">ariables and </w:t>
      </w:r>
      <w:r w:rsidR="00310539">
        <w:t>T</w:t>
      </w:r>
      <w:r w:rsidRPr="00B6778D">
        <w:t xml:space="preserve">heir </w:t>
      </w:r>
      <w:r w:rsidR="00310539">
        <w:t>I</w:t>
      </w:r>
      <w:r w:rsidRPr="00B6778D">
        <w:t>nteractions</w:t>
      </w:r>
    </w:p>
    <w:p w:rsidR="0056497E" w:rsidRPr="0056497E" w:rsidRDefault="0056497E" w:rsidP="00355A04">
      <w:pPr>
        <w:jc w:val="both"/>
      </w:pPr>
      <w:r>
        <w:t xml:space="preserve">In this </w:t>
      </w:r>
      <w:r w:rsidRPr="00EA15FA">
        <w:rPr>
          <w:noProof/>
        </w:rPr>
        <w:t>section</w:t>
      </w:r>
      <w:r w:rsidR="00EA15FA">
        <w:rPr>
          <w:noProof/>
        </w:rPr>
        <w:t>,</w:t>
      </w:r>
      <w:r>
        <w:t xml:space="preserve"> the effect of each process independent variable on the process responses has been investigated. In addition, the interactive effect of different independent variables on the responses has been highlighted.</w:t>
      </w:r>
    </w:p>
    <w:p w:rsidR="00133C55" w:rsidRPr="00FB6D14" w:rsidRDefault="00133C55" w:rsidP="00FB6D14">
      <w:pPr>
        <w:pStyle w:val="Heading3"/>
      </w:pPr>
      <w:r w:rsidRPr="00FB6D14">
        <w:t>3.</w:t>
      </w:r>
      <w:r w:rsidR="00FB6D14" w:rsidRPr="00FB6D14">
        <w:t>4</w:t>
      </w:r>
      <w:r w:rsidRPr="00FB6D14">
        <w:t>.1 Effect of individual variables on responses</w:t>
      </w:r>
    </w:p>
    <w:p w:rsidR="00355A04" w:rsidRDefault="00355A04" w:rsidP="00355A04">
      <w:pPr>
        <w:jc w:val="both"/>
      </w:pPr>
      <w:r>
        <w:t xml:space="preserve">The effect of the independent variables on the reaction responses i.e. BO conversion and BC yield has been assessed using the developed validated models. These results </w:t>
      </w:r>
      <w:r w:rsidRPr="00EA15FA">
        <w:rPr>
          <w:noProof/>
        </w:rPr>
        <w:t>ha</w:t>
      </w:r>
      <w:r w:rsidR="00EA15FA">
        <w:rPr>
          <w:noProof/>
        </w:rPr>
        <w:t>ve</w:t>
      </w:r>
      <w:r>
        <w:t xml:space="preserve"> been compared with the experimental data obtained using OFAT reported elsewhere </w:t>
      </w:r>
      <w:r>
        <w:fldChar w:fldCharType="begin" w:fldLock="1"/>
      </w:r>
      <w:r w:rsidR="00CB10A7">
        <w:instrText>ADDIN CSL_CITATION {"citationItems":[{"id":"ITEM-1","itemData":{"DOI":"10.1016/j.energy.2018.09.135","ISSN":"03605442","author":[{"dropping-particle":"","family":"Onyenkeadi","given":"Victor","non-dropping-particle":"","parse-names":false,"suffix":""},{"dropping-particle":"","family":"Kellici","given":"Suela","non-dropping-particle":"","parse-names":false,"suffix":""},{"dropping-particle":"","family":"Saha","given":"Basudeb","non-dropping-particle":"","parse-names":false,"suffix":""}],"container-title":"Energy","id":"ITEM-1","issued":{"date-parts":[["2018"]]},"page":"867-876","publisher":"Elsevier Ltd","title":"Greener synthesis of 1,2-butylene carbonate from CO2 using graphene-inorganic nanocomposite catalyst","type":"article-journal","volume":"165"},"uris":["http://www.mendeley.com/documents/?uuid=9c68cc51-c869-4cc5-9bdd-349684eb037f"]}],"mendeley":{"formattedCitation":"[8]","plainTextFormattedCitation":"[8]","previouslyFormattedCitation":"[8]"},"properties":{"noteIndex":0},"schema":"https://github.com/citation-style-language/schema/raw/master/csl-citation.json"}</w:instrText>
      </w:r>
      <w:r>
        <w:fldChar w:fldCharType="separate"/>
      </w:r>
      <w:r w:rsidR="002D6134" w:rsidRPr="002D6134">
        <w:rPr>
          <w:noProof/>
        </w:rPr>
        <w:t>[8]</w:t>
      </w:r>
      <w:r>
        <w:fldChar w:fldCharType="end"/>
      </w:r>
      <w:r>
        <w:t xml:space="preserve">. </w:t>
      </w:r>
      <w:r w:rsidR="00310539" w:rsidRPr="00310539">
        <w:rPr>
          <w:noProof/>
        </w:rPr>
        <w:t>S</w:t>
      </w:r>
      <w:r w:rsidRPr="00310539">
        <w:rPr>
          <w:noProof/>
        </w:rPr>
        <w:t>imilar</w:t>
      </w:r>
      <w:r>
        <w:t xml:space="preserve"> effect of the process variables</w:t>
      </w:r>
      <w:r w:rsidR="00310539">
        <w:t xml:space="preserve"> has been observed</w:t>
      </w:r>
      <w:r>
        <w:t xml:space="preserve"> on each process response as shown </w:t>
      </w:r>
      <w:r w:rsidR="008E2A68">
        <w:t>in Figures 7-10</w:t>
      </w:r>
      <w:r>
        <w:t xml:space="preserve">. The in-depth discussion of the effect of individual variables has been reported elsewhere </w:t>
      </w:r>
      <w:r>
        <w:fldChar w:fldCharType="begin" w:fldLock="1"/>
      </w:r>
      <w:r w:rsidR="00CB10A7">
        <w:instrText>ADDIN CSL_CITATION {"citationItems":[{"id":"ITEM-1","itemData":{"DOI":"10.1016/j.energy.2018.09.135","ISSN":"03605442","author":[{"dropping-particle":"","family":"Onyenkeadi","given":"Victor","non-dropping-particle":"","parse-names":false,"suffix":""},{"dropping-particle":"","family":"Kellici","given":"Suela","non-dropping-particle":"","parse-names":false,"suffix":""},{"dropping-particle":"","family":"Saha","given":"Basudeb","non-dropping-particle":"","parse-names":false,"suffix":""}],"container-title":"Energy","id":"ITEM-1","issued":{"date-parts":[["2018"]]},"page":"867-876","publisher":"Elsevier Ltd","title":"Greener synthesis of 1,2-butylene carbonate from CO2 using graphene-inorganic nanocomposite catalyst","type":"article-journal","volume":"165"},"uris":["http://www.mendeley.com/documents/?uuid=9c68cc51-c869-4cc5-9bdd-349684eb037f"]}],"mendeley":{"formattedCitation":"[8]","plainTextFormattedCitation":"[8]","previouslyFormattedCitation":"[8]"},"properties":{"noteIndex":0},"schema":"https://github.com/citation-style-language/schema/raw/master/csl-citation.json"}</w:instrText>
      </w:r>
      <w:r>
        <w:fldChar w:fldCharType="separate"/>
      </w:r>
      <w:r w:rsidR="002D6134" w:rsidRPr="002D6134">
        <w:rPr>
          <w:noProof/>
        </w:rPr>
        <w:t>[8]</w:t>
      </w:r>
      <w:r>
        <w:fldChar w:fldCharType="end"/>
      </w:r>
      <w:r>
        <w:t>.</w:t>
      </w:r>
    </w:p>
    <w:p w:rsidR="00355A04" w:rsidRDefault="00355A04" w:rsidP="00355A04">
      <w:pPr>
        <w:jc w:val="both"/>
      </w:pPr>
    </w:p>
    <w:p w:rsidR="00355A04" w:rsidRDefault="006529D4" w:rsidP="00355A04">
      <w:pPr>
        <w:jc w:val="both"/>
      </w:pPr>
      <w:r>
        <w:rPr>
          <w:noProof/>
          <w:lang w:eastAsia="en-GB"/>
        </w:rPr>
        <w:drawing>
          <wp:inline distT="0" distB="0" distL="0" distR="0" wp14:anchorId="505CA14D" wp14:editId="0CA4E217">
            <wp:extent cx="5727700" cy="232600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2326005"/>
                    </a:xfrm>
                    <a:prstGeom prst="rect">
                      <a:avLst/>
                    </a:prstGeom>
                    <a:noFill/>
                    <a:ln>
                      <a:noFill/>
                    </a:ln>
                  </pic:spPr>
                </pic:pic>
              </a:graphicData>
            </a:graphic>
          </wp:inline>
        </w:drawing>
      </w:r>
    </w:p>
    <w:p w:rsidR="00355A04" w:rsidRPr="008E2A68" w:rsidRDefault="008E2A68" w:rsidP="00FA2670">
      <w:pPr>
        <w:pStyle w:val="Caption"/>
        <w:rPr>
          <w:b w:val="0"/>
        </w:rPr>
      </w:pPr>
      <w:bookmarkStart w:id="13" w:name="_Toc528474671"/>
      <w:r w:rsidRPr="0049408C">
        <w:rPr>
          <w:bCs w:val="0"/>
          <w:color w:val="auto"/>
          <w:sz w:val="24"/>
        </w:rPr>
        <w:t xml:space="preserve">Figure </w:t>
      </w:r>
      <w:r w:rsidRPr="0049408C">
        <w:rPr>
          <w:bCs w:val="0"/>
          <w:color w:val="auto"/>
          <w:sz w:val="24"/>
        </w:rPr>
        <w:fldChar w:fldCharType="begin"/>
      </w:r>
      <w:r w:rsidRPr="0049408C">
        <w:rPr>
          <w:bCs w:val="0"/>
          <w:color w:val="auto"/>
          <w:sz w:val="24"/>
        </w:rPr>
        <w:instrText xml:space="preserve"> SEQ Figure \* ARABIC </w:instrText>
      </w:r>
      <w:r w:rsidRPr="0049408C">
        <w:rPr>
          <w:bCs w:val="0"/>
          <w:color w:val="auto"/>
          <w:sz w:val="24"/>
        </w:rPr>
        <w:fldChar w:fldCharType="separate"/>
      </w:r>
      <w:r w:rsidR="004A2E92" w:rsidRPr="0049408C">
        <w:rPr>
          <w:bCs w:val="0"/>
          <w:noProof/>
          <w:color w:val="auto"/>
          <w:sz w:val="24"/>
        </w:rPr>
        <w:t>7</w:t>
      </w:r>
      <w:r w:rsidRPr="0049408C">
        <w:rPr>
          <w:bCs w:val="0"/>
          <w:color w:val="auto"/>
          <w:sz w:val="24"/>
        </w:rPr>
        <w:fldChar w:fldCharType="end"/>
      </w:r>
      <w:r w:rsidR="00F12D89" w:rsidRPr="0049408C">
        <w:rPr>
          <w:bCs w:val="0"/>
          <w:color w:val="auto"/>
          <w:sz w:val="24"/>
        </w:rPr>
        <w:t>.</w:t>
      </w:r>
      <w:r w:rsidR="00F12D89">
        <w:rPr>
          <w:b w:val="0"/>
          <w:color w:val="auto"/>
          <w:sz w:val="24"/>
        </w:rPr>
        <w:t xml:space="preserve"> The p</w:t>
      </w:r>
      <w:r w:rsidR="00687B85" w:rsidRPr="008E2A68">
        <w:rPr>
          <w:b w:val="0"/>
          <w:color w:val="auto"/>
          <w:sz w:val="24"/>
        </w:rPr>
        <w:t>lot showing the effect reaction temperature and pressure on BO conversion</w:t>
      </w:r>
      <w:bookmarkEnd w:id="13"/>
    </w:p>
    <w:p w:rsidR="00355A04" w:rsidRDefault="006C1FA7" w:rsidP="00355A04">
      <w:pPr>
        <w:jc w:val="both"/>
      </w:pPr>
      <w:r>
        <w:rPr>
          <w:noProof/>
          <w:lang w:eastAsia="en-GB"/>
        </w:rPr>
        <w:drawing>
          <wp:inline distT="0" distB="0" distL="0" distR="0" wp14:anchorId="2771DDDF" wp14:editId="565987DB">
            <wp:extent cx="5727700" cy="2319020"/>
            <wp:effectExtent l="0" t="0" r="635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7700" cy="2319020"/>
                    </a:xfrm>
                    <a:prstGeom prst="rect">
                      <a:avLst/>
                    </a:prstGeom>
                    <a:noFill/>
                    <a:ln>
                      <a:noFill/>
                    </a:ln>
                  </pic:spPr>
                </pic:pic>
              </a:graphicData>
            </a:graphic>
          </wp:inline>
        </w:drawing>
      </w:r>
    </w:p>
    <w:p w:rsidR="00FE21C6" w:rsidRPr="008E2A68" w:rsidRDefault="008E2A68" w:rsidP="00FA2670">
      <w:pPr>
        <w:pStyle w:val="Caption"/>
        <w:rPr>
          <w:b w:val="0"/>
          <w:color w:val="auto"/>
          <w:sz w:val="24"/>
        </w:rPr>
      </w:pPr>
      <w:bookmarkStart w:id="14" w:name="_Toc528474672"/>
      <w:r w:rsidRPr="0049408C">
        <w:rPr>
          <w:bCs w:val="0"/>
          <w:color w:val="auto"/>
          <w:sz w:val="24"/>
        </w:rPr>
        <w:t xml:space="preserve">Figure </w:t>
      </w:r>
      <w:r w:rsidRPr="0049408C">
        <w:rPr>
          <w:bCs w:val="0"/>
          <w:color w:val="auto"/>
          <w:sz w:val="24"/>
        </w:rPr>
        <w:fldChar w:fldCharType="begin"/>
      </w:r>
      <w:r w:rsidRPr="0049408C">
        <w:rPr>
          <w:bCs w:val="0"/>
          <w:color w:val="auto"/>
          <w:sz w:val="24"/>
        </w:rPr>
        <w:instrText xml:space="preserve"> SEQ Figure \* ARABIC </w:instrText>
      </w:r>
      <w:r w:rsidRPr="0049408C">
        <w:rPr>
          <w:bCs w:val="0"/>
          <w:color w:val="auto"/>
          <w:sz w:val="24"/>
        </w:rPr>
        <w:fldChar w:fldCharType="separate"/>
      </w:r>
      <w:r w:rsidR="004A2E92" w:rsidRPr="0049408C">
        <w:rPr>
          <w:bCs w:val="0"/>
          <w:noProof/>
          <w:color w:val="auto"/>
          <w:sz w:val="24"/>
        </w:rPr>
        <w:t>8</w:t>
      </w:r>
      <w:r w:rsidRPr="0049408C">
        <w:rPr>
          <w:bCs w:val="0"/>
          <w:color w:val="auto"/>
          <w:sz w:val="24"/>
        </w:rPr>
        <w:fldChar w:fldCharType="end"/>
      </w:r>
      <w:r w:rsidR="00F12D89" w:rsidRPr="0049408C">
        <w:rPr>
          <w:bCs w:val="0"/>
          <w:color w:val="auto"/>
          <w:sz w:val="24"/>
        </w:rPr>
        <w:t>.</w:t>
      </w:r>
      <w:r w:rsidR="00F12D89">
        <w:rPr>
          <w:b w:val="0"/>
          <w:color w:val="auto"/>
          <w:sz w:val="24"/>
        </w:rPr>
        <w:t xml:space="preserve"> The p</w:t>
      </w:r>
      <w:r w:rsidR="00687B85" w:rsidRPr="008E2A68">
        <w:rPr>
          <w:b w:val="0"/>
          <w:color w:val="auto"/>
          <w:sz w:val="24"/>
        </w:rPr>
        <w:t xml:space="preserve">lot showing the </w:t>
      </w:r>
      <w:r w:rsidR="00687B85" w:rsidRPr="00EA15FA">
        <w:rPr>
          <w:b w:val="0"/>
          <w:noProof/>
          <w:color w:val="auto"/>
          <w:sz w:val="24"/>
        </w:rPr>
        <w:t>effect</w:t>
      </w:r>
      <w:r w:rsidR="00EA15FA">
        <w:rPr>
          <w:b w:val="0"/>
          <w:noProof/>
          <w:color w:val="auto"/>
          <w:sz w:val="24"/>
        </w:rPr>
        <w:t xml:space="preserve"> of</w:t>
      </w:r>
      <w:r w:rsidR="00687B85" w:rsidRPr="008E2A68">
        <w:rPr>
          <w:b w:val="0"/>
          <w:color w:val="auto"/>
          <w:sz w:val="24"/>
        </w:rPr>
        <w:t xml:space="preserve"> catalyst loading and </w:t>
      </w:r>
      <w:r w:rsidR="00DC2563" w:rsidRPr="008E2A68">
        <w:rPr>
          <w:b w:val="0"/>
          <w:color w:val="auto"/>
          <w:sz w:val="24"/>
        </w:rPr>
        <w:t>reaction time</w:t>
      </w:r>
      <w:r w:rsidR="00687B85" w:rsidRPr="008E2A68">
        <w:rPr>
          <w:b w:val="0"/>
          <w:color w:val="auto"/>
          <w:sz w:val="24"/>
        </w:rPr>
        <w:t xml:space="preserve"> on BO conversion</w:t>
      </w:r>
      <w:bookmarkEnd w:id="14"/>
    </w:p>
    <w:p w:rsidR="00687B85" w:rsidRDefault="006C1FA7" w:rsidP="00355A04">
      <w:pPr>
        <w:jc w:val="both"/>
      </w:pPr>
      <w:r>
        <w:rPr>
          <w:noProof/>
          <w:lang w:eastAsia="en-GB"/>
        </w:rPr>
        <w:lastRenderedPageBreak/>
        <w:drawing>
          <wp:inline distT="0" distB="0" distL="0" distR="0" wp14:anchorId="43BDC037" wp14:editId="6183C7C8">
            <wp:extent cx="5720715" cy="23336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0715" cy="2333625"/>
                    </a:xfrm>
                    <a:prstGeom prst="rect">
                      <a:avLst/>
                    </a:prstGeom>
                    <a:noFill/>
                    <a:ln>
                      <a:noFill/>
                    </a:ln>
                  </pic:spPr>
                </pic:pic>
              </a:graphicData>
            </a:graphic>
          </wp:inline>
        </w:drawing>
      </w:r>
    </w:p>
    <w:p w:rsidR="00687B85" w:rsidRPr="008E2A68" w:rsidRDefault="008E2A68" w:rsidP="00FA2670">
      <w:pPr>
        <w:pStyle w:val="Caption"/>
        <w:rPr>
          <w:b w:val="0"/>
          <w:color w:val="auto"/>
          <w:sz w:val="24"/>
        </w:rPr>
      </w:pPr>
      <w:bookmarkStart w:id="15" w:name="_Toc528474673"/>
      <w:r w:rsidRPr="0049408C">
        <w:rPr>
          <w:bCs w:val="0"/>
          <w:color w:val="auto"/>
          <w:sz w:val="24"/>
        </w:rPr>
        <w:t xml:space="preserve">Figure </w:t>
      </w:r>
      <w:r w:rsidRPr="0049408C">
        <w:rPr>
          <w:bCs w:val="0"/>
          <w:color w:val="auto"/>
          <w:sz w:val="24"/>
        </w:rPr>
        <w:fldChar w:fldCharType="begin"/>
      </w:r>
      <w:r w:rsidRPr="0049408C">
        <w:rPr>
          <w:bCs w:val="0"/>
          <w:color w:val="auto"/>
          <w:sz w:val="24"/>
        </w:rPr>
        <w:instrText xml:space="preserve"> SEQ Figure \* ARABIC </w:instrText>
      </w:r>
      <w:r w:rsidRPr="0049408C">
        <w:rPr>
          <w:bCs w:val="0"/>
          <w:color w:val="auto"/>
          <w:sz w:val="24"/>
        </w:rPr>
        <w:fldChar w:fldCharType="separate"/>
      </w:r>
      <w:r w:rsidR="004A2E92" w:rsidRPr="0049408C">
        <w:rPr>
          <w:bCs w:val="0"/>
          <w:noProof/>
          <w:color w:val="auto"/>
          <w:sz w:val="24"/>
        </w:rPr>
        <w:t>9</w:t>
      </w:r>
      <w:r w:rsidRPr="0049408C">
        <w:rPr>
          <w:bCs w:val="0"/>
          <w:color w:val="auto"/>
          <w:sz w:val="24"/>
        </w:rPr>
        <w:fldChar w:fldCharType="end"/>
      </w:r>
      <w:r w:rsidR="00F12D89" w:rsidRPr="0049408C">
        <w:rPr>
          <w:bCs w:val="0"/>
          <w:color w:val="auto"/>
          <w:sz w:val="24"/>
        </w:rPr>
        <w:t>.</w:t>
      </w:r>
      <w:r w:rsidR="00F12D89">
        <w:rPr>
          <w:b w:val="0"/>
          <w:color w:val="auto"/>
          <w:sz w:val="24"/>
        </w:rPr>
        <w:t xml:space="preserve"> The p</w:t>
      </w:r>
      <w:r w:rsidR="00DC2563" w:rsidRPr="008E2A68">
        <w:rPr>
          <w:b w:val="0"/>
          <w:color w:val="auto"/>
          <w:sz w:val="24"/>
        </w:rPr>
        <w:t xml:space="preserve">lot showing the effect </w:t>
      </w:r>
      <w:r w:rsidR="00F12D89">
        <w:rPr>
          <w:b w:val="0"/>
          <w:color w:val="auto"/>
          <w:sz w:val="24"/>
        </w:rPr>
        <w:t xml:space="preserve">of </w:t>
      </w:r>
      <w:r w:rsidR="00DC2563" w:rsidRPr="008E2A68">
        <w:rPr>
          <w:b w:val="0"/>
          <w:color w:val="auto"/>
          <w:sz w:val="24"/>
        </w:rPr>
        <w:t>reaction temperature and pressure on BC yield</w:t>
      </w:r>
      <w:bookmarkEnd w:id="15"/>
    </w:p>
    <w:p w:rsidR="00687B85" w:rsidRDefault="006C1FA7" w:rsidP="00355A04">
      <w:pPr>
        <w:jc w:val="both"/>
      </w:pPr>
      <w:r>
        <w:rPr>
          <w:noProof/>
          <w:lang w:eastAsia="en-GB"/>
        </w:rPr>
        <w:drawing>
          <wp:inline distT="0" distB="0" distL="0" distR="0" wp14:anchorId="11AD187B" wp14:editId="3890E433">
            <wp:extent cx="5760720" cy="23774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377440"/>
                    </a:xfrm>
                    <a:prstGeom prst="rect">
                      <a:avLst/>
                    </a:prstGeom>
                    <a:noFill/>
                    <a:ln>
                      <a:noFill/>
                    </a:ln>
                  </pic:spPr>
                </pic:pic>
              </a:graphicData>
            </a:graphic>
          </wp:inline>
        </w:drawing>
      </w:r>
    </w:p>
    <w:p w:rsidR="00DC2563" w:rsidRPr="008E2A68" w:rsidRDefault="008E2A68" w:rsidP="00FA2670">
      <w:pPr>
        <w:pStyle w:val="Caption"/>
        <w:rPr>
          <w:b w:val="0"/>
          <w:color w:val="auto"/>
          <w:sz w:val="24"/>
        </w:rPr>
      </w:pPr>
      <w:bookmarkStart w:id="16" w:name="_Toc528474674"/>
      <w:r w:rsidRPr="0049408C">
        <w:rPr>
          <w:bCs w:val="0"/>
          <w:color w:val="auto"/>
          <w:sz w:val="24"/>
        </w:rPr>
        <w:t xml:space="preserve">Figure </w:t>
      </w:r>
      <w:r w:rsidRPr="0049408C">
        <w:rPr>
          <w:bCs w:val="0"/>
          <w:color w:val="auto"/>
          <w:sz w:val="24"/>
        </w:rPr>
        <w:fldChar w:fldCharType="begin"/>
      </w:r>
      <w:r w:rsidRPr="0049408C">
        <w:rPr>
          <w:bCs w:val="0"/>
          <w:color w:val="auto"/>
          <w:sz w:val="24"/>
        </w:rPr>
        <w:instrText xml:space="preserve"> SEQ Figure \* ARABIC </w:instrText>
      </w:r>
      <w:r w:rsidRPr="0049408C">
        <w:rPr>
          <w:bCs w:val="0"/>
          <w:color w:val="auto"/>
          <w:sz w:val="24"/>
        </w:rPr>
        <w:fldChar w:fldCharType="separate"/>
      </w:r>
      <w:r w:rsidR="004A2E92" w:rsidRPr="0049408C">
        <w:rPr>
          <w:bCs w:val="0"/>
          <w:noProof/>
          <w:color w:val="auto"/>
          <w:sz w:val="24"/>
        </w:rPr>
        <w:t>10</w:t>
      </w:r>
      <w:r w:rsidRPr="0049408C">
        <w:rPr>
          <w:bCs w:val="0"/>
          <w:color w:val="auto"/>
          <w:sz w:val="24"/>
        </w:rPr>
        <w:fldChar w:fldCharType="end"/>
      </w:r>
      <w:r w:rsidR="00F12D89" w:rsidRPr="0049408C">
        <w:rPr>
          <w:bCs w:val="0"/>
          <w:color w:val="auto"/>
          <w:sz w:val="24"/>
        </w:rPr>
        <w:t>.</w:t>
      </w:r>
      <w:r w:rsidR="00F12D89">
        <w:rPr>
          <w:b w:val="0"/>
          <w:color w:val="auto"/>
          <w:sz w:val="24"/>
        </w:rPr>
        <w:t xml:space="preserve"> The p</w:t>
      </w:r>
      <w:r w:rsidR="00DC2563" w:rsidRPr="008E2A68">
        <w:rPr>
          <w:b w:val="0"/>
          <w:color w:val="auto"/>
          <w:sz w:val="24"/>
        </w:rPr>
        <w:t xml:space="preserve">lot showing the </w:t>
      </w:r>
      <w:r w:rsidR="00DC2563" w:rsidRPr="00EA15FA">
        <w:rPr>
          <w:b w:val="0"/>
          <w:noProof/>
          <w:color w:val="auto"/>
          <w:sz w:val="24"/>
        </w:rPr>
        <w:t>effect</w:t>
      </w:r>
      <w:r w:rsidR="00EA15FA">
        <w:rPr>
          <w:b w:val="0"/>
          <w:noProof/>
          <w:color w:val="auto"/>
          <w:sz w:val="24"/>
        </w:rPr>
        <w:t xml:space="preserve"> of</w:t>
      </w:r>
      <w:r w:rsidR="00DC2563" w:rsidRPr="008E2A68">
        <w:rPr>
          <w:b w:val="0"/>
          <w:color w:val="auto"/>
          <w:sz w:val="24"/>
        </w:rPr>
        <w:t xml:space="preserve"> catalyst loading and reaction time on BC yield</w:t>
      </w:r>
      <w:bookmarkEnd w:id="16"/>
    </w:p>
    <w:p w:rsidR="00FE21C6" w:rsidRPr="0056497E" w:rsidRDefault="00FE21C6" w:rsidP="00355A04">
      <w:pPr>
        <w:jc w:val="both"/>
      </w:pPr>
    </w:p>
    <w:p w:rsidR="00DC2563" w:rsidRDefault="00133C55" w:rsidP="00FB6D14">
      <w:pPr>
        <w:pStyle w:val="Heading3"/>
      </w:pPr>
      <w:r w:rsidRPr="00B6778D">
        <w:t>3.</w:t>
      </w:r>
      <w:r w:rsidR="00FB6D14">
        <w:t>4</w:t>
      </w:r>
      <w:r w:rsidRPr="00B6778D">
        <w:t>.2 Effect of variables interaction on responses</w:t>
      </w:r>
    </w:p>
    <w:p w:rsidR="00E26F4F" w:rsidRDefault="00DC2563">
      <w:pPr>
        <w:jc w:val="both"/>
      </w:pPr>
      <w:r>
        <w:t xml:space="preserve">In this section, the effect of independent variables interactions has been illustrated and discussed. The investigation of the interactive effect of variables on the responses is important as the effect of some variables on the response would change at different levels of other variables. Hence, the interactive effect has </w:t>
      </w:r>
      <w:r w:rsidR="00EA15FA">
        <w:t xml:space="preserve">a </w:t>
      </w:r>
      <w:r w:rsidRPr="00EA15FA">
        <w:rPr>
          <w:noProof/>
        </w:rPr>
        <w:t>direct</w:t>
      </w:r>
      <w:r>
        <w:t xml:space="preserve"> </w:t>
      </w:r>
      <w:r w:rsidR="00310551">
        <w:t>influence</w:t>
      </w:r>
      <w:r>
        <w:t xml:space="preserve"> on the process </w:t>
      </w:r>
      <w:r w:rsidRPr="00C25863">
        <w:rPr>
          <w:noProof/>
        </w:rPr>
        <w:t>optimisation</w:t>
      </w:r>
      <w:r>
        <w:t xml:space="preserve">. </w:t>
      </w:r>
    </w:p>
    <w:p w:rsidR="00A018A9" w:rsidRDefault="0067392E">
      <w:pPr>
        <w:jc w:val="both"/>
      </w:pPr>
      <w:r>
        <w:t xml:space="preserve">Figure </w:t>
      </w:r>
      <w:r w:rsidR="00310551">
        <w:t>11</w:t>
      </w:r>
      <w:r>
        <w:t xml:space="preserve"> </w:t>
      </w:r>
      <w:r w:rsidRPr="00EA15FA">
        <w:rPr>
          <w:noProof/>
        </w:rPr>
        <w:t>illustrate</w:t>
      </w:r>
      <w:r w:rsidR="00EA15FA">
        <w:rPr>
          <w:noProof/>
        </w:rPr>
        <w:t>s</w:t>
      </w:r>
      <w:r>
        <w:t xml:space="preserve"> the </w:t>
      </w:r>
      <w:r w:rsidRPr="00EA15FA">
        <w:rPr>
          <w:noProof/>
        </w:rPr>
        <w:t>significan</w:t>
      </w:r>
      <w:r w:rsidR="00E26F4F">
        <w:rPr>
          <w:noProof/>
        </w:rPr>
        <w:t>t effect</w:t>
      </w:r>
      <w:r>
        <w:t xml:space="preserve"> of </w:t>
      </w:r>
      <w:r w:rsidR="00035697">
        <w:t xml:space="preserve">reaction temperature and pressure on </w:t>
      </w:r>
      <w:r w:rsidR="00310551">
        <w:t xml:space="preserve">BO </w:t>
      </w:r>
      <w:r w:rsidR="00035697">
        <w:t xml:space="preserve">conversion. </w:t>
      </w:r>
      <w:r w:rsidR="00A018A9">
        <w:t>At low reaction temperature, t</w:t>
      </w:r>
      <w:r w:rsidR="00035697">
        <w:t>he increase</w:t>
      </w:r>
      <w:r w:rsidR="00E26F4F">
        <w:t xml:space="preserve"> </w:t>
      </w:r>
      <w:r w:rsidR="00035697">
        <w:t xml:space="preserve">in pressure </w:t>
      </w:r>
      <w:r w:rsidR="00FA48AC">
        <w:t xml:space="preserve">from 60 bar to 90 bar </w:t>
      </w:r>
      <w:r w:rsidR="00035697">
        <w:t>increases the conver</w:t>
      </w:r>
      <w:r w:rsidR="00FA48AC">
        <w:t xml:space="preserve">sion rate of </w:t>
      </w:r>
      <w:r w:rsidR="00310551">
        <w:t>BO</w:t>
      </w:r>
      <w:r w:rsidR="00FA48AC">
        <w:t xml:space="preserve"> </w:t>
      </w:r>
      <w:r w:rsidR="00FE416E">
        <w:t xml:space="preserve">from </w:t>
      </w:r>
      <w:r w:rsidR="00FA48AC">
        <w:t>70% to 90%</w:t>
      </w:r>
      <w:r w:rsidR="00FE416E">
        <w:t xml:space="preserve"> </w:t>
      </w:r>
      <w:r w:rsidR="00EA15FA">
        <w:rPr>
          <w:noProof/>
        </w:rPr>
        <w:t>where</w:t>
      </w:r>
      <w:r w:rsidR="00FE416E" w:rsidRPr="00EA15FA">
        <w:rPr>
          <w:noProof/>
        </w:rPr>
        <w:t>as</w:t>
      </w:r>
      <w:r w:rsidR="00FE416E">
        <w:t xml:space="preserve"> there </w:t>
      </w:r>
      <w:r w:rsidR="00E26F4F">
        <w:t xml:space="preserve">has been </w:t>
      </w:r>
      <w:r w:rsidR="00EA15FA">
        <w:t xml:space="preserve">a </w:t>
      </w:r>
      <w:r w:rsidR="00FE416E" w:rsidRPr="00EA15FA">
        <w:rPr>
          <w:noProof/>
        </w:rPr>
        <w:t>slight</w:t>
      </w:r>
      <w:r w:rsidR="00FE416E">
        <w:t xml:space="preserve"> drop of temperature beyond 150 </w:t>
      </w:r>
      <w:r w:rsidR="00FE416E" w:rsidRPr="00FE416E">
        <w:rPr>
          <w:vertAlign w:val="superscript"/>
        </w:rPr>
        <w:t>o</w:t>
      </w:r>
      <w:r w:rsidR="00E801A2">
        <w:t xml:space="preserve">C. </w:t>
      </w:r>
      <w:r w:rsidR="00E801A2" w:rsidRPr="00EA15FA">
        <w:rPr>
          <w:noProof/>
        </w:rPr>
        <w:t>Although</w:t>
      </w:r>
      <w:r w:rsidR="00310551">
        <w:rPr>
          <w:noProof/>
        </w:rPr>
        <w:t>,</w:t>
      </w:r>
      <w:r w:rsidR="00EA15FA">
        <w:t xml:space="preserve"> i</w:t>
      </w:r>
      <w:r w:rsidR="00E801A2">
        <w:t xml:space="preserve">n Figure </w:t>
      </w:r>
      <w:r w:rsidR="00A018A9">
        <w:t>12</w:t>
      </w:r>
      <w:r w:rsidR="00FE416E">
        <w:t xml:space="preserve"> there </w:t>
      </w:r>
      <w:r w:rsidR="00310551">
        <w:t xml:space="preserve">has been </w:t>
      </w:r>
      <w:r w:rsidR="00FE416E">
        <w:t xml:space="preserve">a </w:t>
      </w:r>
      <w:r w:rsidR="00FE416E" w:rsidRPr="00EA15FA">
        <w:rPr>
          <w:noProof/>
        </w:rPr>
        <w:t>correspo</w:t>
      </w:r>
      <w:r w:rsidR="00EA15FA">
        <w:rPr>
          <w:noProof/>
        </w:rPr>
        <w:t>n</w:t>
      </w:r>
      <w:r w:rsidR="00FE416E" w:rsidRPr="00EA15FA">
        <w:rPr>
          <w:noProof/>
        </w:rPr>
        <w:t>ding</w:t>
      </w:r>
      <w:r w:rsidR="00FE416E">
        <w:t xml:space="preserve"> drop in the yield as the tem</w:t>
      </w:r>
      <w:r w:rsidR="00C25863">
        <w:t>perature increased</w:t>
      </w:r>
      <w:r w:rsidR="00FE416E">
        <w:t xml:space="preserve"> beyond 150 </w:t>
      </w:r>
      <w:r w:rsidR="00FE416E" w:rsidRPr="00FE416E">
        <w:rPr>
          <w:vertAlign w:val="superscript"/>
        </w:rPr>
        <w:t>o</w:t>
      </w:r>
      <w:r w:rsidR="00FE416E">
        <w:t xml:space="preserve">C, </w:t>
      </w:r>
      <w:r w:rsidR="00035697">
        <w:t>it</w:t>
      </w:r>
      <w:r w:rsidR="00FE416E">
        <w:t xml:space="preserve"> is quite evident that </w:t>
      </w:r>
      <w:r w:rsidR="00B524F5">
        <w:t>at</w:t>
      </w:r>
      <w:r w:rsidR="001E33E8">
        <w:t xml:space="preserve"> reaction temperature goes</w:t>
      </w:r>
      <w:r w:rsidR="00B524F5" w:rsidRPr="00B524F5">
        <w:t xml:space="preserve"> higher than </w:t>
      </w:r>
      <w:r w:rsidR="00B524F5">
        <w:t xml:space="preserve">150 </w:t>
      </w:r>
      <w:r w:rsidR="00B524F5" w:rsidRPr="00B524F5">
        <w:rPr>
          <w:vertAlign w:val="superscript"/>
        </w:rPr>
        <w:t>o</w:t>
      </w:r>
      <w:r w:rsidR="00B524F5">
        <w:t>C, causes a</w:t>
      </w:r>
      <w:r w:rsidR="00B524F5" w:rsidRPr="00B524F5">
        <w:t xml:space="preserve"> linear decrease in both </w:t>
      </w:r>
      <w:r w:rsidR="00B524F5">
        <w:t xml:space="preserve">BO </w:t>
      </w:r>
      <w:r w:rsidR="00B524F5" w:rsidRPr="00B524F5">
        <w:t xml:space="preserve">conversion and </w:t>
      </w:r>
      <w:r w:rsidR="00B524F5">
        <w:t xml:space="preserve">BC </w:t>
      </w:r>
      <w:r w:rsidR="00B524F5">
        <w:lastRenderedPageBreak/>
        <w:t>yield</w:t>
      </w:r>
      <w:r w:rsidR="00B524F5" w:rsidRPr="00B524F5">
        <w:t xml:space="preserve">. This decrease is probably due to the equilibrium nature of the </w:t>
      </w:r>
      <w:r w:rsidR="00B524F5" w:rsidRPr="00EA15FA">
        <w:rPr>
          <w:noProof/>
        </w:rPr>
        <w:t>cy</w:t>
      </w:r>
      <w:r w:rsidR="00EA15FA">
        <w:rPr>
          <w:noProof/>
        </w:rPr>
        <w:t>c</w:t>
      </w:r>
      <w:r w:rsidR="00B524F5" w:rsidRPr="00EA15FA">
        <w:rPr>
          <w:noProof/>
        </w:rPr>
        <w:t>loaddition</w:t>
      </w:r>
      <w:r w:rsidR="00B524F5" w:rsidRPr="00B524F5">
        <w:t xml:space="preserve"> reaction </w:t>
      </w:r>
      <w:r w:rsidR="00B524F5">
        <w:t>of BO and CO</w:t>
      </w:r>
      <w:r w:rsidR="00B524F5" w:rsidRPr="00B524F5">
        <w:rPr>
          <w:vertAlign w:val="subscript"/>
        </w:rPr>
        <w:t>2</w:t>
      </w:r>
      <w:r w:rsidR="00B524F5">
        <w:t xml:space="preserve"> </w:t>
      </w:r>
      <w:r w:rsidR="00B524F5" w:rsidRPr="00B524F5">
        <w:t xml:space="preserve">where higher reaction temperatures can shift the equilibrium to the reactant side and results in a reduction to the yield of </w:t>
      </w:r>
      <w:r w:rsidR="00B524F5">
        <w:t>B</w:t>
      </w:r>
      <w:r w:rsidR="00B524F5" w:rsidRPr="00B524F5">
        <w:t>C</w:t>
      </w:r>
      <w:r w:rsidR="00C25863">
        <w:t>, which is</w:t>
      </w:r>
      <w:r w:rsidR="00B524F5" w:rsidRPr="00B524F5">
        <w:t xml:space="preserve"> </w:t>
      </w:r>
      <w:r w:rsidR="00B524F5" w:rsidRPr="00EA15FA">
        <w:rPr>
          <w:noProof/>
        </w:rPr>
        <w:t>similar</w:t>
      </w:r>
      <w:r w:rsidR="00B524F5">
        <w:t xml:space="preserve"> to </w:t>
      </w:r>
      <w:r w:rsidR="00C25863">
        <w:t>the work published</w:t>
      </w:r>
      <w:r w:rsidR="00B524F5">
        <w:t xml:space="preserve"> by </w:t>
      </w:r>
      <w:r w:rsidR="00B524F5" w:rsidRPr="001E33E8">
        <w:rPr>
          <w:szCs w:val="24"/>
        </w:rPr>
        <w:t>Saad</w:t>
      </w:r>
      <w:r w:rsidR="00A3096B">
        <w:rPr>
          <w:szCs w:val="24"/>
        </w:rPr>
        <w:t>a</w:t>
      </w:r>
      <w:r w:rsidR="00C25863">
        <w:rPr>
          <w:szCs w:val="24"/>
        </w:rPr>
        <w:t xml:space="preserve"> et al.</w:t>
      </w:r>
      <w:r w:rsidR="00B524F5" w:rsidRPr="001E33E8">
        <w:rPr>
          <w:szCs w:val="24"/>
        </w:rPr>
        <w:t xml:space="preserve"> 2018</w:t>
      </w:r>
      <w:r w:rsidR="002D6134">
        <w:rPr>
          <w:szCs w:val="24"/>
        </w:rPr>
        <w:t xml:space="preserve"> </w:t>
      </w:r>
      <w:r w:rsidR="002D6134">
        <w:rPr>
          <w:szCs w:val="24"/>
        </w:rPr>
        <w:fldChar w:fldCharType="begin" w:fldLock="1"/>
      </w:r>
      <w:r w:rsidR="00CB10A7">
        <w:rPr>
          <w:szCs w:val="24"/>
        </w:rPr>
        <w:instrText>ADDIN CSL_CITATION {"citationItems":[{"id":"ITEM-1","itemData":{"DOI":"10.1016/j.apcatb.2017.12.081","ISBN":"0926-3373","ISSN":"09263373","abstract":"A green, rapid and continuous hydrothermal flow synthesis (CHFS) route has been employed to synthesise highly efficient and active novel heterogeneous catalysts. Tin doped zirconia (Zr–Sn–O) and tin doped zirconia/graphene nanocomposite (Zr–Sn/GO) have been assessed as suitable heterogeneous catalysts for the synthesis of dimethyl carbonate (DMC). The catalysts have been extensively characterized using powder X-ray diffraction (XRD), transmission electron microscopy (TEM), Brunauer-Emmett-Teller (BET) surface area measurement and X-ray photoelectron spectroscopy (XPS) analysis. Extensive batch studies for the synthesis of DMC via the transesterification of propylene carbonate (PC) and methanol (MeOH) using Zr–Sn/GO catalyst in a solvent free process were also conducted. The effect of various reaction conditions such as reactant molar ratio, catalyst loading, reaction temperature and reaction time has been extensively evaluated. Response surface methodology based on Box-Behneken Design (BBD) was employed to derive optimum conditions for maximising PC conversion and DMC yield. The correlations and interactions between various variables such as MeOH:PC ratio, catalyst loading, reaction temperature, reaction time and stirring speed were extensively studied. A quadratic model by multiple regression analysis for the PC conversion and DMC yield was developed and verified by several methods BBD revealed that optimum conditions for high yield values of DMC are 12.33:1 MeOH:PC molar ratio, 446.7 K, 4.08 h and 300 rpm using 2.9% (w/w) Zr–Sn/GO nanocomposite. The maximum predicted responses at the optimum conditions are 85.1% and 81% for PC conversion and yield of DMC respectively. Experimental results at optimum model predicted reaction conditions agree very well with the model predicted response, where 82.4% PC conversion and 78.2% yield of DMC were obtained. Catalyst reusability and stability studies have been conducted at optimum reaction condition to investigate the long term stability of Zr–Sn/GO and it has been found that the catalyst could be reused more than six times (about 42 h) without losing its catalytic activity. These experimental and model predicted values showed an excellent agreement for tin doped zirconia/graphene nanocomposite as a heterogeneous catalyst for the synthesis of DMC from PC and MeOH.","author":[{"dropping-particle":"","family":"Saada","given":"Rim","non-dropping-particle":"","parse-names":false,"suffix":""},{"dropping-particle":"","family":"AboElazayem","given":"Omar","non-dropping-particle":"","parse-names":false,"suffix":""},{"dropping-particle":"","family":"Kellici","given":"Suela","non-dropping-particle":"","parse-names":false,"suffix":""},{"dropping-particle":"","family":"Heil","given":"Tobias","non-dropping-particle":"","parse-names":false,"suffix":""},{"dropping-particle":"","family":"Morgan","given":"David","non-dropping-particle":"","parse-names":false,"suffix":""},{"dropping-particle":"","family":"Lampronti","given":"Giulio I.","non-dropping-particle":"","parse-names":false,"suffix":""},{"dropping-particle":"","family":"Saha","given":"Basudeb","non-dropping-particle":"","parse-names":false,"suffix":""}],"container-title":"Applied Catalysis B: Environmental","id":"ITEM-1","issue":"December 2017","issued":{"date-parts":[["2018"]]},"page":"451-462","publisher":"Elsevier","title":"Greener synthesis of dimethyl carbonate using a novel tin-zirconia/graphene nanocomposite catalyst","type":"article-journal","volume":"226"},"uris":["http://www.mendeley.com/documents/?uuid=13cbe093-eaaa-4cc0-8d77-a0426aaca774"]}],"mendeley":{"formattedCitation":"[28]","plainTextFormattedCitation":"[28]","previouslyFormattedCitation":"[28]"},"properties":{"noteIndex":0},"schema":"https://github.com/citation-style-language/schema/raw/master/csl-citation.json"}</w:instrText>
      </w:r>
      <w:r w:rsidR="002D6134">
        <w:rPr>
          <w:szCs w:val="24"/>
        </w:rPr>
        <w:fldChar w:fldCharType="separate"/>
      </w:r>
      <w:r w:rsidR="002D6134" w:rsidRPr="002D6134">
        <w:rPr>
          <w:noProof/>
          <w:szCs w:val="24"/>
        </w:rPr>
        <w:t>[28]</w:t>
      </w:r>
      <w:r w:rsidR="002D6134">
        <w:rPr>
          <w:szCs w:val="24"/>
        </w:rPr>
        <w:fldChar w:fldCharType="end"/>
      </w:r>
      <w:r w:rsidR="00B524F5" w:rsidRPr="001E33E8">
        <w:rPr>
          <w:szCs w:val="24"/>
        </w:rPr>
        <w:t xml:space="preserve"> and </w:t>
      </w:r>
      <w:r w:rsidR="00A3096B" w:rsidRPr="00C25863">
        <w:rPr>
          <w:noProof/>
          <w:szCs w:val="24"/>
        </w:rPr>
        <w:t>Rasal</w:t>
      </w:r>
      <w:r w:rsidR="00C25863">
        <w:rPr>
          <w:szCs w:val="24"/>
        </w:rPr>
        <w:t xml:space="preserve"> et al.</w:t>
      </w:r>
      <w:r w:rsidR="00A3096B">
        <w:rPr>
          <w:szCs w:val="24"/>
        </w:rPr>
        <w:t xml:space="preserve"> 2018 </w:t>
      </w:r>
      <w:r w:rsidR="00A3096B">
        <w:rPr>
          <w:szCs w:val="24"/>
        </w:rPr>
        <w:fldChar w:fldCharType="begin" w:fldLock="1"/>
      </w:r>
      <w:r w:rsidR="00CB10A7">
        <w:rPr>
          <w:szCs w:val="24"/>
        </w:rPr>
        <w:instrText>ADDIN CSL_CITATION {"citationItems":[{"id":"ITEM-1","itemData":{"DOI":"10.1016/j.mcat.2018.01.012","ISSN":"24688231","abstract":"Cyclic carbonates are industrially important chemicals. In this work, an efficient synthesis of cyclic carbonate was achieved by cyclization of epoxide with CO2using nanocrystalline lithium promoted magnesia (Li-MgO), without using any co-catalyst or solvent. A series of Li-MgO were prepared by gel combustion method and well characterized. Li-MgO forms active F-centers (crystallographic defect) due to the difference in valence state of lithium (Li+) and magnesium (Mg2+) and acts as an active site for CO2activation. In the synthesis of 4-(chloromethyl)-1,3-dioxolan-2-one from epichlorohydrin, 0.75% (w/w) Li-MgO was the most active catalyst for CO2fixation into cyclic carbonate with excellent conversion (</w:instrText>
      </w:r>
      <w:r w:rsidR="00CB10A7">
        <w:rPr>
          <w:rFonts w:ascii="Cambria Math" w:hAnsi="Cambria Math" w:cs="Cambria Math"/>
          <w:szCs w:val="24"/>
        </w:rPr>
        <w:instrText>∼</w:instrText>
      </w:r>
      <w:r w:rsidR="00CB10A7">
        <w:rPr>
          <w:szCs w:val="24"/>
        </w:rPr>
        <w:instrText>98%) and selectivity (100%), at 130 °C and 3 MPa of CO2pressure. The catalyst showed structural stability and was reused for three cycles without loss of activity. The current synthesis protocol is 100% atom-efficient and thus was extended to a variety of substrates. Langmuir- Hinshelwood-Hougen-Watson (LHHW) type of mechanism was proposed and kinetics studied. Both reactants are strongly adsorbed making the overall reaction zero order with an apparent activation energy of 15.14 kcal/mol.","author":[{"dropping-particle":"","family":"Rasal","given":"Kalidas B.","non-dropping-particle":"","parse-names":false,"suffix":""},{"dropping-particle":"","family":"Yadav","given":"Ganapati D.","non-dropping-particle":"","parse-names":false,"suffix":""},{"dropping-particle":"","family":"Koskinen","given":"Rauli","non-dropping-particle":"","parse-names":false,"suffix":""},{"dropping-particle":"","family":"Keiski","given":"Riitta","non-dropping-particle":"","parse-names":false,"suffix":""}],"container-title":"Molecular Catalysis","id":"ITEM-1","issued":{"date-parts":[["2018"]]},"page":"200-208","title":"Solventless synthesis of cyclic carbonates by direct utilization of CO2using nanocrystalline lithium promoted magnesia","type":"article-journal","volume":"451"},"uris":["http://www.mendeley.com/documents/?uuid=ee4ec878-7def-329d-a51f-9b4457a83526","http://www.mendeley.com/documents/?uuid=26f899a9-6d8c-48ae-b2e7-92b60d56e98e"]}],"mendeley":{"formattedCitation":"[29]","plainTextFormattedCitation":"[29]","previouslyFormattedCitation":"[29]"},"properties":{"noteIndex":0},"schema":"https://github.com/citation-style-language/schema/raw/master/csl-citation.json"}</w:instrText>
      </w:r>
      <w:r w:rsidR="00A3096B">
        <w:rPr>
          <w:szCs w:val="24"/>
        </w:rPr>
        <w:fldChar w:fldCharType="separate"/>
      </w:r>
      <w:r w:rsidR="00A3096B" w:rsidRPr="00A3096B">
        <w:rPr>
          <w:noProof/>
          <w:szCs w:val="24"/>
        </w:rPr>
        <w:t>[29]</w:t>
      </w:r>
      <w:r w:rsidR="00A3096B">
        <w:rPr>
          <w:szCs w:val="24"/>
        </w:rPr>
        <w:fldChar w:fldCharType="end"/>
      </w:r>
      <w:r w:rsidR="00B524F5">
        <w:rPr>
          <w:sz w:val="22"/>
        </w:rPr>
        <w:t>.</w:t>
      </w:r>
      <w:r w:rsidR="001E33E8">
        <w:rPr>
          <w:sz w:val="22"/>
        </w:rPr>
        <w:t xml:space="preserve"> </w:t>
      </w:r>
      <w:r w:rsidR="001E33E8" w:rsidRPr="001E33E8">
        <w:t>Conversely,</w:t>
      </w:r>
      <w:r w:rsidR="00A018A9">
        <w:t xml:space="preserve"> at higher reaction temperature</w:t>
      </w:r>
      <w:r w:rsidR="00E801A2">
        <w:t xml:space="preserve"> the pressure was constant from 75 bar to 85 bar </w:t>
      </w:r>
      <w:r w:rsidR="00B12B88">
        <w:t>after which there wa</w:t>
      </w:r>
      <w:r w:rsidR="00E801A2">
        <w:t xml:space="preserve">s a slight drop </w:t>
      </w:r>
      <w:r w:rsidR="00EA15FA">
        <w:rPr>
          <w:noProof/>
        </w:rPr>
        <w:t>in</w:t>
      </w:r>
      <w:r w:rsidR="00E801A2">
        <w:t xml:space="preserve"> the </w:t>
      </w:r>
      <w:r w:rsidR="00C25863">
        <w:t xml:space="preserve">BC </w:t>
      </w:r>
      <w:r w:rsidR="00E801A2">
        <w:t>yield of 1.</w:t>
      </w:r>
      <w:r w:rsidR="00FA48AC">
        <w:t>2</w:t>
      </w:r>
      <w:r w:rsidR="00E801A2">
        <w:t>5%</w:t>
      </w:r>
      <w:r w:rsidR="00325560">
        <w:t>. Hence</w:t>
      </w:r>
      <w:r w:rsidR="00C25863">
        <w:t>,</w:t>
      </w:r>
      <w:r w:rsidR="00325560">
        <w:t xml:space="preserve"> it can be </w:t>
      </w:r>
      <w:r w:rsidR="00A018A9">
        <w:t xml:space="preserve">observed </w:t>
      </w:r>
      <w:r w:rsidR="00325560">
        <w:t xml:space="preserve">that the optimum reaction temperature is 135 </w:t>
      </w:r>
      <w:r w:rsidR="00325560" w:rsidRPr="00C25863">
        <w:rPr>
          <w:noProof/>
          <w:vertAlign w:val="superscript"/>
        </w:rPr>
        <w:t>o</w:t>
      </w:r>
      <w:r w:rsidR="00B12B88" w:rsidRPr="00C25863">
        <w:rPr>
          <w:noProof/>
        </w:rPr>
        <w:t>C</w:t>
      </w:r>
      <w:r w:rsidR="00B12B88">
        <w:t xml:space="preserve"> and </w:t>
      </w:r>
      <w:r w:rsidR="00325560">
        <w:t xml:space="preserve">pressure is 75 bar. </w:t>
      </w:r>
    </w:p>
    <w:p w:rsidR="00DC2563" w:rsidRDefault="001A1BFF" w:rsidP="009867C4">
      <w:pPr>
        <w:jc w:val="both"/>
      </w:pPr>
      <w:r>
        <w:t>T</w:t>
      </w:r>
      <w:r w:rsidR="00D604B3">
        <w:t xml:space="preserve">he effect of catalyst loading and </w:t>
      </w:r>
      <w:r w:rsidR="00A018A9">
        <w:t xml:space="preserve">reaction </w:t>
      </w:r>
      <w:r w:rsidR="00D604B3">
        <w:t xml:space="preserve">time on </w:t>
      </w:r>
      <w:r w:rsidR="00C25863">
        <w:t xml:space="preserve">BO </w:t>
      </w:r>
      <w:r w:rsidR="00D604B3">
        <w:t>conversio</w:t>
      </w:r>
      <w:r w:rsidR="00C25863">
        <w:t>n (see</w:t>
      </w:r>
      <w:r w:rsidR="00F34B60">
        <w:t xml:space="preserve"> Figure </w:t>
      </w:r>
      <w:r w:rsidR="00A018A9">
        <w:t>13</w:t>
      </w:r>
      <w:r w:rsidR="00C25863">
        <w:t>)</w:t>
      </w:r>
      <w:r w:rsidR="00F34B60">
        <w:t xml:space="preserve"> shows an</w:t>
      </w:r>
      <w:r w:rsidR="00D604B3">
        <w:t xml:space="preserve"> </w:t>
      </w:r>
      <w:r w:rsidR="00F34B60">
        <w:t xml:space="preserve">increase in catalyst loading </w:t>
      </w:r>
      <w:r w:rsidR="00B12B88">
        <w:t xml:space="preserve">that </w:t>
      </w:r>
      <w:r w:rsidR="00F34B60">
        <w:t xml:space="preserve">leads to a corresponding </w:t>
      </w:r>
      <w:r w:rsidR="00FA48AC">
        <w:t xml:space="preserve">rapid </w:t>
      </w:r>
      <w:r w:rsidR="00F34B60">
        <w:t>increase in the</w:t>
      </w:r>
      <w:r w:rsidR="00D604B3">
        <w:t xml:space="preserve"> </w:t>
      </w:r>
      <w:r w:rsidR="00C25863">
        <w:t>BO</w:t>
      </w:r>
      <w:r w:rsidR="001418BE">
        <w:t xml:space="preserve"> conversion</w:t>
      </w:r>
      <w:r>
        <w:t xml:space="preserve">, however, </w:t>
      </w:r>
      <w:r w:rsidR="00C25863">
        <w:t>BO conversion i</w:t>
      </w:r>
      <w:r w:rsidR="001418BE">
        <w:t>s steady</w:t>
      </w:r>
      <w:r w:rsidR="00D604B3">
        <w:t xml:space="preserve"> </w:t>
      </w:r>
      <w:r w:rsidR="00B12B88">
        <w:t>at</w:t>
      </w:r>
      <w:r w:rsidR="00D604B3">
        <w:t xml:space="preserve"> </w:t>
      </w:r>
      <w:r w:rsidR="00D604B3" w:rsidRPr="00EA15FA">
        <w:rPr>
          <w:noProof/>
        </w:rPr>
        <w:t>cataly</w:t>
      </w:r>
      <w:r w:rsidR="00EA15FA">
        <w:rPr>
          <w:noProof/>
        </w:rPr>
        <w:t>s</w:t>
      </w:r>
      <w:r w:rsidR="00C25863">
        <w:rPr>
          <w:noProof/>
        </w:rPr>
        <w:t>t</w:t>
      </w:r>
      <w:r w:rsidR="00D604B3">
        <w:t xml:space="preserve"> loading goes beyond</w:t>
      </w:r>
      <w:r>
        <w:t xml:space="preserve"> 10% (w/w)</w:t>
      </w:r>
      <w:r w:rsidR="00B12B88">
        <w:t xml:space="preserve"> </w:t>
      </w:r>
      <w:r w:rsidR="00C25863">
        <w:t>until</w:t>
      </w:r>
      <w:r w:rsidR="00B12B88">
        <w:t xml:space="preserve"> 14% (w/w)</w:t>
      </w:r>
      <w:r w:rsidR="00D604B3">
        <w:t xml:space="preserve">. </w:t>
      </w:r>
      <w:r>
        <w:t>Similarly, the effect</w:t>
      </w:r>
      <w:r w:rsidR="001418BE">
        <w:t xml:space="preserve"> of time on </w:t>
      </w:r>
      <w:r w:rsidR="00C25863">
        <w:t>BO</w:t>
      </w:r>
      <w:r w:rsidR="00A018A9">
        <w:t xml:space="preserve"> </w:t>
      </w:r>
      <w:r w:rsidR="001418BE">
        <w:t>conversion reflects</w:t>
      </w:r>
      <w:r>
        <w:t xml:space="preserve"> the same pattern</w:t>
      </w:r>
      <w:r w:rsidR="00C25863">
        <w:t xml:space="preserve"> beyond 20 </w:t>
      </w:r>
      <w:r w:rsidR="00A018A9">
        <w:t xml:space="preserve">h where it </w:t>
      </w:r>
      <w:r w:rsidRPr="00C25863">
        <w:rPr>
          <w:noProof/>
        </w:rPr>
        <w:t>remain</w:t>
      </w:r>
      <w:r w:rsidR="00C25863">
        <w:rPr>
          <w:noProof/>
        </w:rPr>
        <w:t>s</w:t>
      </w:r>
      <w:r>
        <w:t xml:space="preserve"> constant. </w:t>
      </w:r>
      <w:r w:rsidR="001418BE">
        <w:t>Furthermore, Figu</w:t>
      </w:r>
      <w:r w:rsidR="00C25863">
        <w:t>re 1</w:t>
      </w:r>
      <w:r w:rsidR="00A018A9">
        <w:t>4</w:t>
      </w:r>
      <w:r w:rsidR="00C25863">
        <w:t xml:space="preserve"> shows that BC</w:t>
      </w:r>
      <w:r w:rsidR="00B12B88">
        <w:t xml:space="preserve"> yield was constant from </w:t>
      </w:r>
      <w:r w:rsidR="001418BE">
        <w:t xml:space="preserve">20 h </w:t>
      </w:r>
      <w:r w:rsidR="00B12B88">
        <w:t xml:space="preserve">upward </w:t>
      </w:r>
      <w:r w:rsidR="001418BE">
        <w:t xml:space="preserve">and at 10% (w/w) </w:t>
      </w:r>
      <w:r w:rsidR="00C25863">
        <w:t>catalyst loading,</w:t>
      </w:r>
      <w:r w:rsidR="001418BE">
        <w:t xml:space="preserve"> although there </w:t>
      </w:r>
      <w:r w:rsidR="001418BE" w:rsidRPr="00EA15FA">
        <w:rPr>
          <w:noProof/>
        </w:rPr>
        <w:t>w</w:t>
      </w:r>
      <w:r w:rsidR="00EA15FA">
        <w:rPr>
          <w:noProof/>
        </w:rPr>
        <w:t>as</w:t>
      </w:r>
      <w:r w:rsidR="001418BE">
        <w:t xml:space="preserve"> </w:t>
      </w:r>
      <w:r w:rsidR="00EA15FA">
        <w:t xml:space="preserve">a </w:t>
      </w:r>
      <w:r w:rsidR="001418BE" w:rsidRPr="00EA15FA">
        <w:rPr>
          <w:noProof/>
        </w:rPr>
        <w:t>noticeable</w:t>
      </w:r>
      <w:r w:rsidR="00C25863">
        <w:t xml:space="preserve"> </w:t>
      </w:r>
      <w:r w:rsidR="001418BE">
        <w:t xml:space="preserve">drop in the </w:t>
      </w:r>
      <w:r w:rsidR="00C25863">
        <w:t xml:space="preserve">BC </w:t>
      </w:r>
      <w:r w:rsidR="001418BE">
        <w:t xml:space="preserve">yield </w:t>
      </w:r>
      <w:r w:rsidR="00C25863">
        <w:t>when the catalyst loading was</w:t>
      </w:r>
      <w:r w:rsidR="001418BE">
        <w:t xml:space="preserve"> 15% </w:t>
      </w:r>
      <w:r w:rsidR="00FA48AC">
        <w:t xml:space="preserve">(w/w) and reaction time of 24 h. </w:t>
      </w:r>
      <w:r w:rsidR="00FA48AC" w:rsidRPr="00EA15FA">
        <w:rPr>
          <w:noProof/>
        </w:rPr>
        <w:t>Th</w:t>
      </w:r>
      <w:r w:rsidR="00EA15FA">
        <w:rPr>
          <w:noProof/>
        </w:rPr>
        <w:t>is</w:t>
      </w:r>
      <w:r w:rsidR="00C25863">
        <w:rPr>
          <w:noProof/>
        </w:rPr>
        <w:t xml:space="preserve"> significant</w:t>
      </w:r>
      <w:r w:rsidR="001418BE" w:rsidRPr="00EA15FA">
        <w:rPr>
          <w:noProof/>
        </w:rPr>
        <w:t xml:space="preserve"> drop</w:t>
      </w:r>
      <w:r w:rsidR="001418BE">
        <w:t xml:space="preserve"> can be attributed to </w:t>
      </w:r>
      <w:r w:rsidR="00EA15FA">
        <w:t xml:space="preserve">the </w:t>
      </w:r>
      <w:r w:rsidR="001418BE" w:rsidRPr="00EA15FA">
        <w:rPr>
          <w:noProof/>
        </w:rPr>
        <w:t>formation</w:t>
      </w:r>
      <w:r w:rsidR="001418BE">
        <w:t xml:space="preserve"> of oligomers and isomers</w:t>
      </w:r>
      <w:r w:rsidR="00C25863">
        <w:t>,</w:t>
      </w:r>
      <w:r w:rsidR="001418BE">
        <w:t xml:space="preserve"> which were below</w:t>
      </w:r>
      <w:r w:rsidR="00C25863">
        <w:t xml:space="preserve"> the</w:t>
      </w:r>
      <w:r w:rsidR="001418BE">
        <w:t xml:space="preserve"> </w:t>
      </w:r>
      <w:r w:rsidR="009867C4">
        <w:t xml:space="preserve">flame </w:t>
      </w:r>
      <w:r w:rsidR="009867C4" w:rsidRPr="00726E89">
        <w:rPr>
          <w:noProof/>
        </w:rPr>
        <w:t>ionisation</w:t>
      </w:r>
      <w:r w:rsidR="009867C4">
        <w:t xml:space="preserve"> detection limits. </w:t>
      </w:r>
      <w:r w:rsidR="00325560">
        <w:t>For</w:t>
      </w:r>
      <w:r w:rsidR="009867C4">
        <w:t xml:space="preserve"> this study</w:t>
      </w:r>
      <w:r w:rsidR="00B12B88">
        <w:t xml:space="preserve">, </w:t>
      </w:r>
      <w:r w:rsidR="00325560">
        <w:t>all further</w:t>
      </w:r>
      <w:r w:rsidR="00E26F4F">
        <w:t xml:space="preserve"> </w:t>
      </w:r>
      <w:r w:rsidR="00325560">
        <w:t xml:space="preserve">OFAT experiments were conducted </w:t>
      </w:r>
      <w:r w:rsidR="00D604B3">
        <w:t xml:space="preserve">at 75 bar, 135 </w:t>
      </w:r>
      <w:r w:rsidR="00D604B3" w:rsidRPr="00D604B3">
        <w:rPr>
          <w:vertAlign w:val="superscript"/>
        </w:rPr>
        <w:t>o</w:t>
      </w:r>
      <w:r w:rsidR="00D604B3">
        <w:t xml:space="preserve">C, 10% </w:t>
      </w:r>
      <w:r>
        <w:t xml:space="preserve">(w/w) catalyst loading </w:t>
      </w:r>
      <w:r w:rsidRPr="00726E89">
        <w:rPr>
          <w:noProof/>
        </w:rPr>
        <w:t>and</w:t>
      </w:r>
      <w:r>
        <w:t xml:space="preserve"> </w:t>
      </w:r>
      <w:r w:rsidR="00C25863">
        <w:t xml:space="preserve">for </w:t>
      </w:r>
      <w:r>
        <w:t>20 h</w:t>
      </w:r>
      <w:r w:rsidR="00D604B3">
        <w:t>. The optimum reaction conditions are within the range of</w:t>
      </w:r>
      <w:r w:rsidR="00C25863">
        <w:t xml:space="preserve"> the</w:t>
      </w:r>
      <w:r w:rsidR="00D604B3">
        <w:t xml:space="preserve"> literature published</w:t>
      </w:r>
      <w:r w:rsidR="00A3096B">
        <w:t xml:space="preserve"> </w:t>
      </w:r>
      <w:r w:rsidR="00A3096B">
        <w:fldChar w:fldCharType="begin" w:fldLock="1"/>
      </w:r>
      <w:r w:rsidR="00CB10A7">
        <w:instrText>ADDIN CSL_CITATION {"citationItems":[{"id":"ITEM-1","itemData":{"DOI":"10.1021/ja9902165","ISBN":"0002-7863","ISSN":"00027863","abstract":"The efficient transformation of harmful wastes such as CO 2 into useful chemicals is an important contribution to the preserva-tion of the earth. Chemical fixation of CO 2 onto organic com-pounds is interesting because of a synthetic merit; one carbon atom and two oxygen atoms can be incorporated in one step with a high atom efficiency. In this sense, the addition reaction of CO 2 to epoxides is a powerful candidate for CO 2 fixation to produce five-membered cyclic carbonate which can be used as valuable raw materials for engineering plastics and highly polar solvents. 1 Various catalysts such as metal halides, onium halides, and MgO have been continuously explored in the addition of CO 2 to epox-ides. 1 A key step in the above reaction, as well as other chemical fixation reactions of CO 2 , is activation of the unreactive CO 2 mole-cule with metal catalysts and light. Hydrotalcites consist of Brucite-like layers having a positive charge with anionic species in the interlayer, forming neutral clay materials. 2 We have already reported that hydrotalcites are excellent catalysts for the Baeyer-Villiger oxidation, 3 epoxida-tion, 4 and oxidative dehydrogenation 5 with the use of H 2 O 2 and molecular oxygen as oxidants. Further, hydrotalcites have been often used as precursors for active Mg-Al mixed oxide catalysts having strong basic sites on their surface. 6 Here, we found that the Mg-Al mixed oxides obtained by calcination of the hydro-talcites were effective catalysts for the fixation of CO 2 to various epoxides to form the corresponding five-membered cyclic carbon-ates. Compared with other reported catalysts for this addition reaction, the Mg-Al mixed oxides have the following advan-tages: (1) highly catalytic actiVity eVen under an atmospheric CO 2 pressure, (2) reusable catalysts, and (3) the stereospecific addition Via a retention of the configuration of epoxides. In this paper, we report the unique catalysis of the Mg-Al mixed oxides for the selective formation of cyclic carbonates on the basis of characterization of the oxide catalysts using physicochemical methods.","author":[{"dropping-particle":"","family":"Yamaguchi","given":"Kazuya","non-dropping-particle":"","parse-names":false,"suffix":""},{"dropping-particle":"","family":"Ebitani","given":"Kohki","non-dropping-particle":"","parse-names":false,"suffix":""},{"dropping-particle":"","family":"Yoshida","given":"Tomoko","non-dropping-particle":"","parse-names":false,"suffix":""},{"dropping-particle":"","family":"Yoshida","given":"Hisao","non-dropping-particle":"","parse-names":false,"suffix":""},{"dropping-particle":"","family":"Kaneda","given":"Kiyotomi","non-dropping-particle":"","parse-names":false,"suffix":""}],"container-title":"Journal of the American Chemical Society","id":"ITEM-1","issue":"18","issued":{"date-parts":[["1999","5"]]},"page":"4526-4527","title":"Mg-Al mixed oxides as highly active acid-base catalysts for cycloaddition of carbon dioxide to epoxides","type":"article-journal","volume":"121"},"uris":["http://www.mendeley.com/documents/?uuid=a003265b-bcad-3f22-8fdb-ca9bd1f9334b","http://www.mendeley.com/documents/?uuid=8bfd39ac-7efb-4d6e-bcc1-2dae587ee99a"]},{"id":"ITEM-2","itemData":{"DOI":"10.1039/b819997c","abstract":"Carbon dioxide (CO2) is an easily available, renewable carbon resource, which has the advantages of being non-toxic, abundant and economical. CO2 is also attractive as an environmentally friendly chemical reagent, and is especially useful as a phosgene substitute. CO2 is an \"anhydrous carbonic acid\" that rapidly reacts with basic compounds. Nucleophilic attack at CO2 conveniently produces carboxyl and carbamoyl groups. Further reactions of these species with electrophiles lead to the formation of organic carbonates and carbamates. The present article deals with the synthetic technologies leading to organic carbonates using CO 2 as a raw material. © 2009 The Royal Society of Chemistry.","author":[{"dropping-particle":"","family":"Sakakura","given":"Toshiyasu","non-dropping-particle":"","parse-names":false,"suffix":""},{"dropping-particle":"","family":"Kohno","given":"Kazufumi","non-dropping-particle":"","parse-names":false,"suffix":""}],"container-title":"Chemical Communications","id":"ITEM-2","issue":"11","issued":{"date-parts":[["2009"]]},"page":"1312","title":"The synthesis of organic carbonates from carbon dioxide","type":"article-journal"},"uris":["http://www.mendeley.com/documents/?uuid=4cd52758-ceb8-367c-9795-3dd96753ad8d","http://www.mendeley.com/documents/?uuid=da76177e-f83b-4d84-9d81-4d636160ccc3"]},{"id":"ITEM-3","itemData":{"DOI":"10.1016/J.JCAT.2016.11.038","ISBN":"0021-9517","ISSN":"0021-9517","abstract":"Novel metal-free tri-s-triazine terminal-linked ionic liquids have been developed from various precursors of urea-derivative-based ionic liquid/urea by a co-condensation method. These were successfully used for the chemical fixation of CO2 to epoxides producing cyclic carbonates under mild and green conditions in which no co-catalyst and solvent were needed. The tri-s-triazine terminal-linked ionic liquids so prepared possess multiple functionalities of hydrogen bond donor ability, nucleophilicity, and Lewis base property, which are vital to the ring-opening of epoxide and the activation of CO2. Reaction parameters (temperature, CO2 pressure, catalyst loading, time, water content) for cycloaddition of CO2 with propylene oxide (PO) to propylene carbonate (PC) over tri-s-triazine terminal-linked ionic liquids were optimized. It has been shown that, under the optimal conditions, the catalyst is also versatile to CO2 cycloaddition with other epoxides, can be reused in up to five consecutive recycles without significant loss of activity, and can still remain active in the presence of moderate amounts of water. A possible reaction mechanism has been proposed. The single-component, metal-free, multifunctional, and easily recyclable tri-s-triazine terminal-linked ionic liquids reported here can be an effective and ecofriendly catalyst for highly efficient CO2 fixation.","author":[{"dropping-particle":"","family":"Liu","given":"Mengshuai","non-dropping-particle":"","parse-names":false,"suffix":""},{"dropping-particle":"","family":"Lan","given":"Jianwen","non-dropping-particle":"","parse-names":false,"suffix":""},{"dropping-particle":"","family":"Liang","given":"Lin","non-dropping-particle":"","parse-names":false,"suffix":""},{"dropping-particle":"","family":"Sun","given":"Jianmin","non-dropping-particle":"","parse-names":false,"suffix":""},{"dropping-particle":"","family":"Arai","given":"Masahiko","non-dropping-particle":"","parse-names":false,"suffix":""}],"container-title":"Journal of Catalysis","id":"ITEM-3","issued":{"date-parts":[["2017"]]},"title":"Heterogeneous catalytic conversion of CO2 and epoxides to cyclic carbonates over multifunctional tri-s-triazine terminal-linked ionic liquids","type":"article-journal"},"uris":["http://www.mendeley.com/documents/?uuid=e04543a4-1f5f-36d9-aefc-7f1700d7db41","http://www.mendeley.com/documents/?uuid=97863b6d-b54e-4c9d-8393-65fed9e3f7d7"]},{"id":"ITEM-4","itemData":{"DOI":"10.1021/ie500345z","ISSN":"15205045","abstract":"Several heterogeneous catalysts have been investigated for solvent-free synthesis of propylene carbonate (PC) for cycloaddition reaction of propylene oxide (PO) and carbon dioxide (CO2). The characterization of different heterogeneous catalysts has been successfully carried out using Raman spectroscopy, scanning electron microscopy, and X-ray diffraction analysis. Batch cycloaddition reaction of PC and CO2 has been conducted in a high pressure reactor. The effect of various parameters that could influence the conversion of PO and the selectivity and yield of PC such as catalyst types, catalyst loading, CO2 pressure, reaction temperature, and reaction time has been studied to find the optimum conditions and the best preferred catalyst for this reaction. Ceria and lanthana doped zirconia (Ce?La?Zr?O) catalyst has been found to be the most active and selective for synthesis of PC as compared to other heterogeneous catalysts that were tested as part of this research. Catalyst reusability studies have been conducted to investigate the long-term stability of the best performed catalyst for synthesis of PC, and it has been found that the catalyst could be reused several times without losing its catalytic activity. An artificial neural network (ANN) model has been developed for PC synthesis by cycloaddition reaction of PO and CO2 using Ce?La?Zr?O catalyst to compare the experimental data and the predicted results by ANN model. The ANN model predicted values are in good agreement with the experimental results. Several heterogeneous catalysts have been investigated for solvent-free synthesis of propylene carbonate (PC) for cycloaddition reaction of propylene oxide (PO) and carbon dioxide (CO2). The characterization of different heterogeneous catalysts has been successfully carried out using Raman spectroscopy, scanning electron microscopy, and X-ray diffraction analysis. Batch cycloaddition reaction of PC and CO2 has been conducted in a high pressure reactor. The effect of various parameters that could influence the conversion of PO and the selectivity and yield of PC such as catalyst types, catalyst loading, CO2 pressure, reaction temperature, and reaction time has been studied to find the optimum conditions and the best preferred catalyst for this reaction. Ceria and lanthana doped zirconia (Ce?La?Zr?O) catalyst has been found to be the most active and selective for synthesis of PC as compared to other heterogeneous catalysts that were tested as part of this re…","author":[{"dropping-particle":"","family":"Adeleye","given":"Adegboyega Isaac","non-dropping-particle":"","parse-names":false,"suffix":""},{"dropping-particle":"","family":"Patel","given":"Dipesh","non-dropping-particle":"","parse-names":false,"suffix":""},{"dropping-particle":"","family":"Niyogi","given":"Debdarsan","non-dropping-particle":"","parse-names":false,"suffix":""},{"dropping-particle":"","family":"Saha","given":"Basudeb","non-dropping-particle":"","parse-names":false,"suffix":""}],"container-title":"Industrial and Engineering Chemistry Research","id":"ITEM-4","issue":"49","issued":{"date-parts":[["2014","12"]]},"page":"18647-18657","publisher":"American Chemical Society","title":"Efficient and greener synthesis of propylene carbonate from carbon dioxide and propylene oxide","type":"article-journal","volume":"53"},"uris":["http://www.mendeley.com/documents/?uuid=d5129b85-d1bb-49cb-a04c-610da4f4a412","http://www.mendeley.com/documents/?uuid=88363751-f9c7-49c5-bd61-c0ad098591a4"]}],"mendeley":{"formattedCitation":"[30–33]","plainTextFormattedCitation":"[30–33]","previouslyFormattedCitation":"[30–33]"},"properties":{"noteIndex":0},"schema":"https://github.com/citation-style-language/schema/raw/master/csl-citation.json"}</w:instrText>
      </w:r>
      <w:r w:rsidR="00A3096B">
        <w:fldChar w:fldCharType="separate"/>
      </w:r>
      <w:r w:rsidR="00A3096B" w:rsidRPr="00A3096B">
        <w:rPr>
          <w:noProof/>
        </w:rPr>
        <w:t>[30–33]</w:t>
      </w:r>
      <w:r w:rsidR="00A3096B">
        <w:fldChar w:fldCharType="end"/>
      </w:r>
      <w:r w:rsidR="00D604B3">
        <w:t>.</w:t>
      </w:r>
      <w:r w:rsidR="00325560">
        <w:t xml:space="preserve"> </w:t>
      </w:r>
      <w:r w:rsidR="00035697">
        <w:t xml:space="preserve"> </w:t>
      </w:r>
    </w:p>
    <w:p w:rsidR="00B619E0" w:rsidRPr="00DC2563" w:rsidRDefault="00B619E0" w:rsidP="009867C4">
      <w:pPr>
        <w:jc w:val="both"/>
      </w:pPr>
    </w:p>
    <w:p w:rsidR="00FF4357" w:rsidRPr="00FB6D14" w:rsidRDefault="00133C55" w:rsidP="00FB6D14">
      <w:pPr>
        <w:pStyle w:val="Heading4"/>
      </w:pPr>
      <w:r w:rsidRPr="00FB6D14">
        <w:t>3.</w:t>
      </w:r>
      <w:r w:rsidR="00FB6D14" w:rsidRPr="00FB6D14">
        <w:t>4</w:t>
      </w:r>
      <w:r w:rsidRPr="00FB6D14">
        <w:t xml:space="preserve">.2.1 Interactive effect of reaction temperature and </w:t>
      </w:r>
      <w:r w:rsidR="00DC2563" w:rsidRPr="00FB6D14">
        <w:t xml:space="preserve">pressure </w:t>
      </w:r>
    </w:p>
    <w:p w:rsidR="00F409D5" w:rsidRDefault="00DC2563">
      <w:pPr>
        <w:jc w:val="both"/>
      </w:pPr>
      <w:r>
        <w:t xml:space="preserve">It has been observed from </w:t>
      </w:r>
      <w:r w:rsidR="008E2A68">
        <w:t>F</w:t>
      </w:r>
      <w:r w:rsidR="00C25863">
        <w:t>igure</w:t>
      </w:r>
      <w:r w:rsidR="00631BED">
        <w:t>s</w:t>
      </w:r>
      <w:r w:rsidR="00C25863">
        <w:t xml:space="preserve"> </w:t>
      </w:r>
      <w:r w:rsidR="00631BED">
        <w:t>11 and 12</w:t>
      </w:r>
      <w:r w:rsidR="00A4083C">
        <w:t xml:space="preserve"> that the </w:t>
      </w:r>
      <w:r w:rsidR="00A4083C" w:rsidRPr="00EA15FA">
        <w:rPr>
          <w:noProof/>
        </w:rPr>
        <w:t>effect</w:t>
      </w:r>
      <w:r w:rsidR="00EA15FA">
        <w:rPr>
          <w:noProof/>
        </w:rPr>
        <w:t>ive</w:t>
      </w:r>
      <w:r w:rsidR="00A4083C">
        <w:t xml:space="preserve"> reaction temperature has </w:t>
      </w:r>
      <w:r w:rsidR="00EA15FA">
        <w:t xml:space="preserve">a </w:t>
      </w:r>
      <w:r w:rsidR="00A4083C" w:rsidRPr="00EA15FA">
        <w:rPr>
          <w:noProof/>
        </w:rPr>
        <w:t>positive</w:t>
      </w:r>
      <w:r w:rsidR="00A4083C">
        <w:t xml:space="preserve"> effect on process responses until </w:t>
      </w:r>
      <w:r w:rsidR="00C25863">
        <w:t xml:space="preserve">a </w:t>
      </w:r>
      <w:r w:rsidR="00A4083C">
        <w:t xml:space="preserve">specific value, </w:t>
      </w:r>
      <w:r w:rsidR="00C25863">
        <w:t>and then the</w:t>
      </w:r>
      <w:r w:rsidR="00A4083C">
        <w:t xml:space="preserve"> responses decrease at </w:t>
      </w:r>
      <w:r w:rsidR="00C25863">
        <w:t xml:space="preserve">a </w:t>
      </w:r>
      <w:r w:rsidR="00C25863" w:rsidRPr="00C25863">
        <w:rPr>
          <w:noProof/>
        </w:rPr>
        <w:t>higher</w:t>
      </w:r>
      <w:r w:rsidR="00A4083C">
        <w:t xml:space="preserve"> temperature. Similarly, the effect of reaction pressure on BC yield has </w:t>
      </w:r>
      <w:r w:rsidR="00EA15FA">
        <w:t xml:space="preserve">an </w:t>
      </w:r>
      <w:r w:rsidR="00A4083C" w:rsidRPr="00EA15FA">
        <w:rPr>
          <w:noProof/>
        </w:rPr>
        <w:t>increasing</w:t>
      </w:r>
      <w:r w:rsidR="00726E89">
        <w:t xml:space="preserve"> effect from 60 bar to 84 bar and beyond 84 bar there was  slight drop in BC yield</w:t>
      </w:r>
      <w:r w:rsidR="00A4083C">
        <w:t xml:space="preserve">. However, the effect of the reaction pressure has </w:t>
      </w:r>
      <w:r w:rsidR="00726E89">
        <w:t>an</w:t>
      </w:r>
      <w:r w:rsidR="00A4083C">
        <w:t xml:space="preserve"> increasing effect on the BO conversion. These observatio</w:t>
      </w:r>
      <w:r w:rsidR="00726E89">
        <w:t>ns have been made by changing</w:t>
      </w:r>
      <w:r w:rsidR="00A4083C">
        <w:t xml:space="preserve"> one variable while keeping the other variables at a constant value. Alternatively, the interactive effect of reaction temperature and pressure on the reaction responses has different observations. </w:t>
      </w:r>
      <w:r w:rsidR="00F409D5">
        <w:t xml:space="preserve">As illustrated in Tables </w:t>
      </w:r>
      <w:r w:rsidR="002065B7">
        <w:t>4</w:t>
      </w:r>
      <w:r w:rsidR="00F409D5">
        <w:t xml:space="preserve"> and </w:t>
      </w:r>
      <w:r w:rsidR="002065B7">
        <w:t>5</w:t>
      </w:r>
      <w:r w:rsidR="00F409D5">
        <w:t xml:space="preserve">, the interaction between temperature and pressure (AB) </w:t>
      </w:r>
      <w:r w:rsidR="00726E89">
        <w:t xml:space="preserve">has </w:t>
      </w:r>
      <w:r w:rsidR="00EA15FA">
        <w:t xml:space="preserve">a </w:t>
      </w:r>
      <w:r w:rsidR="00F409D5" w:rsidRPr="00EA15FA">
        <w:rPr>
          <w:noProof/>
        </w:rPr>
        <w:t>highly</w:t>
      </w:r>
      <w:r w:rsidR="00F409D5">
        <w:t xml:space="preserve"> significant effect on both responses. This has been clear</w:t>
      </w:r>
      <w:r w:rsidR="00C56CA7">
        <w:t>ly observed in Figures 1</w:t>
      </w:r>
      <w:r w:rsidR="008E2A68">
        <w:t xml:space="preserve">1 </w:t>
      </w:r>
      <w:r w:rsidR="00C56CA7">
        <w:t>and 1</w:t>
      </w:r>
      <w:r w:rsidR="008E2A68">
        <w:t>2</w:t>
      </w:r>
      <w:r w:rsidR="00C56CA7">
        <w:t>, where the effect of temperature on both responses vari</w:t>
      </w:r>
      <w:r w:rsidR="00726E89">
        <w:t>es with</w:t>
      </w:r>
      <w:r w:rsidR="00C56CA7">
        <w:t xml:space="preserve"> pressure and </w:t>
      </w:r>
      <w:r w:rsidR="00C56CA7" w:rsidRPr="00C56CA7">
        <w:rPr>
          <w:i/>
          <w:iCs/>
        </w:rPr>
        <w:t>vice-versa</w:t>
      </w:r>
      <w:r w:rsidR="00C56CA7">
        <w:t>.</w:t>
      </w:r>
    </w:p>
    <w:p w:rsidR="00185723" w:rsidRDefault="00185723">
      <w:pPr>
        <w:jc w:val="both"/>
      </w:pPr>
      <w:r>
        <w:t xml:space="preserve">As shown in Figures 11 and 12, the effect of reaction temperature at 60 bar has an </w:t>
      </w:r>
      <w:r w:rsidRPr="00C55772">
        <w:rPr>
          <w:noProof/>
        </w:rPr>
        <w:t>increasing</w:t>
      </w:r>
      <w:r>
        <w:t xml:space="preserve"> effect on both responses (BO conversion and BC yield) until around 150 </w:t>
      </w:r>
      <w:r w:rsidRPr="00F402D9">
        <w:rPr>
          <w:vertAlign w:val="superscript"/>
        </w:rPr>
        <w:t>o</w:t>
      </w:r>
      <w:r>
        <w:t xml:space="preserve">C, and beyond </w:t>
      </w:r>
      <w:r w:rsidR="00E26F4F">
        <w:br/>
      </w:r>
      <w:r>
        <w:lastRenderedPageBreak/>
        <w:t xml:space="preserve">150 </w:t>
      </w:r>
      <w:r w:rsidRPr="000E015C">
        <w:rPr>
          <w:noProof/>
          <w:vertAlign w:val="superscript"/>
        </w:rPr>
        <w:t>o</w:t>
      </w:r>
      <w:r w:rsidRPr="000E015C">
        <w:rPr>
          <w:noProof/>
        </w:rPr>
        <w:t>C</w:t>
      </w:r>
      <w:r>
        <w:t xml:space="preserve"> the effect of temperature is insignificant on the BC yield. However, the effect of reaction temperature at 90 bar is totally different </w:t>
      </w:r>
      <w:r w:rsidRPr="003832E8">
        <w:rPr>
          <w:noProof/>
        </w:rPr>
        <w:t>on bo</w:t>
      </w:r>
      <w:r>
        <w:rPr>
          <w:noProof/>
        </w:rPr>
        <w:t xml:space="preserve">th </w:t>
      </w:r>
      <w:r w:rsidRPr="003832E8">
        <w:rPr>
          <w:noProof/>
        </w:rPr>
        <w:t xml:space="preserve">responses </w:t>
      </w:r>
      <w:r>
        <w:t>where there is an increasing effect on both responses until 135</w:t>
      </w:r>
      <w:r w:rsidRPr="00F402D9">
        <w:rPr>
          <w:vertAlign w:val="superscript"/>
        </w:rPr>
        <w:t xml:space="preserve"> </w:t>
      </w:r>
      <w:r w:rsidRPr="000E015C">
        <w:rPr>
          <w:noProof/>
          <w:vertAlign w:val="superscript"/>
        </w:rPr>
        <w:t>o</w:t>
      </w:r>
      <w:r w:rsidRPr="000E015C">
        <w:rPr>
          <w:noProof/>
        </w:rPr>
        <w:t>C</w:t>
      </w:r>
      <w:r w:rsidRPr="009E0E0E">
        <w:rPr>
          <w:noProof/>
        </w:rPr>
        <w:t xml:space="preserve"> where there is no noticeable improvement </w:t>
      </w:r>
      <w:r>
        <w:rPr>
          <w:noProof/>
        </w:rPr>
        <w:t>i</w:t>
      </w:r>
      <w:r w:rsidRPr="00526AA9">
        <w:rPr>
          <w:noProof/>
        </w:rPr>
        <w:t>n</w:t>
      </w:r>
      <w:r w:rsidRPr="009E0E0E">
        <w:rPr>
          <w:noProof/>
        </w:rPr>
        <w:t xml:space="preserve"> BC yield rather a drop in the response of BC yield </w:t>
      </w:r>
      <w:r>
        <w:rPr>
          <w:noProof/>
        </w:rPr>
        <w:t>as the temperature is increased</w:t>
      </w:r>
      <w:r w:rsidRPr="009E0E0E">
        <w:rPr>
          <w:noProof/>
        </w:rPr>
        <w:t xml:space="preserve"> at 90 bar</w:t>
      </w:r>
      <w:r>
        <w:rPr>
          <w:noProof/>
        </w:rPr>
        <w:t>. This shows that</w:t>
      </w:r>
      <w:r>
        <w:t xml:space="preserve"> the temperature has a </w:t>
      </w:r>
      <w:r w:rsidRPr="00F12D89">
        <w:rPr>
          <w:noProof/>
        </w:rPr>
        <w:t>negative</w:t>
      </w:r>
      <w:r>
        <w:t xml:space="preserve"> effect on both responses at higher values. Besides, the effect of pressure at 100 </w:t>
      </w:r>
      <w:r w:rsidRPr="000E015C">
        <w:rPr>
          <w:noProof/>
          <w:vertAlign w:val="superscript"/>
        </w:rPr>
        <w:t>o</w:t>
      </w:r>
      <w:r w:rsidRPr="000E015C">
        <w:rPr>
          <w:noProof/>
        </w:rPr>
        <w:t>C</w:t>
      </w:r>
      <w:r>
        <w:t xml:space="preserve"> on both responses </w:t>
      </w:r>
      <w:r w:rsidRPr="00526AA9">
        <w:rPr>
          <w:noProof/>
        </w:rPr>
        <w:t>show</w:t>
      </w:r>
      <w:r>
        <w:rPr>
          <w:noProof/>
        </w:rPr>
        <w:t>s</w:t>
      </w:r>
      <w:r>
        <w:t xml:space="preserve"> </w:t>
      </w:r>
      <w:r w:rsidRPr="00526AA9">
        <w:rPr>
          <w:noProof/>
        </w:rPr>
        <w:t>an increase</w:t>
      </w:r>
      <w:r>
        <w:rPr>
          <w:noProof/>
        </w:rPr>
        <w:t xml:space="preserve">d </w:t>
      </w:r>
      <w:r w:rsidRPr="00526AA9">
        <w:rPr>
          <w:noProof/>
        </w:rPr>
        <w:t xml:space="preserve">effect </w:t>
      </w:r>
      <w:r>
        <w:rPr>
          <w:noProof/>
        </w:rPr>
        <w:t xml:space="preserve">on BO conversion and BC </w:t>
      </w:r>
      <w:r w:rsidRPr="00526AA9">
        <w:rPr>
          <w:noProof/>
        </w:rPr>
        <w:t>yield</w:t>
      </w:r>
      <w:r>
        <w:t xml:space="preserve">. However, the effect of pressure at 170 </w:t>
      </w:r>
      <w:r w:rsidRPr="000E015C">
        <w:rPr>
          <w:noProof/>
          <w:vertAlign w:val="superscript"/>
        </w:rPr>
        <w:t>o</w:t>
      </w:r>
      <w:r w:rsidRPr="000E015C">
        <w:rPr>
          <w:noProof/>
        </w:rPr>
        <w:t>C</w:t>
      </w:r>
      <w:r>
        <w:t xml:space="preserve"> has a </w:t>
      </w:r>
      <w:r w:rsidRPr="00C55772">
        <w:rPr>
          <w:noProof/>
        </w:rPr>
        <w:t>decreasing</w:t>
      </w:r>
      <w:r>
        <w:t xml:space="preserve"> effect on both responses. These observations exemplify the importance of studying the </w:t>
      </w:r>
      <w:r w:rsidR="00F73E62">
        <w:t xml:space="preserve">effect of variables interactions </w:t>
      </w:r>
      <w:r>
        <w:t xml:space="preserve">as the </w:t>
      </w:r>
      <w:r w:rsidRPr="00C55772">
        <w:rPr>
          <w:noProof/>
        </w:rPr>
        <w:t>effect</w:t>
      </w:r>
      <w:r>
        <w:t xml:space="preserve"> of process variables should not be </w:t>
      </w:r>
      <w:r w:rsidRPr="000E015C">
        <w:rPr>
          <w:noProof/>
        </w:rPr>
        <w:t>recognised</w:t>
      </w:r>
      <w:r>
        <w:t xml:space="preserve"> only at the </w:t>
      </w:r>
      <w:r w:rsidRPr="00C55772">
        <w:rPr>
          <w:noProof/>
        </w:rPr>
        <w:t>constant</w:t>
      </w:r>
      <w:r>
        <w:t xml:space="preserve"> value of other variables. The response surfaces shown in Figures 11 and 12 </w:t>
      </w:r>
      <w:r w:rsidR="00F73E62">
        <w:t>ha</w:t>
      </w:r>
      <w:r w:rsidR="00942D80">
        <w:t>ve</w:t>
      </w:r>
      <w:r w:rsidR="00F73E62">
        <w:t xml:space="preserve"> been</w:t>
      </w:r>
      <w:r>
        <w:t xml:space="preserve"> used to determine accurate optimum process conditions.</w:t>
      </w:r>
    </w:p>
    <w:p w:rsidR="00C56CA7" w:rsidRDefault="006C1FA7" w:rsidP="00C56CA7">
      <w:pPr>
        <w:jc w:val="center"/>
      </w:pPr>
      <w:r w:rsidRPr="006C1FA7">
        <w:rPr>
          <w:noProof/>
          <w:lang w:eastAsia="en-GB"/>
        </w:rPr>
        <w:lastRenderedPageBreak/>
        <w:drawing>
          <wp:inline distT="0" distB="0" distL="0" distR="0" wp14:anchorId="78E14A28" wp14:editId="75E6E9CC">
            <wp:extent cx="5730240" cy="375249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2">
                      <a:extLst>
                        <a:ext uri="{28A0092B-C50C-407E-A947-70E740481C1C}">
                          <a14:useLocalDpi xmlns:a14="http://schemas.microsoft.com/office/drawing/2010/main" val="0"/>
                        </a:ext>
                      </a:extLst>
                    </a:blip>
                    <a:srcRect t="3407" b="6200"/>
                    <a:stretch/>
                  </pic:blipFill>
                  <pic:spPr bwMode="auto">
                    <a:xfrm>
                      <a:off x="0" y="0"/>
                      <a:ext cx="5733336" cy="3754518"/>
                    </a:xfrm>
                    <a:prstGeom prst="rect">
                      <a:avLst/>
                    </a:prstGeom>
                    <a:noFill/>
                    <a:ln>
                      <a:noFill/>
                    </a:ln>
                    <a:extLst>
                      <a:ext uri="{53640926-AAD7-44D8-BBD7-CCE9431645EC}">
                        <a14:shadowObscured xmlns:a14="http://schemas.microsoft.com/office/drawing/2010/main"/>
                      </a:ext>
                    </a:extLst>
                  </pic:spPr>
                </pic:pic>
              </a:graphicData>
            </a:graphic>
          </wp:inline>
        </w:drawing>
      </w:r>
      <w:r w:rsidRPr="006C1FA7">
        <w:rPr>
          <w:noProof/>
          <w:lang w:eastAsia="en-GB"/>
        </w:rPr>
        <w:drawing>
          <wp:inline distT="0" distB="0" distL="0" distR="0" wp14:anchorId="36A42E52" wp14:editId="5391D954">
            <wp:extent cx="5731510" cy="4045508"/>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28A0092B-C50C-407E-A947-70E740481C1C}">
                          <a14:useLocalDpi xmlns:a14="http://schemas.microsoft.com/office/drawing/2010/main" val="0"/>
                        </a:ext>
                      </a:extLst>
                    </a:blip>
                    <a:srcRect t="3009" b="2907"/>
                    <a:stretch/>
                  </pic:blipFill>
                  <pic:spPr bwMode="auto">
                    <a:xfrm>
                      <a:off x="0" y="0"/>
                      <a:ext cx="5732145" cy="4045956"/>
                    </a:xfrm>
                    <a:prstGeom prst="rect">
                      <a:avLst/>
                    </a:prstGeom>
                    <a:noFill/>
                    <a:ln>
                      <a:noFill/>
                    </a:ln>
                    <a:extLst>
                      <a:ext uri="{53640926-AAD7-44D8-BBD7-CCE9431645EC}">
                        <a14:shadowObscured xmlns:a14="http://schemas.microsoft.com/office/drawing/2010/main"/>
                      </a:ext>
                    </a:extLst>
                  </pic:spPr>
                </pic:pic>
              </a:graphicData>
            </a:graphic>
          </wp:inline>
        </w:drawing>
      </w:r>
    </w:p>
    <w:p w:rsidR="00C56CA7" w:rsidRPr="008E2A68" w:rsidRDefault="008E2A68" w:rsidP="00FA2670">
      <w:pPr>
        <w:pStyle w:val="Caption"/>
        <w:rPr>
          <w:b w:val="0"/>
          <w:color w:val="auto"/>
          <w:sz w:val="24"/>
          <w:szCs w:val="24"/>
        </w:rPr>
      </w:pPr>
      <w:bookmarkStart w:id="17" w:name="_Toc528474675"/>
      <w:r w:rsidRPr="00942D80">
        <w:rPr>
          <w:bCs w:val="0"/>
          <w:color w:val="auto"/>
          <w:sz w:val="24"/>
        </w:rPr>
        <w:t xml:space="preserve">Figure </w:t>
      </w:r>
      <w:r w:rsidRPr="00942D80">
        <w:rPr>
          <w:bCs w:val="0"/>
          <w:color w:val="auto"/>
          <w:sz w:val="24"/>
        </w:rPr>
        <w:fldChar w:fldCharType="begin"/>
      </w:r>
      <w:r w:rsidRPr="00942D80">
        <w:rPr>
          <w:bCs w:val="0"/>
          <w:color w:val="auto"/>
          <w:sz w:val="24"/>
        </w:rPr>
        <w:instrText xml:space="preserve"> SEQ Figure \* ARABIC </w:instrText>
      </w:r>
      <w:r w:rsidRPr="00942D80">
        <w:rPr>
          <w:bCs w:val="0"/>
          <w:color w:val="auto"/>
          <w:sz w:val="24"/>
        </w:rPr>
        <w:fldChar w:fldCharType="separate"/>
      </w:r>
      <w:r w:rsidR="004A2E92" w:rsidRPr="00942D80">
        <w:rPr>
          <w:bCs w:val="0"/>
          <w:noProof/>
          <w:color w:val="auto"/>
          <w:sz w:val="24"/>
        </w:rPr>
        <w:t>11</w:t>
      </w:r>
      <w:r w:rsidRPr="00942D80">
        <w:rPr>
          <w:bCs w:val="0"/>
          <w:color w:val="auto"/>
          <w:sz w:val="24"/>
        </w:rPr>
        <w:fldChar w:fldCharType="end"/>
      </w:r>
      <w:r w:rsidR="00C56CA7" w:rsidRPr="00942D80">
        <w:rPr>
          <w:bCs w:val="0"/>
          <w:color w:val="auto"/>
          <w:sz w:val="24"/>
          <w:szCs w:val="24"/>
        </w:rPr>
        <w:t>.</w:t>
      </w:r>
      <w:r w:rsidR="00C56CA7" w:rsidRPr="008E2A68">
        <w:rPr>
          <w:b w:val="0"/>
          <w:color w:val="auto"/>
          <w:sz w:val="24"/>
          <w:szCs w:val="24"/>
        </w:rPr>
        <w:t xml:space="preserve"> 3D response surface and contour plot of reaction temperature and pressure </w:t>
      </w:r>
      <w:r w:rsidR="00C56CA7" w:rsidRPr="008E2A68">
        <w:rPr>
          <w:b w:val="0"/>
          <w:i/>
          <w:iCs/>
          <w:color w:val="auto"/>
          <w:sz w:val="24"/>
          <w:szCs w:val="24"/>
        </w:rPr>
        <w:t>versus</w:t>
      </w:r>
      <w:r w:rsidR="00C56CA7" w:rsidRPr="008E2A68">
        <w:rPr>
          <w:b w:val="0"/>
          <w:color w:val="auto"/>
          <w:sz w:val="24"/>
          <w:szCs w:val="24"/>
        </w:rPr>
        <w:t xml:space="preserve"> BO conversion</w:t>
      </w:r>
      <w:bookmarkEnd w:id="17"/>
    </w:p>
    <w:p w:rsidR="00C56CA7" w:rsidRDefault="00C56CA7" w:rsidP="00F409D5">
      <w:pPr>
        <w:jc w:val="center"/>
      </w:pPr>
    </w:p>
    <w:p w:rsidR="00C56CA7" w:rsidRPr="00DC2563" w:rsidRDefault="006C1FA7" w:rsidP="00F409D5">
      <w:pPr>
        <w:jc w:val="center"/>
      </w:pPr>
      <w:r w:rsidRPr="006C1FA7">
        <w:rPr>
          <w:noProof/>
          <w:lang w:eastAsia="en-GB"/>
        </w:rPr>
        <w:lastRenderedPageBreak/>
        <w:drawing>
          <wp:inline distT="0" distB="0" distL="0" distR="0" wp14:anchorId="39FBD36E" wp14:editId="0CEAE68D">
            <wp:extent cx="5731510" cy="3864634"/>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4">
                      <a:extLst>
                        <a:ext uri="{28A0092B-C50C-407E-A947-70E740481C1C}">
                          <a14:useLocalDpi xmlns:a14="http://schemas.microsoft.com/office/drawing/2010/main" val="0"/>
                        </a:ext>
                      </a:extLst>
                    </a:blip>
                    <a:srcRect t="3412" b="6685"/>
                    <a:stretch/>
                  </pic:blipFill>
                  <pic:spPr bwMode="auto">
                    <a:xfrm>
                      <a:off x="0" y="0"/>
                      <a:ext cx="5732145" cy="3865062"/>
                    </a:xfrm>
                    <a:prstGeom prst="rect">
                      <a:avLst/>
                    </a:prstGeom>
                    <a:noFill/>
                    <a:ln>
                      <a:noFill/>
                    </a:ln>
                    <a:extLst>
                      <a:ext uri="{53640926-AAD7-44D8-BBD7-CCE9431645EC}">
                        <a14:shadowObscured xmlns:a14="http://schemas.microsoft.com/office/drawing/2010/main"/>
                      </a:ext>
                    </a:extLst>
                  </pic:spPr>
                </pic:pic>
              </a:graphicData>
            </a:graphic>
          </wp:inline>
        </w:drawing>
      </w:r>
      <w:r w:rsidRPr="006C1FA7">
        <w:rPr>
          <w:noProof/>
          <w:lang w:eastAsia="en-GB"/>
        </w:rPr>
        <w:drawing>
          <wp:inline distT="0" distB="0" distL="0" distR="0" wp14:anchorId="2A9B5C8E" wp14:editId="253A894E">
            <wp:extent cx="5731510" cy="404578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a:extLst>
                        <a:ext uri="{28A0092B-C50C-407E-A947-70E740481C1C}">
                          <a14:useLocalDpi xmlns:a14="http://schemas.microsoft.com/office/drawing/2010/main" val="0"/>
                        </a:ext>
                      </a:extLst>
                    </a:blip>
                    <a:srcRect t="3008" b="2912"/>
                    <a:stretch/>
                  </pic:blipFill>
                  <pic:spPr bwMode="auto">
                    <a:xfrm>
                      <a:off x="0" y="0"/>
                      <a:ext cx="5732145" cy="4046237"/>
                    </a:xfrm>
                    <a:prstGeom prst="rect">
                      <a:avLst/>
                    </a:prstGeom>
                    <a:noFill/>
                    <a:ln>
                      <a:noFill/>
                    </a:ln>
                    <a:extLst>
                      <a:ext uri="{53640926-AAD7-44D8-BBD7-CCE9431645EC}">
                        <a14:shadowObscured xmlns:a14="http://schemas.microsoft.com/office/drawing/2010/main"/>
                      </a:ext>
                    </a:extLst>
                  </pic:spPr>
                </pic:pic>
              </a:graphicData>
            </a:graphic>
          </wp:inline>
        </w:drawing>
      </w:r>
    </w:p>
    <w:p w:rsidR="00185723" w:rsidRPr="00942D80" w:rsidRDefault="008E2A68" w:rsidP="00942D80">
      <w:pPr>
        <w:pStyle w:val="Caption"/>
        <w:rPr>
          <w:b w:val="0"/>
          <w:color w:val="auto"/>
          <w:sz w:val="24"/>
        </w:rPr>
      </w:pPr>
      <w:bookmarkStart w:id="18" w:name="_Toc528474676"/>
      <w:r w:rsidRPr="00942D80">
        <w:rPr>
          <w:color w:val="auto"/>
          <w:sz w:val="24"/>
        </w:rPr>
        <w:t xml:space="preserve">Figure </w:t>
      </w:r>
      <w:r w:rsidRPr="00942D80">
        <w:rPr>
          <w:color w:val="auto"/>
          <w:sz w:val="24"/>
        </w:rPr>
        <w:fldChar w:fldCharType="begin"/>
      </w:r>
      <w:r w:rsidRPr="00942D80">
        <w:rPr>
          <w:color w:val="auto"/>
          <w:sz w:val="24"/>
        </w:rPr>
        <w:instrText xml:space="preserve"> SEQ Figure \* ARABIC </w:instrText>
      </w:r>
      <w:r w:rsidRPr="00942D80">
        <w:rPr>
          <w:color w:val="auto"/>
          <w:sz w:val="24"/>
        </w:rPr>
        <w:fldChar w:fldCharType="separate"/>
      </w:r>
      <w:r w:rsidR="004A2E92" w:rsidRPr="00942D80">
        <w:rPr>
          <w:color w:val="auto"/>
          <w:sz w:val="24"/>
        </w:rPr>
        <w:t>12</w:t>
      </w:r>
      <w:r w:rsidRPr="00942D80">
        <w:rPr>
          <w:color w:val="auto"/>
          <w:sz w:val="24"/>
        </w:rPr>
        <w:fldChar w:fldCharType="end"/>
      </w:r>
      <w:r w:rsidR="00C56CA7" w:rsidRPr="00942D80">
        <w:rPr>
          <w:b w:val="0"/>
          <w:color w:val="auto"/>
          <w:sz w:val="24"/>
        </w:rPr>
        <w:t>.</w:t>
      </w:r>
      <w:r w:rsidR="00C56CA7" w:rsidRPr="00640D3E">
        <w:rPr>
          <w:b w:val="0"/>
          <w:color w:val="auto"/>
          <w:sz w:val="24"/>
        </w:rPr>
        <w:t xml:space="preserve"> 3D response surface and contour plot of reaction temperature and pressure </w:t>
      </w:r>
      <w:r w:rsidR="00C56CA7" w:rsidRPr="00942D80">
        <w:rPr>
          <w:b w:val="0"/>
          <w:color w:val="auto"/>
          <w:sz w:val="24"/>
        </w:rPr>
        <w:t>versus</w:t>
      </w:r>
      <w:r w:rsidR="00C56CA7" w:rsidRPr="00640D3E">
        <w:rPr>
          <w:b w:val="0"/>
          <w:color w:val="auto"/>
          <w:sz w:val="24"/>
        </w:rPr>
        <w:t xml:space="preserve"> BC yield</w:t>
      </w:r>
      <w:bookmarkEnd w:id="18"/>
    </w:p>
    <w:p w:rsidR="00942D80" w:rsidRDefault="00942D80" w:rsidP="00FB6D14">
      <w:pPr>
        <w:pStyle w:val="Heading4"/>
      </w:pPr>
    </w:p>
    <w:p w:rsidR="00133C55" w:rsidRDefault="00133C55" w:rsidP="00FB6D14">
      <w:pPr>
        <w:pStyle w:val="Heading4"/>
      </w:pPr>
      <w:r w:rsidRPr="00B6778D">
        <w:lastRenderedPageBreak/>
        <w:t>3.</w:t>
      </w:r>
      <w:r w:rsidR="00FB6D14">
        <w:t>4</w:t>
      </w:r>
      <w:r w:rsidRPr="00B6778D">
        <w:t xml:space="preserve">.2.2 Interactive effect of </w:t>
      </w:r>
      <w:r w:rsidR="005A7708">
        <w:t>catalyst loading</w:t>
      </w:r>
      <w:r w:rsidRPr="00B6778D">
        <w:t xml:space="preserve"> and </w:t>
      </w:r>
      <w:r w:rsidR="005A7708">
        <w:t xml:space="preserve">reaction </w:t>
      </w:r>
      <w:r w:rsidRPr="00B6778D">
        <w:t>time</w:t>
      </w:r>
    </w:p>
    <w:p w:rsidR="00F402D9" w:rsidRDefault="00526AA9" w:rsidP="005C2AE7">
      <w:pPr>
        <w:jc w:val="both"/>
      </w:pPr>
      <w:r>
        <w:t>Based on the</w:t>
      </w:r>
      <w:r w:rsidR="005A7708">
        <w:t xml:space="preserve"> results obtained from ANOVA</w:t>
      </w:r>
      <w:r>
        <w:t xml:space="preserve"> as illustrated in Table</w:t>
      </w:r>
      <w:r w:rsidR="005A7708">
        <w:t xml:space="preserve"> </w:t>
      </w:r>
      <w:r w:rsidR="002065B7">
        <w:t>4</w:t>
      </w:r>
      <w:r w:rsidR="005A7708">
        <w:t xml:space="preserve">, </w:t>
      </w:r>
      <w:r>
        <w:t xml:space="preserve">show that </w:t>
      </w:r>
      <w:r w:rsidR="005A7708">
        <w:t xml:space="preserve">the interactive effect of catalyst loading and reaction time (CD) has </w:t>
      </w:r>
      <w:r w:rsidR="00C55772">
        <w:t xml:space="preserve">an </w:t>
      </w:r>
      <w:r w:rsidR="005A7708" w:rsidRPr="00C55772">
        <w:rPr>
          <w:noProof/>
        </w:rPr>
        <w:t>insignificant</w:t>
      </w:r>
      <w:r w:rsidR="005A7708">
        <w:t xml:space="preserve"> effect on BO conversion. </w:t>
      </w:r>
      <w:r>
        <w:t xml:space="preserve">This insignificant effect </w:t>
      </w:r>
      <w:r w:rsidRPr="00526AA9">
        <w:rPr>
          <w:noProof/>
        </w:rPr>
        <w:t>elucidate</w:t>
      </w:r>
      <w:r>
        <w:rPr>
          <w:noProof/>
        </w:rPr>
        <w:t>s</w:t>
      </w:r>
      <w:r w:rsidR="009B561B">
        <w:t xml:space="preserve"> that the effect of catalyst loading on BO conversion is constant and does not change at different levels of reaction ti</w:t>
      </w:r>
      <w:r>
        <w:t xml:space="preserve">me. This has been illustrated in </w:t>
      </w:r>
      <w:r w:rsidR="009B561B">
        <w:t>Figure 1</w:t>
      </w:r>
      <w:r w:rsidR="00640D3E">
        <w:t>3</w:t>
      </w:r>
      <w:r w:rsidR="009B561B">
        <w:t>, where the effect on catalyst loading on BO conversi</w:t>
      </w:r>
      <w:r w:rsidR="00CC39A9">
        <w:t>on at 16 h is the same at 24 hr</w:t>
      </w:r>
      <w:r w:rsidR="009B561B">
        <w:t xml:space="preserve">. </w:t>
      </w:r>
    </w:p>
    <w:p w:rsidR="005C2AE7" w:rsidRDefault="005C2AE7" w:rsidP="005C2AE7">
      <w:pPr>
        <w:jc w:val="both"/>
      </w:pPr>
      <w:r>
        <w:t xml:space="preserve">On the other hand, the interactive effect of catalyst loading and reaction time has </w:t>
      </w:r>
      <w:r w:rsidR="00C55772">
        <w:t xml:space="preserve">a </w:t>
      </w:r>
      <w:r w:rsidRPr="00C55772">
        <w:rPr>
          <w:noProof/>
        </w:rPr>
        <w:t>highly</w:t>
      </w:r>
      <w:r>
        <w:t xml:space="preserve"> significant effect on BC yield as reported in Table </w:t>
      </w:r>
      <w:r w:rsidR="002065B7">
        <w:t>5</w:t>
      </w:r>
      <w:r>
        <w:t>. It has been observed in the increasing effect of catalys</w:t>
      </w:r>
      <w:r w:rsidR="00CC39A9">
        <w:t xml:space="preserve">t loading </w:t>
      </w:r>
      <w:r w:rsidRPr="00CC39A9">
        <w:rPr>
          <w:noProof/>
        </w:rPr>
        <w:t xml:space="preserve">at </w:t>
      </w:r>
      <w:r w:rsidR="00CC39A9">
        <w:rPr>
          <w:noProof/>
        </w:rPr>
        <w:t xml:space="preserve">a </w:t>
      </w:r>
      <w:r w:rsidR="00CC39A9" w:rsidRPr="00CC39A9">
        <w:rPr>
          <w:noProof/>
        </w:rPr>
        <w:t>reaction</w:t>
      </w:r>
      <w:r w:rsidR="00CC39A9">
        <w:t xml:space="preserve"> time of </w:t>
      </w:r>
      <w:r>
        <w:t xml:space="preserve">16 h has </w:t>
      </w:r>
      <w:r w:rsidR="00CC39A9">
        <w:t xml:space="preserve">an </w:t>
      </w:r>
      <w:r w:rsidRPr="00CC39A9">
        <w:rPr>
          <w:noProof/>
        </w:rPr>
        <w:t>increasing</w:t>
      </w:r>
      <w:r>
        <w:t xml:space="preserve"> effect</w:t>
      </w:r>
      <w:r w:rsidR="00CC39A9">
        <w:t xml:space="preserve"> on BC yield</w:t>
      </w:r>
      <w:r>
        <w:t xml:space="preserve"> until about 11%</w:t>
      </w:r>
      <w:r w:rsidR="00CC39A9">
        <w:t xml:space="preserve"> (w/w)</w:t>
      </w:r>
      <w:r>
        <w:t>,</w:t>
      </w:r>
      <w:r w:rsidR="00CC39A9">
        <w:t xml:space="preserve"> which later decreases as the catalyst loading is </w:t>
      </w:r>
      <w:r w:rsidR="00CC39A9" w:rsidRPr="00CC39A9">
        <w:rPr>
          <w:noProof/>
        </w:rPr>
        <w:t xml:space="preserve">increased </w:t>
      </w:r>
      <w:r w:rsidR="00CC39A9">
        <w:rPr>
          <w:noProof/>
        </w:rPr>
        <w:t>(Figure 14)</w:t>
      </w:r>
      <w:r>
        <w:t xml:space="preserve">. However, the effect of catalyst loading on BC yield at 24 </w:t>
      </w:r>
      <w:r w:rsidRPr="000E015C">
        <w:rPr>
          <w:noProof/>
        </w:rPr>
        <w:t>h is</w:t>
      </w:r>
      <w:r>
        <w:t xml:space="preserve"> different.</w:t>
      </w:r>
      <w:r w:rsidR="00CC39A9">
        <w:t xml:space="preserve"> This shows</w:t>
      </w:r>
      <w:r>
        <w:t xml:space="preserve"> </w:t>
      </w:r>
      <w:r w:rsidR="00C55772">
        <w:t xml:space="preserve">an </w:t>
      </w:r>
      <w:r w:rsidRPr="00C55772">
        <w:rPr>
          <w:noProof/>
        </w:rPr>
        <w:t>increasing</w:t>
      </w:r>
      <w:r>
        <w:t xml:space="preserve"> effect on BC yield until about 13% </w:t>
      </w:r>
      <w:r w:rsidR="00CC39A9">
        <w:t xml:space="preserve">(w/w) </w:t>
      </w:r>
      <w:r w:rsidR="006F19BF">
        <w:t xml:space="preserve">where there is a drop in BC yield. Therefore, </w:t>
      </w:r>
      <w:r w:rsidR="006F19BF" w:rsidRPr="006F19BF">
        <w:rPr>
          <w:noProof/>
        </w:rPr>
        <w:t>cataly</w:t>
      </w:r>
      <w:r w:rsidR="006F19BF">
        <w:rPr>
          <w:noProof/>
        </w:rPr>
        <w:t xml:space="preserve">st loading beyond 13% (w/w) has </w:t>
      </w:r>
      <w:r w:rsidR="006F19BF" w:rsidRPr="006F19BF">
        <w:rPr>
          <w:noProof/>
        </w:rPr>
        <w:t>an</w:t>
      </w:r>
      <w:r w:rsidR="00C55772">
        <w:t xml:space="preserve"> </w:t>
      </w:r>
      <w:r w:rsidRPr="00C55772">
        <w:rPr>
          <w:noProof/>
        </w:rPr>
        <w:t>insignificant</w:t>
      </w:r>
      <w:r w:rsidR="00CC39A9">
        <w:t xml:space="preserve"> </w:t>
      </w:r>
      <w:r w:rsidR="00CC39A9" w:rsidRPr="006F19BF">
        <w:rPr>
          <w:noProof/>
        </w:rPr>
        <w:t>effect</w:t>
      </w:r>
      <w:r w:rsidR="006F19BF" w:rsidRPr="006F19BF">
        <w:rPr>
          <w:noProof/>
        </w:rPr>
        <w:t xml:space="preserve"> on B</w:t>
      </w:r>
      <w:r w:rsidR="006F19BF">
        <w:rPr>
          <w:noProof/>
        </w:rPr>
        <w:t>C yield</w:t>
      </w:r>
      <w:r w:rsidRPr="006F19BF">
        <w:rPr>
          <w:noProof/>
        </w:rPr>
        <w:t>.</w:t>
      </w:r>
      <w:r>
        <w:t xml:space="preserve"> Similarly, the effect of reaction time on BC yield </w:t>
      </w:r>
      <w:r w:rsidR="00666F3C">
        <w:t xml:space="preserve">depends on the value of catalyst loading. </w:t>
      </w:r>
    </w:p>
    <w:p w:rsidR="009B561B" w:rsidRDefault="009B561B" w:rsidP="005C2AE7">
      <w:pPr>
        <w:jc w:val="both"/>
      </w:pPr>
    </w:p>
    <w:p w:rsidR="009B561B" w:rsidRDefault="006C1FA7" w:rsidP="009B561B">
      <w:r w:rsidRPr="006C1FA7">
        <w:rPr>
          <w:noProof/>
          <w:lang w:eastAsia="en-GB"/>
        </w:rPr>
        <w:lastRenderedPageBreak/>
        <w:drawing>
          <wp:inline distT="0" distB="0" distL="0" distR="0" wp14:anchorId="51B24762" wp14:editId="3F695078">
            <wp:extent cx="5731510" cy="386463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a:extLst>
                        <a:ext uri="{28A0092B-C50C-407E-A947-70E740481C1C}">
                          <a14:useLocalDpi xmlns:a14="http://schemas.microsoft.com/office/drawing/2010/main" val="0"/>
                        </a:ext>
                      </a:extLst>
                    </a:blip>
                    <a:srcRect t="3611" b="6523"/>
                    <a:stretch/>
                  </pic:blipFill>
                  <pic:spPr bwMode="auto">
                    <a:xfrm>
                      <a:off x="0" y="0"/>
                      <a:ext cx="5732145" cy="3865062"/>
                    </a:xfrm>
                    <a:prstGeom prst="rect">
                      <a:avLst/>
                    </a:prstGeom>
                    <a:noFill/>
                    <a:ln>
                      <a:noFill/>
                    </a:ln>
                    <a:extLst>
                      <a:ext uri="{53640926-AAD7-44D8-BBD7-CCE9431645EC}">
                        <a14:shadowObscured xmlns:a14="http://schemas.microsoft.com/office/drawing/2010/main"/>
                      </a:ext>
                    </a:extLst>
                  </pic:spPr>
                </pic:pic>
              </a:graphicData>
            </a:graphic>
          </wp:inline>
        </w:drawing>
      </w:r>
      <w:r w:rsidRPr="006C1FA7">
        <w:rPr>
          <w:noProof/>
          <w:lang w:eastAsia="en-GB"/>
        </w:rPr>
        <w:drawing>
          <wp:inline distT="0" distB="0" distL="0" distR="0" wp14:anchorId="4640EB94" wp14:editId="439A5A64">
            <wp:extent cx="5731510" cy="401991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7">
                      <a:extLst>
                        <a:ext uri="{28A0092B-C50C-407E-A947-70E740481C1C}">
                          <a14:useLocalDpi xmlns:a14="http://schemas.microsoft.com/office/drawing/2010/main" val="0"/>
                        </a:ext>
                      </a:extLst>
                    </a:blip>
                    <a:srcRect t="3210" b="3313"/>
                    <a:stretch/>
                  </pic:blipFill>
                  <pic:spPr bwMode="auto">
                    <a:xfrm>
                      <a:off x="0" y="0"/>
                      <a:ext cx="5732145" cy="4020355"/>
                    </a:xfrm>
                    <a:prstGeom prst="rect">
                      <a:avLst/>
                    </a:prstGeom>
                    <a:noFill/>
                    <a:ln>
                      <a:noFill/>
                    </a:ln>
                    <a:extLst>
                      <a:ext uri="{53640926-AAD7-44D8-BBD7-CCE9431645EC}">
                        <a14:shadowObscured xmlns:a14="http://schemas.microsoft.com/office/drawing/2010/main"/>
                      </a:ext>
                    </a:extLst>
                  </pic:spPr>
                </pic:pic>
              </a:graphicData>
            </a:graphic>
          </wp:inline>
        </w:drawing>
      </w:r>
    </w:p>
    <w:p w:rsidR="00666F3C" w:rsidRPr="00640D3E" w:rsidRDefault="00640D3E" w:rsidP="00FA2670">
      <w:pPr>
        <w:pStyle w:val="Caption"/>
        <w:rPr>
          <w:b w:val="0"/>
          <w:color w:val="auto"/>
          <w:sz w:val="24"/>
        </w:rPr>
      </w:pPr>
      <w:bookmarkStart w:id="19" w:name="_Toc528474677"/>
      <w:r w:rsidRPr="00942D80">
        <w:rPr>
          <w:bCs w:val="0"/>
          <w:color w:val="auto"/>
          <w:sz w:val="24"/>
        </w:rPr>
        <w:t xml:space="preserve">Figure </w:t>
      </w:r>
      <w:r w:rsidRPr="00942D80">
        <w:rPr>
          <w:bCs w:val="0"/>
          <w:color w:val="auto"/>
          <w:sz w:val="24"/>
        </w:rPr>
        <w:fldChar w:fldCharType="begin"/>
      </w:r>
      <w:r w:rsidRPr="00942D80">
        <w:rPr>
          <w:bCs w:val="0"/>
          <w:color w:val="auto"/>
          <w:sz w:val="24"/>
        </w:rPr>
        <w:instrText xml:space="preserve"> SEQ Figure \* ARABIC </w:instrText>
      </w:r>
      <w:r w:rsidRPr="00942D80">
        <w:rPr>
          <w:bCs w:val="0"/>
          <w:color w:val="auto"/>
          <w:sz w:val="24"/>
        </w:rPr>
        <w:fldChar w:fldCharType="separate"/>
      </w:r>
      <w:r w:rsidR="004A2E92" w:rsidRPr="00942D80">
        <w:rPr>
          <w:bCs w:val="0"/>
          <w:noProof/>
          <w:color w:val="auto"/>
          <w:sz w:val="24"/>
        </w:rPr>
        <w:t>13</w:t>
      </w:r>
      <w:r w:rsidRPr="00942D80">
        <w:rPr>
          <w:bCs w:val="0"/>
          <w:color w:val="auto"/>
          <w:sz w:val="24"/>
        </w:rPr>
        <w:fldChar w:fldCharType="end"/>
      </w:r>
      <w:r w:rsidR="00666F3C" w:rsidRPr="00942D80">
        <w:rPr>
          <w:bCs w:val="0"/>
          <w:color w:val="auto"/>
          <w:sz w:val="24"/>
        </w:rPr>
        <w:t>.</w:t>
      </w:r>
      <w:r w:rsidR="00666F3C" w:rsidRPr="00640D3E">
        <w:rPr>
          <w:b w:val="0"/>
          <w:color w:val="auto"/>
          <w:sz w:val="24"/>
        </w:rPr>
        <w:t xml:space="preserve"> 3D response surface and contour plot of catalyst loading and reaction time </w:t>
      </w:r>
      <w:r w:rsidR="00666F3C" w:rsidRPr="00640D3E">
        <w:rPr>
          <w:b w:val="0"/>
          <w:i/>
          <w:iCs/>
          <w:color w:val="auto"/>
          <w:sz w:val="24"/>
        </w:rPr>
        <w:t>versus</w:t>
      </w:r>
      <w:r w:rsidR="00666F3C" w:rsidRPr="00640D3E">
        <w:rPr>
          <w:b w:val="0"/>
          <w:color w:val="auto"/>
          <w:sz w:val="24"/>
        </w:rPr>
        <w:t xml:space="preserve"> BO conversion</w:t>
      </w:r>
      <w:bookmarkEnd w:id="19"/>
    </w:p>
    <w:p w:rsidR="005C2AE7" w:rsidRDefault="006C1AB5" w:rsidP="009B561B">
      <w:r w:rsidRPr="006C1AB5">
        <w:rPr>
          <w:noProof/>
          <w:lang w:eastAsia="en-GB"/>
        </w:rPr>
        <w:lastRenderedPageBreak/>
        <w:drawing>
          <wp:inline distT="0" distB="0" distL="0" distR="0" wp14:anchorId="45C0D493" wp14:editId="11A7F2BB">
            <wp:extent cx="5731510" cy="3847381"/>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8">
                      <a:extLst>
                        <a:ext uri="{28A0092B-C50C-407E-A947-70E740481C1C}">
                          <a14:useLocalDpi xmlns:a14="http://schemas.microsoft.com/office/drawing/2010/main" val="0"/>
                        </a:ext>
                      </a:extLst>
                    </a:blip>
                    <a:srcRect t="3610" b="6924"/>
                    <a:stretch/>
                  </pic:blipFill>
                  <pic:spPr bwMode="auto">
                    <a:xfrm>
                      <a:off x="0" y="0"/>
                      <a:ext cx="5732145" cy="3847807"/>
                    </a:xfrm>
                    <a:prstGeom prst="rect">
                      <a:avLst/>
                    </a:prstGeom>
                    <a:noFill/>
                    <a:ln>
                      <a:noFill/>
                    </a:ln>
                    <a:extLst>
                      <a:ext uri="{53640926-AAD7-44D8-BBD7-CCE9431645EC}">
                        <a14:shadowObscured xmlns:a14="http://schemas.microsoft.com/office/drawing/2010/main"/>
                      </a:ext>
                    </a:extLst>
                  </pic:spPr>
                </pic:pic>
              </a:graphicData>
            </a:graphic>
          </wp:inline>
        </w:drawing>
      </w:r>
      <w:r w:rsidRPr="006C1AB5">
        <w:rPr>
          <w:noProof/>
          <w:lang w:eastAsia="en-GB"/>
        </w:rPr>
        <w:drawing>
          <wp:inline distT="0" distB="0" distL="0" distR="0" wp14:anchorId="7317B5EA" wp14:editId="6FAAC4DF">
            <wp:extent cx="5731510" cy="401991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9">
                      <a:extLst>
                        <a:ext uri="{28A0092B-C50C-407E-A947-70E740481C1C}">
                          <a14:useLocalDpi xmlns:a14="http://schemas.microsoft.com/office/drawing/2010/main" val="0"/>
                        </a:ext>
                      </a:extLst>
                    </a:blip>
                    <a:srcRect t="3210" b="3313"/>
                    <a:stretch/>
                  </pic:blipFill>
                  <pic:spPr bwMode="auto">
                    <a:xfrm>
                      <a:off x="0" y="0"/>
                      <a:ext cx="5732145" cy="4020355"/>
                    </a:xfrm>
                    <a:prstGeom prst="rect">
                      <a:avLst/>
                    </a:prstGeom>
                    <a:noFill/>
                    <a:ln>
                      <a:noFill/>
                    </a:ln>
                    <a:extLst>
                      <a:ext uri="{53640926-AAD7-44D8-BBD7-CCE9431645EC}">
                        <a14:shadowObscured xmlns:a14="http://schemas.microsoft.com/office/drawing/2010/main"/>
                      </a:ext>
                    </a:extLst>
                  </pic:spPr>
                </pic:pic>
              </a:graphicData>
            </a:graphic>
          </wp:inline>
        </w:drawing>
      </w:r>
    </w:p>
    <w:p w:rsidR="00666F3C" w:rsidRDefault="00640D3E" w:rsidP="00FA2670">
      <w:pPr>
        <w:pStyle w:val="Caption"/>
        <w:rPr>
          <w:b w:val="0"/>
          <w:color w:val="auto"/>
          <w:sz w:val="24"/>
        </w:rPr>
      </w:pPr>
      <w:bookmarkStart w:id="20" w:name="_Toc528474678"/>
      <w:r w:rsidRPr="00942D80">
        <w:rPr>
          <w:bCs w:val="0"/>
          <w:color w:val="auto"/>
          <w:sz w:val="24"/>
        </w:rPr>
        <w:t xml:space="preserve">Figure </w:t>
      </w:r>
      <w:r w:rsidRPr="00942D80">
        <w:rPr>
          <w:bCs w:val="0"/>
          <w:color w:val="auto"/>
          <w:sz w:val="24"/>
        </w:rPr>
        <w:fldChar w:fldCharType="begin"/>
      </w:r>
      <w:r w:rsidRPr="00942D80">
        <w:rPr>
          <w:bCs w:val="0"/>
          <w:color w:val="auto"/>
          <w:sz w:val="24"/>
        </w:rPr>
        <w:instrText xml:space="preserve"> SEQ Figure \* ARABIC </w:instrText>
      </w:r>
      <w:r w:rsidRPr="00942D80">
        <w:rPr>
          <w:bCs w:val="0"/>
          <w:color w:val="auto"/>
          <w:sz w:val="24"/>
        </w:rPr>
        <w:fldChar w:fldCharType="separate"/>
      </w:r>
      <w:r w:rsidR="004A2E92" w:rsidRPr="00942D80">
        <w:rPr>
          <w:bCs w:val="0"/>
          <w:noProof/>
          <w:color w:val="auto"/>
          <w:sz w:val="24"/>
        </w:rPr>
        <w:t>14</w:t>
      </w:r>
      <w:r w:rsidRPr="00942D80">
        <w:rPr>
          <w:bCs w:val="0"/>
          <w:color w:val="auto"/>
          <w:sz w:val="24"/>
        </w:rPr>
        <w:fldChar w:fldCharType="end"/>
      </w:r>
      <w:r w:rsidR="00666F3C" w:rsidRPr="00942D80">
        <w:rPr>
          <w:bCs w:val="0"/>
          <w:color w:val="auto"/>
          <w:sz w:val="24"/>
        </w:rPr>
        <w:t>.</w:t>
      </w:r>
      <w:r w:rsidR="00666F3C" w:rsidRPr="00640D3E">
        <w:rPr>
          <w:b w:val="0"/>
          <w:color w:val="auto"/>
          <w:sz w:val="24"/>
        </w:rPr>
        <w:t xml:space="preserve"> 3D response surface and contour plot of catalyst loading and reaction time </w:t>
      </w:r>
      <w:r w:rsidR="00666F3C" w:rsidRPr="00640D3E">
        <w:rPr>
          <w:b w:val="0"/>
          <w:i/>
          <w:iCs/>
          <w:color w:val="auto"/>
          <w:sz w:val="24"/>
        </w:rPr>
        <w:t>versus</w:t>
      </w:r>
      <w:r w:rsidR="00666F3C" w:rsidRPr="00640D3E">
        <w:rPr>
          <w:b w:val="0"/>
          <w:color w:val="auto"/>
          <w:sz w:val="24"/>
        </w:rPr>
        <w:t xml:space="preserve"> BC yield</w:t>
      </w:r>
      <w:bookmarkEnd w:id="20"/>
    </w:p>
    <w:p w:rsidR="002065B7" w:rsidRPr="002065B7" w:rsidRDefault="002065B7" w:rsidP="002065B7"/>
    <w:p w:rsidR="00640D3E" w:rsidRPr="00B6778D" w:rsidRDefault="00640D3E" w:rsidP="00FB6D14">
      <w:pPr>
        <w:pStyle w:val="Heading1"/>
      </w:pPr>
      <w:r w:rsidRPr="00B6778D">
        <w:lastRenderedPageBreak/>
        <w:t xml:space="preserve">4. </w:t>
      </w:r>
      <w:r w:rsidR="000A2167">
        <w:t>Process Optimisation</w:t>
      </w:r>
    </w:p>
    <w:p w:rsidR="00640D3E" w:rsidRDefault="00640D3E" w:rsidP="00640D3E">
      <w:pPr>
        <w:jc w:val="both"/>
      </w:pPr>
      <w:r>
        <w:t xml:space="preserve">One of the main advantages of using RSM is the applicability to perform process variables </w:t>
      </w:r>
      <w:r w:rsidRPr="008765B2">
        <w:rPr>
          <w:noProof/>
        </w:rPr>
        <w:t>optimisation</w:t>
      </w:r>
      <w:r>
        <w:t xml:space="preserve"> based on </w:t>
      </w:r>
      <w:r w:rsidRPr="008765B2">
        <w:rPr>
          <w:noProof/>
        </w:rPr>
        <w:t>favourable</w:t>
      </w:r>
      <w:r>
        <w:t xml:space="preserve"> targets. The </w:t>
      </w:r>
      <w:r w:rsidRPr="008765B2">
        <w:rPr>
          <w:noProof/>
        </w:rPr>
        <w:t>optimisation</w:t>
      </w:r>
      <w:r>
        <w:t xml:space="preserve"> targets have been set to </w:t>
      </w:r>
      <w:r w:rsidRPr="008765B2">
        <w:rPr>
          <w:noProof/>
        </w:rPr>
        <w:t>maximise</w:t>
      </w:r>
      <w:r>
        <w:t xml:space="preserve"> the process productivity. Accordingly, both responses have been targeted to reach the maximum value. However, the reaction variables including reaction temperature </w:t>
      </w:r>
      <w:r w:rsidRPr="00C55772">
        <w:rPr>
          <w:noProof/>
        </w:rPr>
        <w:t>a</w:t>
      </w:r>
      <w:r w:rsidR="00C55772">
        <w:rPr>
          <w:noProof/>
        </w:rPr>
        <w:t>n</w:t>
      </w:r>
      <w:r w:rsidRPr="00C55772">
        <w:rPr>
          <w:noProof/>
        </w:rPr>
        <w:t>d</w:t>
      </w:r>
      <w:r>
        <w:t xml:space="preserve"> time have been targeted to </w:t>
      </w:r>
      <w:r w:rsidR="00C55772">
        <w:t xml:space="preserve">a </w:t>
      </w:r>
      <w:r w:rsidRPr="00C55772">
        <w:rPr>
          <w:noProof/>
        </w:rPr>
        <w:t>minimum</w:t>
      </w:r>
      <w:r>
        <w:t xml:space="preserve"> value as they consume </w:t>
      </w:r>
      <w:r w:rsidR="00C55772">
        <w:t xml:space="preserve">a </w:t>
      </w:r>
      <w:r w:rsidRPr="00C55772">
        <w:rPr>
          <w:noProof/>
        </w:rPr>
        <w:t>huge</w:t>
      </w:r>
      <w:r>
        <w:t xml:space="preserve"> amount of energy that is not </w:t>
      </w:r>
      <w:r w:rsidRPr="008765B2">
        <w:rPr>
          <w:noProof/>
        </w:rPr>
        <w:t>favourable</w:t>
      </w:r>
      <w:r>
        <w:t xml:space="preserve"> economically and environmentally. In addition, the catalyst loading has been set without a specific target based on the efficient catalyst reusability. A summary of the </w:t>
      </w:r>
      <w:r w:rsidRPr="008765B2">
        <w:rPr>
          <w:noProof/>
        </w:rPr>
        <w:t>optimisation</w:t>
      </w:r>
      <w:r>
        <w:t xml:space="preserve"> targets for independent </w:t>
      </w:r>
      <w:r w:rsidR="008765B2">
        <w:t>variables and responses is given</w:t>
      </w:r>
      <w:r>
        <w:t xml:space="preserve"> tabulated in Table </w:t>
      </w:r>
      <w:r w:rsidR="002065B7">
        <w:t>6</w:t>
      </w:r>
      <w:r>
        <w:t xml:space="preserve">. Using </w:t>
      </w:r>
      <w:r w:rsidRPr="00C55772">
        <w:rPr>
          <w:noProof/>
        </w:rPr>
        <w:t>Design</w:t>
      </w:r>
      <w:r w:rsidR="00C55772">
        <w:rPr>
          <w:noProof/>
        </w:rPr>
        <w:t>-</w:t>
      </w:r>
      <w:r w:rsidRPr="00C55772">
        <w:rPr>
          <w:noProof/>
        </w:rPr>
        <w:t>Expert</w:t>
      </w:r>
      <w:r>
        <w:t xml:space="preserve"> software, a numerical feature has been set to estimate the combination of </w:t>
      </w:r>
      <w:r w:rsidR="008765B2">
        <w:t>the process parameters</w:t>
      </w:r>
      <w:r>
        <w:t xml:space="preserve"> to achieve the required targets. </w:t>
      </w:r>
    </w:p>
    <w:p w:rsidR="00640D3E" w:rsidRDefault="00640D3E" w:rsidP="00640D3E">
      <w:pPr>
        <w:jc w:val="both"/>
      </w:pPr>
      <w:r>
        <w:t xml:space="preserve">Consequently, 50 solutions have been generated by the software for optimum combinations, where the combination with </w:t>
      </w:r>
      <w:r w:rsidR="00C55772">
        <w:t xml:space="preserve">the </w:t>
      </w:r>
      <w:r w:rsidRPr="00C55772">
        <w:rPr>
          <w:noProof/>
        </w:rPr>
        <w:t>highest</w:t>
      </w:r>
      <w:r>
        <w:t xml:space="preserve"> desirability has been chosen. The predicted optimum conditions have been reported at</w:t>
      </w:r>
      <w:r w:rsidRPr="00B6778D">
        <w:t xml:space="preserve"> </w:t>
      </w:r>
      <w:r>
        <w:t xml:space="preserve">135 </w:t>
      </w:r>
      <w:r w:rsidRPr="008765B2">
        <w:rPr>
          <w:noProof/>
          <w:vertAlign w:val="superscript"/>
        </w:rPr>
        <w:t>o</w:t>
      </w:r>
      <w:r w:rsidRPr="008765B2">
        <w:rPr>
          <w:noProof/>
        </w:rPr>
        <w:t>C</w:t>
      </w:r>
      <w:r w:rsidRPr="00B6778D">
        <w:t>, 90 bar, 15% catalyst loading and 20 h.</w:t>
      </w:r>
      <w:r>
        <w:t xml:space="preserve"> These conditions have resulted in </w:t>
      </w:r>
      <w:r w:rsidRPr="00B6778D">
        <w:t xml:space="preserve">BO conversion and BC yield are 91.4% and 66.5%, respectively. </w:t>
      </w:r>
      <w:r>
        <w:t xml:space="preserve">This </w:t>
      </w:r>
      <w:r w:rsidRPr="008765B2">
        <w:rPr>
          <w:noProof/>
        </w:rPr>
        <w:t>optimisation</w:t>
      </w:r>
      <w:r>
        <w:t xml:space="preserve"> process has considered all the interactive effects between the independent variables and their effect on the responses. </w:t>
      </w:r>
    </w:p>
    <w:p w:rsidR="000F32B2" w:rsidRDefault="008765B2" w:rsidP="00640D3E">
      <w:pPr>
        <w:jc w:val="both"/>
      </w:pPr>
      <w:r>
        <w:t xml:space="preserve">In order to assess </w:t>
      </w:r>
      <w:r w:rsidR="00640D3E">
        <w:t xml:space="preserve">the accuracy of the predicted conditions, an experimental validation has been performed at the developed conditions. The experiments have resulted in similar results as predicted where the </w:t>
      </w:r>
      <w:r w:rsidR="00640D3E" w:rsidRPr="00B6778D">
        <w:t>relative error</w:t>
      </w:r>
      <w:r w:rsidR="00640D3E">
        <w:t>s of the predicted results</w:t>
      </w:r>
      <w:r w:rsidR="00640D3E" w:rsidRPr="00B6778D">
        <w:t xml:space="preserve"> from the experimental </w:t>
      </w:r>
      <w:r w:rsidR="00640D3E">
        <w:t>data are</w:t>
      </w:r>
      <w:r w:rsidR="00640D3E" w:rsidRPr="00B6778D">
        <w:t xml:space="preserve"> 1.45% and 1.52% for BO conversion and BC yield, respectively.</w:t>
      </w:r>
      <w:r w:rsidR="00640D3E">
        <w:t xml:space="preserve"> The similarity between the predicted and experimental results at the optimum conditions has validated the predicted optimum conditions.</w:t>
      </w:r>
    </w:p>
    <w:p w:rsidR="000F32B2" w:rsidRPr="00DA122B" w:rsidRDefault="000F32B2" w:rsidP="00DA122B">
      <w:pPr>
        <w:jc w:val="both"/>
      </w:pPr>
      <w:r>
        <w:t xml:space="preserve">Process optimisation </w:t>
      </w:r>
      <w:r w:rsidRPr="00DA122B">
        <w:rPr>
          <w:i/>
          <w:iCs/>
        </w:rPr>
        <w:t>via</w:t>
      </w:r>
      <w:r>
        <w:rPr>
          <w:i/>
          <w:iCs/>
        </w:rPr>
        <w:t xml:space="preserve"> </w:t>
      </w:r>
      <w:r>
        <w:t xml:space="preserve">RSM has revealed higher precision in prediction of the optimal conditions </w:t>
      </w:r>
      <w:r w:rsidR="005F0482">
        <w:t>than</w:t>
      </w:r>
      <w:r>
        <w:t xml:space="preserve"> OFAT due to the fact that it combine various reaction conditions to </w:t>
      </w:r>
      <w:r w:rsidR="005F0482">
        <w:t>achieve</w:t>
      </w:r>
      <w:r>
        <w:t xml:space="preserve"> the targeted response for the process. It has been reported that the optimal conditions for this process using OFAT have resulted in</w:t>
      </w:r>
      <w:r w:rsidRPr="00B6778D">
        <w:t xml:space="preserve"> conversion of BO and BC yield of </w:t>
      </w:r>
      <w:r>
        <w:t>84% and 64</w:t>
      </w:r>
      <w:r w:rsidRPr="00B6778D">
        <w:t>%, respectively</w:t>
      </w:r>
      <w:r>
        <w:t xml:space="preserve"> at pressure, temperature, catalyst loading and time of </w:t>
      </w:r>
      <w:bookmarkStart w:id="21" w:name="_Toc528474726"/>
      <w:r w:rsidRPr="00B6778D">
        <w:t xml:space="preserve">75 bar, </w:t>
      </w:r>
      <w:r w:rsidRPr="00EA0EBD">
        <w:t xml:space="preserve">135 </w:t>
      </w:r>
      <w:r w:rsidRPr="00EA0EBD">
        <w:rPr>
          <w:vertAlign w:val="superscript"/>
        </w:rPr>
        <w:t>o</w:t>
      </w:r>
      <w:r w:rsidRPr="00EA0EBD">
        <w:t>C</w:t>
      </w:r>
      <w:r w:rsidRPr="00B6778D">
        <w:t>, 10% (w/w) in 20 h</w:t>
      </w:r>
      <w:r>
        <w:t xml:space="preserve">, respectively </w:t>
      </w:r>
      <w:r w:rsidRPr="00B6778D">
        <w:fldChar w:fldCharType="begin" w:fldLock="1"/>
      </w:r>
      <w:r>
        <w:instrText>ADDIN CSL_CITATION {"citationItems":[{"id":"ITEM-1","itemData":{"DOI":"10.1016/j.energy.2018.09.135","ISSN":"03605442","author":[{"dropping-particle":"","family":"Onyenkeadi","given":"Victor","non-dropping-particle":"","parse-names":false,"suffix":""},{"dropping-particle":"","family":"Kellici","given":"Suela","non-dropping-particle":"","parse-names":false,"suffix":""},{"dropping-particle":"","family":"Saha","given":"Basudeb","non-dropping-particle":"","parse-names":false,"suffix":""}],"container-title":"Energy","id":"ITEM-1","issued":{"date-parts":[["2018"]]},"page":"867-876","publisher":"Elsevier Ltd","title":"Greener synthesis of 1,2-butylene carbonate from CO2 using graphene-inorganic nanocomposite catalyst","type":"article-journal","volume":"165"},"uris":["http://www.mendeley.com/documents/?uuid=d279d292-c950-49da-a5ca-3402f02d8949","http://www.mendeley.com/documents/?uuid=9c68cc51-c869-4cc5-9bdd-349684eb037f"]}],"mendeley":{"formattedCitation":"[8]","plainTextFormattedCitation":"[8]","previouslyFormattedCitation":"[8]"},"properties":{"noteIndex":0},"schema":"https://github.com/citation-style-language/schema/raw/master/csl-citation.json"}</w:instrText>
      </w:r>
      <w:r w:rsidRPr="00B6778D">
        <w:fldChar w:fldCharType="separate"/>
      </w:r>
      <w:r w:rsidRPr="002D6134">
        <w:rPr>
          <w:noProof/>
        </w:rPr>
        <w:t>[8]</w:t>
      </w:r>
      <w:r w:rsidRPr="00B6778D">
        <w:fldChar w:fldCharType="end"/>
      </w:r>
      <w:r>
        <w:t xml:space="preserve">. However, multivariate optimisation using RSM has resulted in higher </w:t>
      </w:r>
      <w:r w:rsidRPr="00B6778D">
        <w:t xml:space="preserve">conversion of BO and yield </w:t>
      </w:r>
      <w:r>
        <w:t xml:space="preserve">of </w:t>
      </w:r>
      <w:r w:rsidRPr="00B6778D">
        <w:t xml:space="preserve">BC </w:t>
      </w:r>
      <w:r>
        <w:t xml:space="preserve">at milder reaction </w:t>
      </w:r>
      <w:r w:rsidR="005F0482">
        <w:t>conditions</w:t>
      </w:r>
      <w:r>
        <w:t xml:space="preserve">. </w:t>
      </w:r>
    </w:p>
    <w:p w:rsidR="000F32B2" w:rsidRDefault="000F32B2">
      <w:pPr>
        <w:spacing w:after="200" w:line="276" w:lineRule="auto"/>
        <w:rPr>
          <w:b/>
          <w:bCs/>
          <w:szCs w:val="18"/>
        </w:rPr>
      </w:pPr>
      <w:r>
        <w:br w:type="page"/>
      </w:r>
    </w:p>
    <w:p w:rsidR="00640D3E" w:rsidRPr="00EA0EBD" w:rsidRDefault="00A7055F" w:rsidP="00A7055F">
      <w:pPr>
        <w:pStyle w:val="Caption"/>
        <w:rPr>
          <w:color w:val="000000" w:themeColor="text1"/>
          <w:szCs w:val="16"/>
        </w:rPr>
      </w:pPr>
      <w:r w:rsidRPr="00A7055F">
        <w:rPr>
          <w:color w:val="auto"/>
          <w:sz w:val="24"/>
        </w:rPr>
        <w:lastRenderedPageBreak/>
        <w:t xml:space="preserve">Table </w:t>
      </w:r>
      <w:r w:rsidRPr="00A7055F">
        <w:rPr>
          <w:color w:val="auto"/>
          <w:sz w:val="24"/>
        </w:rPr>
        <w:fldChar w:fldCharType="begin"/>
      </w:r>
      <w:r w:rsidRPr="00A7055F">
        <w:rPr>
          <w:color w:val="auto"/>
          <w:sz w:val="24"/>
        </w:rPr>
        <w:instrText xml:space="preserve"> SEQ Table \* ARABIC </w:instrText>
      </w:r>
      <w:r w:rsidRPr="00A7055F">
        <w:rPr>
          <w:color w:val="auto"/>
          <w:sz w:val="24"/>
        </w:rPr>
        <w:fldChar w:fldCharType="separate"/>
      </w:r>
      <w:r w:rsidR="004A2E92">
        <w:rPr>
          <w:noProof/>
          <w:color w:val="auto"/>
          <w:sz w:val="24"/>
        </w:rPr>
        <w:t>6</w:t>
      </w:r>
      <w:r w:rsidRPr="00A7055F">
        <w:rPr>
          <w:color w:val="auto"/>
          <w:sz w:val="24"/>
        </w:rPr>
        <w:fldChar w:fldCharType="end"/>
      </w:r>
      <w:r w:rsidR="00640D3E" w:rsidRPr="00A7055F">
        <w:rPr>
          <w:color w:val="auto"/>
          <w:sz w:val="24"/>
          <w:szCs w:val="16"/>
        </w:rPr>
        <w:t xml:space="preserve">. </w:t>
      </w:r>
      <w:r w:rsidR="00640D3E" w:rsidRPr="000E015C">
        <w:rPr>
          <w:b w:val="0"/>
          <w:noProof/>
          <w:color w:val="auto"/>
          <w:sz w:val="24"/>
          <w:szCs w:val="16"/>
        </w:rPr>
        <w:t>Optimisation</w:t>
      </w:r>
      <w:r w:rsidR="00640D3E" w:rsidRPr="00A7055F">
        <w:rPr>
          <w:b w:val="0"/>
          <w:color w:val="auto"/>
          <w:sz w:val="24"/>
          <w:szCs w:val="16"/>
        </w:rPr>
        <w:t xml:space="preserve"> </w:t>
      </w:r>
      <w:r w:rsidR="00640D3E" w:rsidRPr="00C55772">
        <w:rPr>
          <w:b w:val="0"/>
          <w:noProof/>
          <w:color w:val="auto"/>
          <w:sz w:val="24"/>
          <w:szCs w:val="16"/>
        </w:rPr>
        <w:t>constrain</w:t>
      </w:r>
      <w:r w:rsidR="00C55772">
        <w:rPr>
          <w:b w:val="0"/>
          <w:noProof/>
          <w:color w:val="auto"/>
          <w:sz w:val="24"/>
          <w:szCs w:val="16"/>
        </w:rPr>
        <w:t>t</w:t>
      </w:r>
      <w:r w:rsidR="00640D3E" w:rsidRPr="00C55772">
        <w:rPr>
          <w:b w:val="0"/>
          <w:noProof/>
          <w:color w:val="auto"/>
          <w:sz w:val="24"/>
          <w:szCs w:val="16"/>
        </w:rPr>
        <w:t>s</w:t>
      </w:r>
      <w:r w:rsidR="00640D3E" w:rsidRPr="00A7055F">
        <w:rPr>
          <w:b w:val="0"/>
          <w:color w:val="auto"/>
          <w:sz w:val="24"/>
          <w:szCs w:val="16"/>
        </w:rPr>
        <w:t xml:space="preserve"> used to predict optimum conditions for butylene carbonate</w:t>
      </w:r>
      <w:bookmarkEnd w:id="21"/>
    </w:p>
    <w:p w:rsidR="00640D3E" w:rsidRPr="00857AB7" w:rsidRDefault="00640D3E" w:rsidP="00640D3E">
      <w:pPr>
        <w:pStyle w:val="TAMainText"/>
        <w:spacing w:line="276" w:lineRule="auto"/>
        <w:ind w:firstLine="0"/>
        <w:contextualSpacing/>
        <w:jc w:val="center"/>
        <w:rPr>
          <w:rFonts w:ascii="Times New Roman" w:hAnsi="Times New Roman"/>
          <w:color w:val="000000" w:themeColor="text1"/>
          <w:sz w:val="20"/>
          <w:szCs w:val="16"/>
        </w:rPr>
      </w:pPr>
    </w:p>
    <w:tbl>
      <w:tblPr>
        <w:tblStyle w:val="TableGrid"/>
        <w:tblW w:w="934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6"/>
        <w:gridCol w:w="1685"/>
        <w:gridCol w:w="1350"/>
        <w:gridCol w:w="1449"/>
        <w:gridCol w:w="1404"/>
      </w:tblGrid>
      <w:tr w:rsidR="00640D3E" w:rsidRPr="00857AB7" w:rsidTr="00942D80">
        <w:trPr>
          <w:trHeight w:val="292"/>
          <w:jc w:val="center"/>
        </w:trPr>
        <w:tc>
          <w:tcPr>
            <w:tcW w:w="3456" w:type="dxa"/>
            <w:tcBorders>
              <w:top w:val="single" w:sz="4" w:space="0" w:color="auto"/>
              <w:bottom w:val="single" w:sz="8" w:space="0" w:color="auto"/>
            </w:tcBorders>
            <w:hideMark/>
          </w:tcPr>
          <w:p w:rsidR="00640D3E" w:rsidRPr="00ED2EA4" w:rsidRDefault="00640D3E" w:rsidP="00035697">
            <w:pPr>
              <w:jc w:val="center"/>
              <w:rPr>
                <w:color w:val="000000" w:themeColor="text1"/>
                <w:sz w:val="22"/>
              </w:rPr>
            </w:pPr>
            <w:r w:rsidRPr="00ED2EA4">
              <w:rPr>
                <w:color w:val="000000" w:themeColor="text1"/>
                <w:sz w:val="22"/>
              </w:rPr>
              <w:t>Factor</w:t>
            </w:r>
          </w:p>
        </w:tc>
        <w:tc>
          <w:tcPr>
            <w:tcW w:w="1685" w:type="dxa"/>
            <w:tcBorders>
              <w:top w:val="single" w:sz="4" w:space="0" w:color="auto"/>
              <w:bottom w:val="single" w:sz="8" w:space="0" w:color="auto"/>
            </w:tcBorders>
          </w:tcPr>
          <w:p w:rsidR="00640D3E" w:rsidRPr="00ED2EA4" w:rsidRDefault="00640D3E" w:rsidP="00035697">
            <w:pPr>
              <w:jc w:val="center"/>
              <w:rPr>
                <w:color w:val="000000" w:themeColor="text1"/>
                <w:sz w:val="22"/>
              </w:rPr>
            </w:pPr>
            <w:r w:rsidRPr="00ED2EA4">
              <w:rPr>
                <w:color w:val="000000" w:themeColor="text1"/>
                <w:sz w:val="22"/>
              </w:rPr>
              <w:t>Code</w:t>
            </w:r>
          </w:p>
        </w:tc>
        <w:tc>
          <w:tcPr>
            <w:tcW w:w="0" w:type="auto"/>
            <w:tcBorders>
              <w:top w:val="single" w:sz="4" w:space="0" w:color="auto"/>
              <w:bottom w:val="single" w:sz="8" w:space="0" w:color="auto"/>
            </w:tcBorders>
          </w:tcPr>
          <w:p w:rsidR="00640D3E" w:rsidRPr="00ED2EA4" w:rsidRDefault="00640D3E" w:rsidP="00035697">
            <w:pPr>
              <w:jc w:val="center"/>
              <w:rPr>
                <w:color w:val="000000" w:themeColor="text1"/>
                <w:sz w:val="22"/>
              </w:rPr>
            </w:pPr>
            <w:r>
              <w:rPr>
                <w:color w:val="000000" w:themeColor="text1"/>
                <w:sz w:val="22"/>
              </w:rPr>
              <w:t>Goal</w:t>
            </w:r>
          </w:p>
        </w:tc>
        <w:tc>
          <w:tcPr>
            <w:tcW w:w="0" w:type="auto"/>
            <w:gridSpan w:val="2"/>
            <w:tcBorders>
              <w:top w:val="single" w:sz="4" w:space="0" w:color="auto"/>
              <w:bottom w:val="single" w:sz="8" w:space="0" w:color="auto"/>
            </w:tcBorders>
          </w:tcPr>
          <w:p w:rsidR="00640D3E" w:rsidRPr="00ED2EA4" w:rsidRDefault="00640D3E" w:rsidP="00035697">
            <w:pPr>
              <w:jc w:val="center"/>
              <w:rPr>
                <w:color w:val="000000" w:themeColor="text1"/>
                <w:sz w:val="22"/>
              </w:rPr>
            </w:pPr>
            <w:r>
              <w:rPr>
                <w:color w:val="000000" w:themeColor="text1"/>
                <w:sz w:val="22"/>
              </w:rPr>
              <w:t>Limits</w:t>
            </w:r>
          </w:p>
        </w:tc>
      </w:tr>
      <w:tr w:rsidR="00640D3E" w:rsidRPr="00857AB7" w:rsidTr="008A6299">
        <w:trPr>
          <w:trHeight w:val="271"/>
          <w:jc w:val="center"/>
        </w:trPr>
        <w:tc>
          <w:tcPr>
            <w:tcW w:w="6491" w:type="dxa"/>
            <w:gridSpan w:val="3"/>
            <w:tcBorders>
              <w:top w:val="single" w:sz="8" w:space="0" w:color="auto"/>
              <w:bottom w:val="single" w:sz="8" w:space="0" w:color="auto"/>
            </w:tcBorders>
            <w:hideMark/>
          </w:tcPr>
          <w:p w:rsidR="00640D3E" w:rsidRPr="00ED2EA4" w:rsidRDefault="00640D3E" w:rsidP="00035697">
            <w:pPr>
              <w:jc w:val="center"/>
              <w:rPr>
                <w:color w:val="000000" w:themeColor="text1"/>
                <w:sz w:val="22"/>
              </w:rPr>
            </w:pPr>
          </w:p>
        </w:tc>
        <w:tc>
          <w:tcPr>
            <w:tcW w:w="0" w:type="auto"/>
            <w:tcBorders>
              <w:top w:val="single" w:sz="8" w:space="0" w:color="auto"/>
              <w:bottom w:val="single" w:sz="8" w:space="0" w:color="auto"/>
            </w:tcBorders>
            <w:hideMark/>
          </w:tcPr>
          <w:p w:rsidR="00640D3E" w:rsidRPr="00ED2EA4" w:rsidRDefault="00640D3E" w:rsidP="00035697">
            <w:pPr>
              <w:jc w:val="center"/>
              <w:rPr>
                <w:color w:val="000000" w:themeColor="text1"/>
                <w:sz w:val="22"/>
              </w:rPr>
            </w:pPr>
            <w:r>
              <w:rPr>
                <w:color w:val="000000" w:themeColor="text1"/>
                <w:sz w:val="22"/>
              </w:rPr>
              <w:t>Lower</w:t>
            </w:r>
          </w:p>
        </w:tc>
        <w:tc>
          <w:tcPr>
            <w:tcW w:w="0" w:type="auto"/>
            <w:tcBorders>
              <w:top w:val="single" w:sz="8" w:space="0" w:color="auto"/>
              <w:bottom w:val="single" w:sz="8" w:space="0" w:color="auto"/>
            </w:tcBorders>
          </w:tcPr>
          <w:p w:rsidR="00640D3E" w:rsidRPr="00ED2EA4" w:rsidRDefault="00640D3E" w:rsidP="00035697">
            <w:pPr>
              <w:jc w:val="center"/>
              <w:rPr>
                <w:color w:val="000000" w:themeColor="text1"/>
                <w:sz w:val="22"/>
              </w:rPr>
            </w:pPr>
            <w:r>
              <w:rPr>
                <w:color w:val="000000" w:themeColor="text1"/>
                <w:sz w:val="22"/>
              </w:rPr>
              <w:t>Upper</w:t>
            </w:r>
          </w:p>
        </w:tc>
      </w:tr>
      <w:tr w:rsidR="00640D3E" w:rsidRPr="00857AB7" w:rsidTr="008A6299">
        <w:trPr>
          <w:trHeight w:val="248"/>
          <w:jc w:val="center"/>
        </w:trPr>
        <w:tc>
          <w:tcPr>
            <w:tcW w:w="3456" w:type="dxa"/>
            <w:tcBorders>
              <w:top w:val="single" w:sz="8" w:space="0" w:color="auto"/>
            </w:tcBorders>
            <w:hideMark/>
          </w:tcPr>
          <w:p w:rsidR="00640D3E" w:rsidRPr="00857AB7" w:rsidRDefault="00640D3E" w:rsidP="00035697">
            <w:pPr>
              <w:jc w:val="center"/>
              <w:rPr>
                <w:color w:val="000000" w:themeColor="text1"/>
                <w:sz w:val="22"/>
              </w:rPr>
            </w:pPr>
            <w:r w:rsidRPr="00857AB7">
              <w:rPr>
                <w:color w:val="000000" w:themeColor="text1"/>
                <w:sz w:val="22"/>
              </w:rPr>
              <w:t>Temperature (</w:t>
            </w:r>
            <w:r w:rsidRPr="00857AB7">
              <w:rPr>
                <w:color w:val="000000" w:themeColor="text1"/>
                <w:sz w:val="22"/>
                <w:vertAlign w:val="superscript"/>
              </w:rPr>
              <w:t>o</w:t>
            </w:r>
            <w:r w:rsidRPr="00857AB7">
              <w:rPr>
                <w:color w:val="000000" w:themeColor="text1"/>
                <w:sz w:val="22"/>
              </w:rPr>
              <w:t>C)</w:t>
            </w:r>
          </w:p>
        </w:tc>
        <w:tc>
          <w:tcPr>
            <w:tcW w:w="1685" w:type="dxa"/>
            <w:tcBorders>
              <w:top w:val="single" w:sz="8" w:space="0" w:color="auto"/>
            </w:tcBorders>
          </w:tcPr>
          <w:p w:rsidR="00640D3E" w:rsidRPr="00857AB7" w:rsidRDefault="00640D3E" w:rsidP="00035697">
            <w:pPr>
              <w:jc w:val="center"/>
              <w:rPr>
                <w:color w:val="000000" w:themeColor="text1"/>
                <w:sz w:val="22"/>
              </w:rPr>
            </w:pPr>
            <w:r w:rsidRPr="00857AB7">
              <w:rPr>
                <w:color w:val="000000" w:themeColor="text1"/>
                <w:sz w:val="22"/>
              </w:rPr>
              <w:t>A</w:t>
            </w:r>
          </w:p>
        </w:tc>
        <w:tc>
          <w:tcPr>
            <w:tcW w:w="0" w:type="auto"/>
            <w:tcBorders>
              <w:top w:val="single" w:sz="8" w:space="0" w:color="auto"/>
            </w:tcBorders>
          </w:tcPr>
          <w:p w:rsidR="00640D3E" w:rsidRPr="00857AB7" w:rsidRDefault="00640D3E" w:rsidP="00035697">
            <w:pPr>
              <w:jc w:val="center"/>
              <w:rPr>
                <w:color w:val="000000" w:themeColor="text1"/>
                <w:sz w:val="22"/>
              </w:rPr>
            </w:pPr>
            <w:r>
              <w:rPr>
                <w:color w:val="000000" w:themeColor="text1"/>
                <w:sz w:val="22"/>
              </w:rPr>
              <w:t>Minimise</w:t>
            </w:r>
          </w:p>
        </w:tc>
        <w:tc>
          <w:tcPr>
            <w:tcW w:w="0" w:type="auto"/>
            <w:tcBorders>
              <w:top w:val="single" w:sz="8" w:space="0" w:color="auto"/>
            </w:tcBorders>
          </w:tcPr>
          <w:p w:rsidR="00640D3E" w:rsidRPr="00857AB7" w:rsidRDefault="00640D3E" w:rsidP="00035697">
            <w:pPr>
              <w:jc w:val="center"/>
              <w:rPr>
                <w:color w:val="000000" w:themeColor="text1"/>
                <w:sz w:val="22"/>
              </w:rPr>
            </w:pPr>
            <w:r>
              <w:rPr>
                <w:color w:val="000000" w:themeColor="text1"/>
                <w:sz w:val="22"/>
              </w:rPr>
              <w:t>100</w:t>
            </w:r>
          </w:p>
        </w:tc>
        <w:tc>
          <w:tcPr>
            <w:tcW w:w="0" w:type="auto"/>
            <w:tcBorders>
              <w:top w:val="single" w:sz="8" w:space="0" w:color="auto"/>
            </w:tcBorders>
          </w:tcPr>
          <w:p w:rsidR="00640D3E" w:rsidRPr="00857AB7" w:rsidRDefault="00640D3E" w:rsidP="00035697">
            <w:pPr>
              <w:jc w:val="center"/>
              <w:rPr>
                <w:color w:val="000000" w:themeColor="text1"/>
                <w:sz w:val="22"/>
              </w:rPr>
            </w:pPr>
            <w:r>
              <w:rPr>
                <w:color w:val="000000" w:themeColor="text1"/>
                <w:sz w:val="22"/>
              </w:rPr>
              <w:t>170</w:t>
            </w:r>
          </w:p>
        </w:tc>
      </w:tr>
      <w:tr w:rsidR="00640D3E" w:rsidRPr="00857AB7" w:rsidTr="008A6299">
        <w:trPr>
          <w:trHeight w:val="234"/>
          <w:jc w:val="center"/>
        </w:trPr>
        <w:tc>
          <w:tcPr>
            <w:tcW w:w="3456" w:type="dxa"/>
            <w:hideMark/>
          </w:tcPr>
          <w:p w:rsidR="00640D3E" w:rsidRPr="00857AB7" w:rsidRDefault="00640D3E" w:rsidP="00035697">
            <w:pPr>
              <w:jc w:val="center"/>
              <w:rPr>
                <w:color w:val="000000" w:themeColor="text1"/>
                <w:sz w:val="22"/>
              </w:rPr>
            </w:pPr>
            <w:r w:rsidRPr="00857AB7">
              <w:rPr>
                <w:color w:val="000000" w:themeColor="text1"/>
                <w:sz w:val="22"/>
              </w:rPr>
              <w:t>Pressure (bar)</w:t>
            </w:r>
          </w:p>
        </w:tc>
        <w:tc>
          <w:tcPr>
            <w:tcW w:w="1685" w:type="dxa"/>
          </w:tcPr>
          <w:p w:rsidR="00640D3E" w:rsidRPr="00857AB7" w:rsidRDefault="00640D3E" w:rsidP="00035697">
            <w:pPr>
              <w:jc w:val="center"/>
              <w:rPr>
                <w:color w:val="000000" w:themeColor="text1"/>
                <w:sz w:val="22"/>
                <w:vertAlign w:val="subscript"/>
              </w:rPr>
            </w:pPr>
            <w:r w:rsidRPr="00857AB7">
              <w:rPr>
                <w:color w:val="000000" w:themeColor="text1"/>
                <w:sz w:val="22"/>
              </w:rPr>
              <w:t>B</w:t>
            </w:r>
          </w:p>
        </w:tc>
        <w:tc>
          <w:tcPr>
            <w:tcW w:w="0" w:type="auto"/>
          </w:tcPr>
          <w:p w:rsidR="00640D3E" w:rsidRPr="00857AB7" w:rsidRDefault="00640D3E" w:rsidP="00035697">
            <w:pPr>
              <w:jc w:val="center"/>
              <w:rPr>
                <w:color w:val="000000" w:themeColor="text1"/>
                <w:sz w:val="22"/>
              </w:rPr>
            </w:pPr>
            <w:r>
              <w:rPr>
                <w:color w:val="000000" w:themeColor="text1"/>
                <w:sz w:val="22"/>
              </w:rPr>
              <w:t>In range</w:t>
            </w:r>
          </w:p>
        </w:tc>
        <w:tc>
          <w:tcPr>
            <w:tcW w:w="0" w:type="auto"/>
          </w:tcPr>
          <w:p w:rsidR="00640D3E" w:rsidRPr="00857AB7" w:rsidRDefault="00640D3E" w:rsidP="00035697">
            <w:pPr>
              <w:jc w:val="center"/>
              <w:rPr>
                <w:color w:val="000000" w:themeColor="text1"/>
                <w:sz w:val="22"/>
              </w:rPr>
            </w:pPr>
            <w:r>
              <w:rPr>
                <w:color w:val="000000" w:themeColor="text1"/>
                <w:sz w:val="22"/>
              </w:rPr>
              <w:t>60</w:t>
            </w:r>
          </w:p>
        </w:tc>
        <w:tc>
          <w:tcPr>
            <w:tcW w:w="0" w:type="auto"/>
          </w:tcPr>
          <w:p w:rsidR="00640D3E" w:rsidRPr="00857AB7" w:rsidRDefault="00640D3E" w:rsidP="00035697">
            <w:pPr>
              <w:jc w:val="center"/>
              <w:rPr>
                <w:color w:val="000000" w:themeColor="text1"/>
                <w:sz w:val="22"/>
              </w:rPr>
            </w:pPr>
            <w:r>
              <w:rPr>
                <w:color w:val="000000" w:themeColor="text1"/>
                <w:sz w:val="22"/>
              </w:rPr>
              <w:t>90</w:t>
            </w:r>
          </w:p>
        </w:tc>
      </w:tr>
      <w:tr w:rsidR="00640D3E" w:rsidRPr="00857AB7" w:rsidTr="008A6299">
        <w:trPr>
          <w:trHeight w:val="234"/>
          <w:jc w:val="center"/>
        </w:trPr>
        <w:tc>
          <w:tcPr>
            <w:tcW w:w="3456" w:type="dxa"/>
            <w:hideMark/>
          </w:tcPr>
          <w:p w:rsidR="00640D3E" w:rsidRPr="00857AB7" w:rsidRDefault="00640D3E" w:rsidP="00035697">
            <w:pPr>
              <w:jc w:val="center"/>
              <w:rPr>
                <w:color w:val="000000" w:themeColor="text1"/>
                <w:sz w:val="22"/>
              </w:rPr>
            </w:pPr>
            <w:r>
              <w:rPr>
                <w:color w:val="000000" w:themeColor="text1"/>
                <w:sz w:val="22"/>
              </w:rPr>
              <w:t>Catalyst loading (%)</w:t>
            </w:r>
          </w:p>
        </w:tc>
        <w:tc>
          <w:tcPr>
            <w:tcW w:w="1685" w:type="dxa"/>
          </w:tcPr>
          <w:p w:rsidR="00640D3E" w:rsidRPr="00857AB7" w:rsidRDefault="00640D3E" w:rsidP="00035697">
            <w:pPr>
              <w:jc w:val="center"/>
              <w:rPr>
                <w:color w:val="000000" w:themeColor="text1"/>
                <w:sz w:val="22"/>
                <w:vertAlign w:val="subscript"/>
              </w:rPr>
            </w:pPr>
            <w:r w:rsidRPr="00857AB7">
              <w:rPr>
                <w:color w:val="000000" w:themeColor="text1"/>
                <w:sz w:val="22"/>
              </w:rPr>
              <w:t>C</w:t>
            </w:r>
          </w:p>
        </w:tc>
        <w:tc>
          <w:tcPr>
            <w:tcW w:w="0" w:type="auto"/>
          </w:tcPr>
          <w:p w:rsidR="00640D3E" w:rsidRPr="00857AB7" w:rsidRDefault="00640D3E" w:rsidP="00035697">
            <w:pPr>
              <w:jc w:val="center"/>
              <w:rPr>
                <w:color w:val="000000" w:themeColor="text1"/>
                <w:sz w:val="22"/>
              </w:rPr>
            </w:pPr>
            <w:r>
              <w:rPr>
                <w:color w:val="000000" w:themeColor="text1"/>
                <w:sz w:val="22"/>
              </w:rPr>
              <w:t>In range</w:t>
            </w:r>
          </w:p>
        </w:tc>
        <w:tc>
          <w:tcPr>
            <w:tcW w:w="0" w:type="auto"/>
          </w:tcPr>
          <w:p w:rsidR="00640D3E" w:rsidRPr="00857AB7" w:rsidRDefault="00640D3E" w:rsidP="00035697">
            <w:pPr>
              <w:jc w:val="center"/>
              <w:rPr>
                <w:color w:val="000000" w:themeColor="text1"/>
                <w:sz w:val="22"/>
              </w:rPr>
            </w:pPr>
            <w:r>
              <w:rPr>
                <w:color w:val="000000" w:themeColor="text1"/>
                <w:sz w:val="22"/>
              </w:rPr>
              <w:t>5</w:t>
            </w:r>
          </w:p>
        </w:tc>
        <w:tc>
          <w:tcPr>
            <w:tcW w:w="0" w:type="auto"/>
          </w:tcPr>
          <w:p w:rsidR="00640D3E" w:rsidRPr="00857AB7" w:rsidRDefault="00640D3E" w:rsidP="00035697">
            <w:pPr>
              <w:jc w:val="center"/>
              <w:rPr>
                <w:color w:val="000000" w:themeColor="text1"/>
                <w:sz w:val="22"/>
              </w:rPr>
            </w:pPr>
            <w:r>
              <w:rPr>
                <w:color w:val="000000" w:themeColor="text1"/>
                <w:sz w:val="22"/>
              </w:rPr>
              <w:t>15</w:t>
            </w:r>
          </w:p>
        </w:tc>
      </w:tr>
      <w:tr w:rsidR="00640D3E" w:rsidRPr="00857AB7" w:rsidTr="008A6299">
        <w:trPr>
          <w:trHeight w:val="46"/>
          <w:jc w:val="center"/>
        </w:trPr>
        <w:tc>
          <w:tcPr>
            <w:tcW w:w="3456" w:type="dxa"/>
            <w:hideMark/>
          </w:tcPr>
          <w:p w:rsidR="00640D3E" w:rsidRPr="00857AB7" w:rsidRDefault="00640D3E" w:rsidP="00035697">
            <w:pPr>
              <w:jc w:val="center"/>
              <w:rPr>
                <w:color w:val="000000" w:themeColor="text1"/>
                <w:sz w:val="22"/>
              </w:rPr>
            </w:pPr>
            <w:r w:rsidRPr="00857AB7">
              <w:rPr>
                <w:color w:val="000000" w:themeColor="text1"/>
                <w:sz w:val="22"/>
              </w:rPr>
              <w:t>Time (</w:t>
            </w:r>
            <w:r>
              <w:rPr>
                <w:color w:val="000000" w:themeColor="text1"/>
                <w:sz w:val="22"/>
              </w:rPr>
              <w:t>h</w:t>
            </w:r>
            <w:r w:rsidRPr="00857AB7">
              <w:rPr>
                <w:color w:val="000000" w:themeColor="text1"/>
                <w:sz w:val="22"/>
              </w:rPr>
              <w:t>)</w:t>
            </w:r>
          </w:p>
        </w:tc>
        <w:tc>
          <w:tcPr>
            <w:tcW w:w="1685" w:type="dxa"/>
          </w:tcPr>
          <w:p w:rsidR="00640D3E" w:rsidRPr="00857AB7" w:rsidRDefault="00640D3E" w:rsidP="00035697">
            <w:pPr>
              <w:jc w:val="center"/>
              <w:rPr>
                <w:color w:val="000000" w:themeColor="text1"/>
                <w:sz w:val="22"/>
                <w:vertAlign w:val="subscript"/>
              </w:rPr>
            </w:pPr>
            <w:r w:rsidRPr="00857AB7">
              <w:rPr>
                <w:color w:val="000000" w:themeColor="text1"/>
                <w:sz w:val="22"/>
              </w:rPr>
              <w:t>D</w:t>
            </w:r>
          </w:p>
        </w:tc>
        <w:tc>
          <w:tcPr>
            <w:tcW w:w="0" w:type="auto"/>
          </w:tcPr>
          <w:p w:rsidR="00640D3E" w:rsidRPr="00857AB7" w:rsidRDefault="00640D3E" w:rsidP="00035697">
            <w:pPr>
              <w:jc w:val="center"/>
              <w:rPr>
                <w:color w:val="000000" w:themeColor="text1"/>
                <w:sz w:val="22"/>
              </w:rPr>
            </w:pPr>
            <w:r>
              <w:rPr>
                <w:color w:val="000000" w:themeColor="text1"/>
                <w:sz w:val="22"/>
              </w:rPr>
              <w:t>Minimise</w:t>
            </w:r>
          </w:p>
        </w:tc>
        <w:tc>
          <w:tcPr>
            <w:tcW w:w="0" w:type="auto"/>
          </w:tcPr>
          <w:p w:rsidR="00640D3E" w:rsidRPr="00857AB7" w:rsidRDefault="00640D3E" w:rsidP="00035697">
            <w:pPr>
              <w:jc w:val="center"/>
              <w:rPr>
                <w:color w:val="000000" w:themeColor="text1"/>
                <w:sz w:val="22"/>
              </w:rPr>
            </w:pPr>
            <w:r>
              <w:rPr>
                <w:color w:val="000000" w:themeColor="text1"/>
                <w:sz w:val="22"/>
              </w:rPr>
              <w:t>16</w:t>
            </w:r>
          </w:p>
        </w:tc>
        <w:tc>
          <w:tcPr>
            <w:tcW w:w="0" w:type="auto"/>
          </w:tcPr>
          <w:p w:rsidR="00640D3E" w:rsidRPr="00857AB7" w:rsidRDefault="00640D3E" w:rsidP="00035697">
            <w:pPr>
              <w:jc w:val="center"/>
              <w:rPr>
                <w:color w:val="000000" w:themeColor="text1"/>
                <w:sz w:val="22"/>
              </w:rPr>
            </w:pPr>
            <w:r>
              <w:rPr>
                <w:color w:val="000000" w:themeColor="text1"/>
                <w:sz w:val="22"/>
              </w:rPr>
              <w:t>24</w:t>
            </w:r>
          </w:p>
        </w:tc>
      </w:tr>
      <w:tr w:rsidR="00640D3E" w:rsidRPr="00857AB7" w:rsidTr="008A6299">
        <w:trPr>
          <w:trHeight w:val="46"/>
          <w:jc w:val="center"/>
        </w:trPr>
        <w:tc>
          <w:tcPr>
            <w:tcW w:w="3456" w:type="dxa"/>
          </w:tcPr>
          <w:p w:rsidR="00640D3E" w:rsidRPr="00857AB7" w:rsidRDefault="00640D3E" w:rsidP="00035697">
            <w:pPr>
              <w:jc w:val="center"/>
              <w:rPr>
                <w:color w:val="000000" w:themeColor="text1"/>
                <w:sz w:val="22"/>
              </w:rPr>
            </w:pPr>
            <w:r>
              <w:rPr>
                <w:color w:val="000000" w:themeColor="text1"/>
                <w:sz w:val="22"/>
              </w:rPr>
              <w:t xml:space="preserve">BO conversion </w:t>
            </w:r>
          </w:p>
        </w:tc>
        <w:tc>
          <w:tcPr>
            <w:tcW w:w="1685" w:type="dxa"/>
          </w:tcPr>
          <w:p w:rsidR="00640D3E" w:rsidRPr="00857AB7" w:rsidRDefault="00640D3E" w:rsidP="00035697">
            <w:pPr>
              <w:jc w:val="center"/>
              <w:rPr>
                <w:color w:val="000000" w:themeColor="text1"/>
                <w:sz w:val="22"/>
              </w:rPr>
            </w:pPr>
            <w:r>
              <w:rPr>
                <w:color w:val="000000" w:themeColor="text1"/>
                <w:sz w:val="22"/>
              </w:rPr>
              <w:t>Y</w:t>
            </w:r>
            <w:r>
              <w:rPr>
                <w:color w:val="000000" w:themeColor="text1"/>
                <w:sz w:val="22"/>
                <w:vertAlign w:val="subscript"/>
              </w:rPr>
              <w:t>1</w:t>
            </w:r>
          </w:p>
        </w:tc>
        <w:tc>
          <w:tcPr>
            <w:tcW w:w="0" w:type="auto"/>
          </w:tcPr>
          <w:p w:rsidR="00640D3E" w:rsidRPr="00857AB7" w:rsidRDefault="00640D3E" w:rsidP="00035697">
            <w:pPr>
              <w:jc w:val="center"/>
              <w:rPr>
                <w:color w:val="000000" w:themeColor="text1"/>
                <w:sz w:val="22"/>
              </w:rPr>
            </w:pPr>
            <w:r>
              <w:rPr>
                <w:color w:val="000000" w:themeColor="text1"/>
                <w:sz w:val="22"/>
              </w:rPr>
              <w:t>Maximise</w:t>
            </w:r>
          </w:p>
        </w:tc>
        <w:tc>
          <w:tcPr>
            <w:tcW w:w="0" w:type="auto"/>
          </w:tcPr>
          <w:p w:rsidR="00640D3E" w:rsidRPr="00857AB7" w:rsidRDefault="00640D3E" w:rsidP="00035697">
            <w:pPr>
              <w:jc w:val="center"/>
              <w:rPr>
                <w:color w:val="000000" w:themeColor="text1"/>
                <w:sz w:val="22"/>
              </w:rPr>
            </w:pPr>
            <w:r>
              <w:rPr>
                <w:color w:val="000000" w:themeColor="text1"/>
                <w:sz w:val="22"/>
              </w:rPr>
              <w:t>60</w:t>
            </w:r>
          </w:p>
        </w:tc>
        <w:tc>
          <w:tcPr>
            <w:tcW w:w="0" w:type="auto"/>
          </w:tcPr>
          <w:p w:rsidR="00640D3E" w:rsidRDefault="00640D3E" w:rsidP="00035697">
            <w:pPr>
              <w:jc w:val="center"/>
              <w:rPr>
                <w:color w:val="000000" w:themeColor="text1"/>
                <w:sz w:val="22"/>
              </w:rPr>
            </w:pPr>
            <w:r>
              <w:rPr>
                <w:color w:val="000000" w:themeColor="text1"/>
                <w:sz w:val="22"/>
              </w:rPr>
              <w:t>95</w:t>
            </w:r>
          </w:p>
        </w:tc>
      </w:tr>
      <w:tr w:rsidR="00640D3E" w:rsidRPr="00857AB7" w:rsidTr="008A6299">
        <w:trPr>
          <w:trHeight w:val="46"/>
          <w:jc w:val="center"/>
        </w:trPr>
        <w:tc>
          <w:tcPr>
            <w:tcW w:w="3456" w:type="dxa"/>
          </w:tcPr>
          <w:p w:rsidR="00640D3E" w:rsidRPr="00857AB7" w:rsidRDefault="00640D3E" w:rsidP="00035697">
            <w:pPr>
              <w:jc w:val="center"/>
              <w:rPr>
                <w:color w:val="000000" w:themeColor="text1"/>
                <w:sz w:val="22"/>
              </w:rPr>
            </w:pPr>
            <w:r>
              <w:rPr>
                <w:color w:val="000000" w:themeColor="text1"/>
                <w:sz w:val="22"/>
              </w:rPr>
              <w:t xml:space="preserve">BC yield </w:t>
            </w:r>
          </w:p>
        </w:tc>
        <w:tc>
          <w:tcPr>
            <w:tcW w:w="1685" w:type="dxa"/>
          </w:tcPr>
          <w:p w:rsidR="00640D3E" w:rsidRPr="00857AB7" w:rsidRDefault="00640D3E" w:rsidP="00035697">
            <w:pPr>
              <w:jc w:val="center"/>
              <w:rPr>
                <w:color w:val="000000" w:themeColor="text1"/>
                <w:sz w:val="22"/>
              </w:rPr>
            </w:pPr>
            <w:r>
              <w:rPr>
                <w:color w:val="000000" w:themeColor="text1"/>
                <w:sz w:val="22"/>
              </w:rPr>
              <w:t>Y</w:t>
            </w:r>
            <w:r>
              <w:rPr>
                <w:color w:val="000000" w:themeColor="text1"/>
                <w:sz w:val="22"/>
                <w:vertAlign w:val="subscript"/>
              </w:rPr>
              <w:t>2</w:t>
            </w:r>
          </w:p>
        </w:tc>
        <w:tc>
          <w:tcPr>
            <w:tcW w:w="0" w:type="auto"/>
          </w:tcPr>
          <w:p w:rsidR="00640D3E" w:rsidRPr="00857AB7" w:rsidRDefault="00640D3E" w:rsidP="00035697">
            <w:pPr>
              <w:jc w:val="center"/>
              <w:rPr>
                <w:color w:val="000000" w:themeColor="text1"/>
                <w:sz w:val="22"/>
              </w:rPr>
            </w:pPr>
            <w:r>
              <w:rPr>
                <w:color w:val="000000" w:themeColor="text1"/>
                <w:sz w:val="22"/>
              </w:rPr>
              <w:t>Minimise</w:t>
            </w:r>
          </w:p>
        </w:tc>
        <w:tc>
          <w:tcPr>
            <w:tcW w:w="0" w:type="auto"/>
          </w:tcPr>
          <w:p w:rsidR="00640D3E" w:rsidRPr="00857AB7" w:rsidRDefault="00640D3E" w:rsidP="00035697">
            <w:pPr>
              <w:jc w:val="center"/>
              <w:rPr>
                <w:color w:val="000000" w:themeColor="text1"/>
                <w:sz w:val="22"/>
              </w:rPr>
            </w:pPr>
            <w:r>
              <w:rPr>
                <w:color w:val="000000" w:themeColor="text1"/>
                <w:sz w:val="22"/>
              </w:rPr>
              <w:t>30</w:t>
            </w:r>
          </w:p>
        </w:tc>
        <w:tc>
          <w:tcPr>
            <w:tcW w:w="0" w:type="auto"/>
          </w:tcPr>
          <w:p w:rsidR="00640D3E" w:rsidRDefault="00640D3E" w:rsidP="00035697">
            <w:pPr>
              <w:jc w:val="center"/>
              <w:rPr>
                <w:color w:val="000000" w:themeColor="text1"/>
                <w:sz w:val="22"/>
              </w:rPr>
            </w:pPr>
            <w:r>
              <w:rPr>
                <w:color w:val="000000" w:themeColor="text1"/>
                <w:sz w:val="22"/>
              </w:rPr>
              <w:t>70</w:t>
            </w:r>
          </w:p>
        </w:tc>
      </w:tr>
    </w:tbl>
    <w:p w:rsidR="00640D3E" w:rsidRPr="00B6778D" w:rsidRDefault="00640D3E" w:rsidP="00640D3E"/>
    <w:p w:rsidR="00640D3E" w:rsidRPr="00B6778D" w:rsidRDefault="00640D3E" w:rsidP="00FB6D14">
      <w:pPr>
        <w:pStyle w:val="Heading1"/>
      </w:pPr>
      <w:r>
        <w:t>5</w:t>
      </w:r>
      <w:r w:rsidRPr="00B6778D">
        <w:t xml:space="preserve">. </w:t>
      </w:r>
      <w:r w:rsidR="000A2167" w:rsidRPr="00B6778D">
        <w:t>Catalyst Reusability Study</w:t>
      </w:r>
    </w:p>
    <w:p w:rsidR="00640D3E" w:rsidRPr="00B6778D" w:rsidRDefault="00640D3E" w:rsidP="00B908E2">
      <w:pPr>
        <w:jc w:val="both"/>
      </w:pPr>
      <w:r w:rsidRPr="00B6778D">
        <w:t xml:space="preserve">Several experiments have been conducted with the predicted optimum parameters derived from BBD of RSM in order to investigate the catalytic activity of Ce-La-Zr/GO. </w:t>
      </w:r>
    </w:p>
    <w:p w:rsidR="00640D3E" w:rsidRPr="00B6778D" w:rsidRDefault="00640D3E" w:rsidP="00B908E2">
      <w:pPr>
        <w:jc w:val="both"/>
      </w:pPr>
      <w:r w:rsidRPr="00B6778D">
        <w:t xml:space="preserve">The catalyst reusability study </w:t>
      </w:r>
      <w:r w:rsidR="008765B2">
        <w:t>for Ce-La-Zr/GO has been performe</w:t>
      </w:r>
      <w:r w:rsidRPr="00B6778D">
        <w:t xml:space="preserve">d in different runs to </w:t>
      </w:r>
      <w:r w:rsidR="008765B2">
        <w:t xml:space="preserve">evaluate </w:t>
      </w:r>
      <w:r w:rsidRPr="00B6778D">
        <w:t xml:space="preserve">its </w:t>
      </w:r>
      <w:r w:rsidR="008765B2">
        <w:t>catalytic activity</w:t>
      </w:r>
      <w:r w:rsidRPr="00B6778D">
        <w:t xml:space="preserve">. The experiments have been carried out in a high-pressure reactor at reaction conditions of </w:t>
      </w:r>
      <w:r>
        <w:t>90</w:t>
      </w:r>
      <w:r w:rsidRPr="00B6778D">
        <w:t xml:space="preserve"> bar, </w:t>
      </w:r>
      <w:r w:rsidRPr="00EA0EBD">
        <w:t xml:space="preserve">135 </w:t>
      </w:r>
      <w:r w:rsidRPr="00EA0EBD">
        <w:rPr>
          <w:vertAlign w:val="superscript"/>
        </w:rPr>
        <w:t>o</w:t>
      </w:r>
      <w:r w:rsidRPr="00EA0EBD">
        <w:t>C</w:t>
      </w:r>
      <w:r w:rsidRPr="00B6778D">
        <w:t xml:space="preserve">, </w:t>
      </w:r>
      <w:r>
        <w:t>15</w:t>
      </w:r>
      <w:r w:rsidRPr="00B6778D">
        <w:t>% (w/w) catalyst loading for 2</w:t>
      </w:r>
      <w:r>
        <w:t>0</w:t>
      </w:r>
      <w:r w:rsidRPr="00B6778D">
        <w:t xml:space="preserve"> h. The result of the first experiment was recorded as </w:t>
      </w:r>
      <w:r w:rsidRPr="008765B2">
        <w:rPr>
          <w:noProof/>
        </w:rPr>
        <w:t>run</w:t>
      </w:r>
      <w:r w:rsidRPr="00B6778D">
        <w:t xml:space="preserve"> 1</w:t>
      </w:r>
      <w:r w:rsidR="008765B2">
        <w:t>,</w:t>
      </w:r>
      <w:r w:rsidRPr="00B6778D">
        <w:t xml:space="preserve"> while the spent catalyst was recovered by filtration from the reaction mixture, which was washed with acetone and dried in an oven at 343 K for 12 h. The recovered catalyst was reused for run 2 and for subsequent experiments of run 3 - </w:t>
      </w:r>
      <w:r w:rsidR="008765B2">
        <w:t>run 5 following the same procedure</w:t>
      </w:r>
      <w:r w:rsidRPr="00B6778D">
        <w:t>.</w:t>
      </w:r>
    </w:p>
    <w:p w:rsidR="00640D3E" w:rsidRDefault="00640D3E" w:rsidP="00FA2670">
      <w:pPr>
        <w:jc w:val="both"/>
      </w:pPr>
      <w:r w:rsidRPr="00B6778D">
        <w:t xml:space="preserve">It is quite obvious from </w:t>
      </w:r>
      <w:r w:rsidRPr="00B6778D">
        <w:rPr>
          <w:noProof/>
        </w:rPr>
        <w:t>Figure</w:t>
      </w:r>
      <w:r w:rsidRPr="00B6778D">
        <w:t xml:space="preserve"> </w:t>
      </w:r>
      <w:r w:rsidRPr="00640D3E">
        <w:t>15</w:t>
      </w:r>
      <w:r w:rsidRPr="00B6778D">
        <w:t xml:space="preserve"> that there was no noticeable decrease in the conversion of BO and BC yield after several runs. Hence, it can be concluded that Ce-La-Zr/GO catalyst can be reused several times maintaining its catalytic activity.</w:t>
      </w:r>
    </w:p>
    <w:p w:rsidR="00C65BCF" w:rsidRDefault="00C65BCF" w:rsidP="00640D3E">
      <w:pPr>
        <w:jc w:val="both"/>
      </w:pPr>
    </w:p>
    <w:p w:rsidR="00640D3E" w:rsidRDefault="00C65BCF" w:rsidP="00640D3E">
      <w:pPr>
        <w:jc w:val="both"/>
      </w:pPr>
      <w:r>
        <w:rPr>
          <w:noProof/>
          <w:lang w:eastAsia="en-GB"/>
        </w:rPr>
        <w:lastRenderedPageBreak/>
        <w:drawing>
          <wp:inline distT="0" distB="0" distL="0" distR="0" wp14:anchorId="0C4415E9" wp14:editId="2B094EEF">
            <wp:extent cx="3667125" cy="3459164"/>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C65BCF" w:rsidRDefault="00C65BCF" w:rsidP="008765B2">
      <w:pPr>
        <w:pStyle w:val="Caption"/>
        <w:jc w:val="both"/>
        <w:rPr>
          <w:b w:val="0"/>
          <w:color w:val="auto"/>
          <w:sz w:val="24"/>
        </w:rPr>
      </w:pPr>
      <w:bookmarkStart w:id="22" w:name="_Toc528474679"/>
      <w:r w:rsidRPr="00942D80">
        <w:rPr>
          <w:bCs w:val="0"/>
          <w:color w:val="auto"/>
          <w:sz w:val="24"/>
        </w:rPr>
        <w:t xml:space="preserve">Figure </w:t>
      </w:r>
      <w:r w:rsidRPr="00942D80">
        <w:rPr>
          <w:bCs w:val="0"/>
          <w:color w:val="auto"/>
          <w:sz w:val="24"/>
        </w:rPr>
        <w:fldChar w:fldCharType="begin"/>
      </w:r>
      <w:r w:rsidRPr="00942D80">
        <w:rPr>
          <w:bCs w:val="0"/>
          <w:color w:val="auto"/>
          <w:sz w:val="24"/>
        </w:rPr>
        <w:instrText xml:space="preserve"> SEQ Figure \* ARABIC </w:instrText>
      </w:r>
      <w:r w:rsidRPr="00942D80">
        <w:rPr>
          <w:bCs w:val="0"/>
          <w:color w:val="auto"/>
          <w:sz w:val="24"/>
        </w:rPr>
        <w:fldChar w:fldCharType="separate"/>
      </w:r>
      <w:r w:rsidR="004A2E92" w:rsidRPr="00942D80">
        <w:rPr>
          <w:bCs w:val="0"/>
          <w:noProof/>
          <w:color w:val="auto"/>
          <w:sz w:val="24"/>
        </w:rPr>
        <w:t>15</w:t>
      </w:r>
      <w:r w:rsidRPr="00942D80">
        <w:rPr>
          <w:bCs w:val="0"/>
          <w:color w:val="auto"/>
          <w:sz w:val="24"/>
        </w:rPr>
        <w:fldChar w:fldCharType="end"/>
      </w:r>
      <w:r w:rsidRPr="00942D80">
        <w:rPr>
          <w:bCs w:val="0"/>
          <w:color w:val="auto"/>
          <w:sz w:val="24"/>
        </w:rPr>
        <w:t>.</w:t>
      </w:r>
      <w:r w:rsidRPr="00C65BCF">
        <w:rPr>
          <w:b w:val="0"/>
          <w:color w:val="auto"/>
          <w:sz w:val="24"/>
        </w:rPr>
        <w:t xml:space="preserve"> Catalyst reusability studies of Ce-La-Zr/GO on conversion of butylene oxide (BO), selectivity and yield </w:t>
      </w:r>
      <w:r w:rsidRPr="00C55772">
        <w:rPr>
          <w:b w:val="0"/>
          <w:noProof/>
          <w:color w:val="auto"/>
          <w:sz w:val="24"/>
        </w:rPr>
        <w:t>of butylene</w:t>
      </w:r>
      <w:r w:rsidRPr="00C65BCF">
        <w:rPr>
          <w:b w:val="0"/>
          <w:color w:val="auto"/>
          <w:sz w:val="24"/>
        </w:rPr>
        <w:t xml:space="preserve"> carbonate (BC) using predicted response surface methodology’s optimum condition of 90 bar, 408 K, 15% (w/w) catalyst </w:t>
      </w:r>
      <w:r w:rsidRPr="00C55772">
        <w:rPr>
          <w:b w:val="0"/>
          <w:noProof/>
          <w:color w:val="auto"/>
          <w:sz w:val="24"/>
        </w:rPr>
        <w:t>loading,</w:t>
      </w:r>
      <w:r w:rsidRPr="00C65BCF">
        <w:rPr>
          <w:b w:val="0"/>
          <w:color w:val="auto"/>
          <w:sz w:val="24"/>
        </w:rPr>
        <w:t xml:space="preserve"> stirring speed 300 rpm and reaction time 20 h.</w:t>
      </w:r>
      <w:bookmarkEnd w:id="22"/>
    </w:p>
    <w:p w:rsidR="007B22C1" w:rsidRDefault="00665534" w:rsidP="00942D80">
      <w:r>
        <w:t xml:space="preserve"> </w:t>
      </w:r>
    </w:p>
    <w:p w:rsidR="00133C55" w:rsidRPr="00B6778D" w:rsidRDefault="00133C55" w:rsidP="00FB6D14">
      <w:pPr>
        <w:pStyle w:val="Heading1"/>
      </w:pPr>
      <w:r w:rsidRPr="00B6778D">
        <w:t xml:space="preserve">6. </w:t>
      </w:r>
      <w:r w:rsidR="000A2167" w:rsidRPr="00B6778D">
        <w:t>Conclusion</w:t>
      </w:r>
      <w:r w:rsidR="007B22C1">
        <w:t>s</w:t>
      </w:r>
    </w:p>
    <w:p w:rsidR="00D367B2" w:rsidRPr="00B6778D" w:rsidRDefault="00D367B2">
      <w:pPr>
        <w:jc w:val="both"/>
      </w:pPr>
      <w:r w:rsidRPr="00B6778D">
        <w:t xml:space="preserve">The </w:t>
      </w:r>
      <w:r w:rsidR="004D0A6F" w:rsidRPr="00B6778D">
        <w:t xml:space="preserve">systematic multivariate </w:t>
      </w:r>
      <w:r w:rsidR="004D0A6F" w:rsidRPr="000E015C">
        <w:rPr>
          <w:noProof/>
        </w:rPr>
        <w:t>optimisation</w:t>
      </w:r>
      <w:r w:rsidR="004D0A6F" w:rsidRPr="00B6778D">
        <w:t xml:space="preserve"> of </w:t>
      </w:r>
      <w:r w:rsidR="00F73E62">
        <w:t>BC</w:t>
      </w:r>
      <w:r w:rsidR="004D0A6F" w:rsidRPr="00B6778D">
        <w:t xml:space="preserve"> synthesis </w:t>
      </w:r>
      <w:r w:rsidR="004D0A6F" w:rsidRPr="00666F3C">
        <w:rPr>
          <w:i/>
          <w:iCs/>
        </w:rPr>
        <w:t>via</w:t>
      </w:r>
      <w:r w:rsidR="004D0A6F" w:rsidRPr="00B6778D">
        <w:t xml:space="preserve"> CO</w:t>
      </w:r>
      <w:r w:rsidR="004D0A6F" w:rsidRPr="00B6778D">
        <w:rPr>
          <w:vertAlign w:val="subscript"/>
        </w:rPr>
        <w:t>2</w:t>
      </w:r>
      <w:r w:rsidR="004D0A6F" w:rsidRPr="00B6778D">
        <w:t xml:space="preserve"> </w:t>
      </w:r>
      <w:r w:rsidR="004D0A6F" w:rsidRPr="008765B2">
        <w:rPr>
          <w:noProof/>
        </w:rPr>
        <w:t>utilisation</w:t>
      </w:r>
      <w:r w:rsidR="004D0A6F" w:rsidRPr="00B6778D">
        <w:t xml:space="preserve"> using graphene-inorganic nanocomposite catalysts has been </w:t>
      </w:r>
      <w:r w:rsidR="004D0A6F" w:rsidRPr="00B6778D">
        <w:rPr>
          <w:noProof/>
        </w:rPr>
        <w:t>successful</w:t>
      </w:r>
      <w:r w:rsidR="00823049" w:rsidRPr="00B6778D">
        <w:rPr>
          <w:noProof/>
        </w:rPr>
        <w:t>ly</w:t>
      </w:r>
      <w:r w:rsidR="008765B2">
        <w:t xml:space="preserve"> carried out in a</w:t>
      </w:r>
      <w:r w:rsidR="00C61143" w:rsidRPr="00B6778D">
        <w:t xml:space="preserve"> </w:t>
      </w:r>
      <w:r w:rsidR="00C61143" w:rsidRPr="000E015C">
        <w:rPr>
          <w:noProof/>
        </w:rPr>
        <w:t>high</w:t>
      </w:r>
      <w:r w:rsidR="00823049" w:rsidRPr="000E015C">
        <w:rPr>
          <w:noProof/>
        </w:rPr>
        <w:t>-</w:t>
      </w:r>
      <w:r w:rsidR="00C61143" w:rsidRPr="000E015C">
        <w:rPr>
          <w:noProof/>
        </w:rPr>
        <w:t>pressure</w:t>
      </w:r>
      <w:r w:rsidR="00C61143" w:rsidRPr="00B6778D">
        <w:t xml:space="preserve"> reactor and </w:t>
      </w:r>
      <w:r w:rsidR="008765B2">
        <w:t xml:space="preserve">the </w:t>
      </w:r>
      <w:r w:rsidR="00C61143" w:rsidRPr="00B6778D">
        <w:t>experimental results</w:t>
      </w:r>
      <w:r w:rsidR="008765B2">
        <w:t xml:space="preserve"> have been</w:t>
      </w:r>
      <w:r w:rsidR="004D0A6F" w:rsidRPr="00B6778D">
        <w:t xml:space="preserve"> </w:t>
      </w:r>
      <w:r w:rsidR="004D0A6F" w:rsidRPr="000E015C">
        <w:rPr>
          <w:noProof/>
        </w:rPr>
        <w:t>optimised</w:t>
      </w:r>
      <w:r w:rsidR="00F73E62">
        <w:rPr>
          <w:noProof/>
        </w:rPr>
        <w:t xml:space="preserve"> using</w:t>
      </w:r>
      <w:r w:rsidR="00C61143" w:rsidRPr="00B6778D">
        <w:t xml:space="preserve"> </w:t>
      </w:r>
      <w:r w:rsidR="004D0A6F" w:rsidRPr="00B6778D">
        <w:t>RSM</w:t>
      </w:r>
      <w:r w:rsidR="00185723">
        <w:t>.</w:t>
      </w:r>
      <w:r w:rsidRPr="00B6778D">
        <w:t xml:space="preserve"> </w:t>
      </w:r>
      <w:r w:rsidR="004D0A6F" w:rsidRPr="00B6778D">
        <w:t>The r</w:t>
      </w:r>
      <w:r w:rsidR="008765B2">
        <w:t>eaction parameters</w:t>
      </w:r>
      <w:r w:rsidR="00F73E62">
        <w:t xml:space="preserve"> i.e. </w:t>
      </w:r>
      <w:r w:rsidR="004D0A6F" w:rsidRPr="00B6778D">
        <w:t>reaction temperature,</w:t>
      </w:r>
      <w:r w:rsidR="00F73E62">
        <w:t xml:space="preserve"> </w:t>
      </w:r>
      <w:r w:rsidR="00F73E62" w:rsidRPr="00B6778D">
        <w:t xml:space="preserve">pressure, </w:t>
      </w:r>
      <w:r w:rsidR="004D0A6F" w:rsidRPr="00B6778D">
        <w:t xml:space="preserve">catalyst loading and </w:t>
      </w:r>
      <w:r w:rsidR="00C61143" w:rsidRPr="00B6778D">
        <w:t xml:space="preserve">reaction </w:t>
      </w:r>
      <w:r w:rsidR="004D0A6F" w:rsidRPr="00B6778D">
        <w:t>time</w:t>
      </w:r>
      <w:r w:rsidR="00F73E62">
        <w:t>,</w:t>
      </w:r>
      <w:r w:rsidR="004D0A6F" w:rsidRPr="00B6778D">
        <w:t xml:space="preserve"> have been established as </w:t>
      </w:r>
      <w:r w:rsidR="00F73E62">
        <w:t>significant</w:t>
      </w:r>
      <w:r w:rsidR="00F73E62" w:rsidRPr="00B6778D">
        <w:t xml:space="preserve"> </w:t>
      </w:r>
      <w:r w:rsidR="004D0A6F" w:rsidRPr="00B6778D">
        <w:t xml:space="preserve">variables affecting reaction responses using OFAT method. </w:t>
      </w:r>
      <w:r w:rsidR="00987CBD" w:rsidRPr="00B6778D">
        <w:t>The</w:t>
      </w:r>
      <w:r w:rsidR="004D0A6F" w:rsidRPr="00B6778D">
        <w:t xml:space="preserve"> regression models </w:t>
      </w:r>
      <w:r w:rsidR="00987CBD" w:rsidRPr="00B6778D">
        <w:t>o</w:t>
      </w:r>
      <w:r w:rsidR="008765B2">
        <w:t>f BO conversion and BC yield have</w:t>
      </w:r>
      <w:r w:rsidR="00987CBD" w:rsidRPr="00B6778D">
        <w:t xml:space="preserve"> been developed by the use of RSM in the established significant variables. The use of OFAT method at the optimum reaction conditions at  </w:t>
      </w:r>
      <w:r w:rsidR="008E3F94" w:rsidRPr="00B6778D">
        <w:t xml:space="preserve">75 bar, </w:t>
      </w:r>
      <w:r w:rsidR="00EA0EBD" w:rsidRPr="00EA0EBD">
        <w:t xml:space="preserve">135 </w:t>
      </w:r>
      <w:r w:rsidR="00EA0EBD" w:rsidRPr="00EA0EBD">
        <w:rPr>
          <w:vertAlign w:val="superscript"/>
        </w:rPr>
        <w:t>o</w:t>
      </w:r>
      <w:r w:rsidR="00EA0EBD" w:rsidRPr="00EA0EBD">
        <w:t>C</w:t>
      </w:r>
      <w:r w:rsidR="00987CBD" w:rsidRPr="00B6778D">
        <w:t xml:space="preserve">, 10% (w/w) catalyst loading in 20 h reaction time </w:t>
      </w:r>
      <w:r w:rsidR="00CB10A7">
        <w:t>have resulted in</w:t>
      </w:r>
      <w:r w:rsidR="00987CBD" w:rsidRPr="00B6778D">
        <w:t xml:space="preserve"> </w:t>
      </w:r>
      <w:r w:rsidR="00942D80">
        <w:t xml:space="preserve">84% </w:t>
      </w:r>
      <w:r w:rsidR="00942D80" w:rsidRPr="00B6778D">
        <w:t xml:space="preserve">BO </w:t>
      </w:r>
      <w:r w:rsidR="00987CBD" w:rsidRPr="00B6778D">
        <w:t xml:space="preserve">conversion and </w:t>
      </w:r>
      <w:r w:rsidR="00942D80">
        <w:t>64</w:t>
      </w:r>
      <w:r w:rsidR="00942D80" w:rsidRPr="00B6778D">
        <w:t>%</w:t>
      </w:r>
      <w:r w:rsidR="00942D80">
        <w:t xml:space="preserve"> </w:t>
      </w:r>
      <w:r w:rsidR="00987CBD" w:rsidRPr="00B6778D">
        <w:t>BC yield</w:t>
      </w:r>
      <w:r w:rsidR="00987CBD" w:rsidRPr="00B6778D">
        <w:rPr>
          <w:noProof/>
        </w:rPr>
        <w:t>.</w:t>
      </w:r>
      <w:r w:rsidR="00823049" w:rsidRPr="00B6778D">
        <w:rPr>
          <w:noProof/>
        </w:rPr>
        <w:t xml:space="preserve"> </w:t>
      </w:r>
      <w:r w:rsidR="008E3F94" w:rsidRPr="00B6778D">
        <w:rPr>
          <w:noProof/>
        </w:rPr>
        <w:t>Conversely</w:t>
      </w:r>
      <w:r w:rsidR="008E3F94" w:rsidRPr="00B6778D">
        <w:t xml:space="preserve">, the use </w:t>
      </w:r>
      <w:r w:rsidR="00C61143" w:rsidRPr="00B6778D">
        <w:t xml:space="preserve">of </w:t>
      </w:r>
      <w:r w:rsidR="008E3F94" w:rsidRPr="00B6778D">
        <w:t xml:space="preserve">RSM numerical </w:t>
      </w:r>
      <w:r w:rsidR="008E3F94" w:rsidRPr="008765B2">
        <w:rPr>
          <w:noProof/>
        </w:rPr>
        <w:t>optimis</w:t>
      </w:r>
      <w:r w:rsidRPr="008765B2">
        <w:rPr>
          <w:noProof/>
        </w:rPr>
        <w:t>ation</w:t>
      </w:r>
      <w:r w:rsidR="00C61143" w:rsidRPr="00B6778D">
        <w:t xml:space="preserve"> </w:t>
      </w:r>
      <w:r w:rsidR="00CB10A7">
        <w:t xml:space="preserve">has </w:t>
      </w:r>
      <w:r w:rsidR="00C61143" w:rsidRPr="00B6778D">
        <w:t>identified</w:t>
      </w:r>
      <w:r w:rsidRPr="00B6778D">
        <w:t xml:space="preserve"> the optimum c</w:t>
      </w:r>
      <w:r w:rsidR="00C61143" w:rsidRPr="00B6778D">
        <w:t xml:space="preserve">onditions </w:t>
      </w:r>
      <w:r w:rsidR="00152545" w:rsidRPr="00B6778D">
        <w:t xml:space="preserve">to be </w:t>
      </w:r>
      <w:r w:rsidR="00FF4357" w:rsidRPr="00B6778D">
        <w:t>90</w:t>
      </w:r>
      <w:r w:rsidR="00152545" w:rsidRPr="00B6778D">
        <w:t xml:space="preserve"> bar, </w:t>
      </w:r>
      <w:r w:rsidR="00FF4357" w:rsidRPr="00B6778D">
        <w:t>408 K, 15% (w/w) catalyst loading in 20</w:t>
      </w:r>
      <w:r w:rsidR="00152545" w:rsidRPr="00B6778D">
        <w:t xml:space="preserve"> h reaction time and </w:t>
      </w:r>
      <w:r w:rsidR="008765B2">
        <w:t xml:space="preserve">with </w:t>
      </w:r>
      <w:r w:rsidR="00FF4357" w:rsidRPr="00B6778D">
        <w:t>BC yield of 66.5</w:t>
      </w:r>
      <w:r w:rsidR="00C61143" w:rsidRPr="00B6778D">
        <w:t>%</w:t>
      </w:r>
      <w:r w:rsidR="00152545" w:rsidRPr="00B6778D">
        <w:t xml:space="preserve"> </w:t>
      </w:r>
      <w:r w:rsidR="00C61143" w:rsidRPr="00B6778D">
        <w:t xml:space="preserve">and </w:t>
      </w:r>
      <w:r w:rsidR="00152545" w:rsidRPr="00B6778D">
        <w:t>BO conve</w:t>
      </w:r>
      <w:r w:rsidR="00FF4357" w:rsidRPr="00B6778D">
        <w:t>rsion of 91.4</w:t>
      </w:r>
      <w:r w:rsidR="00C61143" w:rsidRPr="00B6778D">
        <w:t>%</w:t>
      </w:r>
      <w:r w:rsidRPr="00B6778D">
        <w:t>. The predicted optimum conditions have been validated experimentally with</w:t>
      </w:r>
      <w:r w:rsidR="00C61143" w:rsidRPr="00B6778D">
        <w:t xml:space="preserve"> 1.45% and 1.52% relative error for both BO conversion and BC yield, respectively</w:t>
      </w:r>
      <w:r w:rsidRPr="00B6778D">
        <w:t>. Ce-La-Zr</w:t>
      </w:r>
      <w:r w:rsidR="00C61143" w:rsidRPr="00B6778D">
        <w:t>/G</w:t>
      </w:r>
      <w:r w:rsidRPr="00B6778D">
        <w:t xml:space="preserve">O catalyst has been recycled easily and reused several times without any reduction in its catalytic </w:t>
      </w:r>
      <w:r w:rsidRPr="00B6778D">
        <w:lastRenderedPageBreak/>
        <w:t xml:space="preserve">performance. This detailed and systematic study clearly illustrates an efficient and greener route for </w:t>
      </w:r>
      <w:r w:rsidR="00C61143" w:rsidRPr="00B6778D">
        <w:t xml:space="preserve">butylene </w:t>
      </w:r>
      <w:r w:rsidRPr="00B6778D">
        <w:t>carbonate synthesis using Ce-La-Zr</w:t>
      </w:r>
      <w:r w:rsidR="00C61143" w:rsidRPr="00B6778D">
        <w:t>/G</w:t>
      </w:r>
      <w:r w:rsidRPr="00B6778D">
        <w:t xml:space="preserve">O catalyst </w:t>
      </w:r>
      <w:r w:rsidRPr="008765B2">
        <w:rPr>
          <w:i/>
        </w:rPr>
        <w:t>via</w:t>
      </w:r>
      <w:r w:rsidRPr="00B6778D">
        <w:t xml:space="preserve"> CO</w:t>
      </w:r>
      <w:r w:rsidRPr="00B6778D">
        <w:rPr>
          <w:vertAlign w:val="subscript"/>
        </w:rPr>
        <w:t>2</w:t>
      </w:r>
      <w:r w:rsidRPr="00B6778D">
        <w:t xml:space="preserve"> </w:t>
      </w:r>
      <w:r w:rsidRPr="008765B2">
        <w:rPr>
          <w:noProof/>
        </w:rPr>
        <w:t>utilisation</w:t>
      </w:r>
      <w:r w:rsidRPr="00B6778D">
        <w:t>.</w:t>
      </w:r>
    </w:p>
    <w:p w:rsidR="00ED54F1" w:rsidRPr="00ED54F1" w:rsidRDefault="00ED54F1" w:rsidP="00ED54F1">
      <w:pPr>
        <w:jc w:val="both"/>
        <w:rPr>
          <w:b/>
        </w:rPr>
      </w:pPr>
      <w:r w:rsidRPr="008765B2">
        <w:rPr>
          <w:b/>
          <w:noProof/>
        </w:rPr>
        <w:t>Acknowledgements</w:t>
      </w:r>
    </w:p>
    <w:p w:rsidR="00C61143" w:rsidRDefault="00ED54F1" w:rsidP="00ED54F1">
      <w:pPr>
        <w:jc w:val="both"/>
      </w:pPr>
      <w:r>
        <w:t>The authors would like to acknowledge London South Bank University (LSBU), The British University in Egypt (BUE) and PATIB venture for funding this research.</w:t>
      </w:r>
    </w:p>
    <w:p w:rsidR="00ED54F1" w:rsidRPr="00B6778D" w:rsidRDefault="00ED54F1" w:rsidP="00ED54F1">
      <w:pPr>
        <w:jc w:val="both"/>
      </w:pPr>
    </w:p>
    <w:p w:rsidR="00133C55" w:rsidRPr="00B6778D" w:rsidRDefault="00133C55" w:rsidP="00FB6D14">
      <w:pPr>
        <w:pStyle w:val="Heading1"/>
        <w:rPr>
          <w:i/>
        </w:rPr>
      </w:pPr>
      <w:r w:rsidRPr="00B6778D">
        <w:t xml:space="preserve">7. </w:t>
      </w:r>
      <w:r w:rsidR="000A2167" w:rsidRPr="00B6778D">
        <w:t>References</w:t>
      </w:r>
    </w:p>
    <w:p w:rsidR="00CB10A7" w:rsidRPr="00CB10A7" w:rsidRDefault="00BA1179" w:rsidP="00CB10A7">
      <w:pPr>
        <w:widowControl w:val="0"/>
        <w:autoSpaceDE w:val="0"/>
        <w:autoSpaceDN w:val="0"/>
        <w:adjustRightInd w:val="0"/>
        <w:ind w:left="640" w:hanging="640"/>
        <w:rPr>
          <w:noProof/>
          <w:szCs w:val="24"/>
        </w:rPr>
      </w:pPr>
      <w:r w:rsidRPr="00B6778D">
        <w:fldChar w:fldCharType="begin" w:fldLock="1"/>
      </w:r>
      <w:r w:rsidRPr="00B6778D">
        <w:instrText xml:space="preserve">ADDIN Mendeley Bibliography CSL_BIBLIOGRAPHY </w:instrText>
      </w:r>
      <w:r w:rsidRPr="00B6778D">
        <w:fldChar w:fldCharType="separate"/>
      </w:r>
      <w:r w:rsidR="00CB10A7" w:rsidRPr="00CB10A7">
        <w:rPr>
          <w:noProof/>
          <w:szCs w:val="24"/>
        </w:rPr>
        <w:t>[1]</w:t>
      </w:r>
      <w:r w:rsidR="00CB10A7" w:rsidRPr="00CB10A7">
        <w:rPr>
          <w:noProof/>
          <w:szCs w:val="24"/>
        </w:rPr>
        <w:tab/>
        <w:t>M. Aresta, A. Dibenedetto, Utilisation of CO</w:t>
      </w:r>
      <w:r w:rsidR="00CB10A7" w:rsidRPr="00942D80">
        <w:rPr>
          <w:noProof/>
          <w:szCs w:val="24"/>
          <w:vertAlign w:val="subscript"/>
        </w:rPr>
        <w:t>2</w:t>
      </w:r>
      <w:r w:rsidR="00CB10A7" w:rsidRPr="00CB10A7">
        <w:rPr>
          <w:noProof/>
          <w:szCs w:val="24"/>
        </w:rPr>
        <w:t xml:space="preserve"> as a chemical feedstock: opportunities and challenges, Dalt. Trans. (2007) 2975. doi:10.1039/b700658f.</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2]</w:t>
      </w:r>
      <w:r w:rsidRPr="00CB10A7">
        <w:rPr>
          <w:noProof/>
          <w:szCs w:val="24"/>
        </w:rPr>
        <w:tab/>
        <w:t>J. Peng, S. Wang, H.J. Yang, B. Ban, Z. Wei, L. Wang, L. Bo, Chemical fixation of CO</w:t>
      </w:r>
      <w:r w:rsidRPr="00942D80">
        <w:rPr>
          <w:noProof/>
          <w:szCs w:val="24"/>
          <w:vertAlign w:val="subscript"/>
        </w:rPr>
        <w:t>2</w:t>
      </w:r>
      <w:r>
        <w:rPr>
          <w:noProof/>
          <w:szCs w:val="24"/>
        </w:rPr>
        <w:t xml:space="preserve"> </w:t>
      </w:r>
      <w:r w:rsidRPr="00CB10A7">
        <w:rPr>
          <w:noProof/>
          <w:szCs w:val="24"/>
        </w:rPr>
        <w:t>to cyclic carbonate catalyzed by new environmental- friendly bifunctional bis-β-cyclodextrin derivatives, Catal. Today. (2018). doi:10.1016/j.cattod.2018.06.020.</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3]</w:t>
      </w:r>
      <w:r w:rsidRPr="00CB10A7">
        <w:rPr>
          <w:noProof/>
          <w:szCs w:val="24"/>
        </w:rPr>
        <w:tab/>
        <w:t>M. Aresta, A. Dibenedetto, E. Quaranta, Reaction mechanisms in carbon dioxide conversion, 2015. doi:10.1007/978-3-662-46831-9.</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4]</w:t>
      </w:r>
      <w:r w:rsidRPr="00CB10A7">
        <w:rPr>
          <w:noProof/>
          <w:szCs w:val="24"/>
        </w:rPr>
        <w:tab/>
        <w:t>M. Aresta, A. Angelini, The carbon dioxide molecule and the effects of its interaction with electrophiles and nucleophiles, in: Carbon Dioxide and Organometallics, 2015: pp. 1–38. doi:10.1007/3418_2015_93.</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5]</w:t>
      </w:r>
      <w:r w:rsidRPr="00CB10A7">
        <w:rPr>
          <w:noProof/>
          <w:szCs w:val="24"/>
        </w:rPr>
        <w:tab/>
        <w:t>S.-I. Fujita, M. Arai, B.M. Bhanage, Transformation and Utilization of Carbon Dioxide to Value-Added Products over Heterogeneous Catalysts, in: Transform. Util. Carbon Dioxide, 2014: pp. 39–53. doi:10.1007/978-3-642-44988-8_2.</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6]</w:t>
      </w:r>
      <w:r w:rsidRPr="00CB10A7">
        <w:rPr>
          <w:noProof/>
          <w:szCs w:val="24"/>
        </w:rPr>
        <w:tab/>
        <w:t>M. North, R. Pasquale, C. Young, Synthesis of cyclic carbonates from epoxides and CO</w:t>
      </w:r>
      <w:r w:rsidRPr="00942D80">
        <w:rPr>
          <w:noProof/>
          <w:szCs w:val="24"/>
          <w:vertAlign w:val="subscript"/>
        </w:rPr>
        <w:t>2</w:t>
      </w:r>
      <w:r w:rsidRPr="00CB10A7">
        <w:rPr>
          <w:noProof/>
          <w:szCs w:val="24"/>
        </w:rPr>
        <w:t>, Green Chem. 12 (2010) 1514. doi:10.1039/c0gc00065e.</w:t>
      </w:r>
    </w:p>
    <w:p w:rsidR="00CB10A7" w:rsidRPr="00CB10A7" w:rsidRDefault="00CB10A7">
      <w:pPr>
        <w:widowControl w:val="0"/>
        <w:autoSpaceDE w:val="0"/>
        <w:autoSpaceDN w:val="0"/>
        <w:adjustRightInd w:val="0"/>
        <w:ind w:left="640" w:hanging="640"/>
        <w:rPr>
          <w:noProof/>
          <w:szCs w:val="24"/>
        </w:rPr>
      </w:pPr>
      <w:r w:rsidRPr="00CB10A7">
        <w:rPr>
          <w:noProof/>
          <w:szCs w:val="24"/>
        </w:rPr>
        <w:t>[7]</w:t>
      </w:r>
      <w:r w:rsidRPr="00CB10A7">
        <w:rPr>
          <w:noProof/>
          <w:szCs w:val="24"/>
        </w:rPr>
        <w:tab/>
        <w:t>A.-A.G. Shaikh, S. Sivaram, Organic Carbonates, Chem. Rev. 96 (1996) 951–976. doi:10.1021/cr950067i.</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8]</w:t>
      </w:r>
      <w:r w:rsidRPr="00CB10A7">
        <w:rPr>
          <w:noProof/>
          <w:szCs w:val="24"/>
        </w:rPr>
        <w:tab/>
        <w:t>V. Onyenkeadi, S. Kellici, B. Saha, Greener synthesis of 1,2-butylene carbonate from CO</w:t>
      </w:r>
      <w:r w:rsidRPr="00942D80">
        <w:rPr>
          <w:noProof/>
          <w:szCs w:val="24"/>
          <w:vertAlign w:val="subscript"/>
        </w:rPr>
        <w:t>2</w:t>
      </w:r>
      <w:r w:rsidRPr="00CB10A7">
        <w:rPr>
          <w:noProof/>
          <w:szCs w:val="24"/>
        </w:rPr>
        <w:t xml:space="preserve"> using graphene-inorganic nanocomposite catalyst, Energy. 165 (2018) 867–876. doi:10.1016/j.energy.2018.09.135.</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9]</w:t>
      </w:r>
      <w:r w:rsidRPr="00CB10A7">
        <w:rPr>
          <w:noProof/>
          <w:szCs w:val="24"/>
        </w:rPr>
        <w:tab/>
        <w:t>C. Soldano, A. Mahmood, E. Dujardin, Production, properties and potential of graphene, Carbon N. Y. 48 (2010) 2127–2150. doi:10.1016/j.carbon.2010.01.058.</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10]</w:t>
      </w:r>
      <w:r w:rsidRPr="00CB10A7">
        <w:rPr>
          <w:noProof/>
          <w:szCs w:val="24"/>
        </w:rPr>
        <w:tab/>
        <w:t>A.K. Geim, K.S. Novoselov, The rise of graphene, Nat. Mater. 6 (2007) 183–191. doi:10.1038/nmat1849.</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11]</w:t>
      </w:r>
      <w:r w:rsidRPr="00CB10A7">
        <w:rPr>
          <w:noProof/>
          <w:szCs w:val="24"/>
        </w:rPr>
        <w:tab/>
        <w:t>S. Stankovich, D.A. Dikin, G.H.B. Dommett, K.M. Kohlhaas, E.J. Zimney, E.A. Stach, R.D. Piner, S.B.T. Nguyen, R.S. Ruoff, Graphene-based composite materials, Nature. 442 (2006) 282–286. doi:10.1038/nature04969.</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lastRenderedPageBreak/>
        <w:t>[12]</w:t>
      </w:r>
      <w:r w:rsidRPr="00CB10A7">
        <w:rPr>
          <w:noProof/>
          <w:szCs w:val="24"/>
        </w:rPr>
        <w:tab/>
        <w:t>A.I. Adeleye, S. Kellici, T. Heil, D. Morgan, M. Vickers, B. Saha, Greener synthesis of propylene carbonate using graphene-inorganic nanocomposite catalysts, Catal. Today. 256 (2015) 347–357. doi:10.1016/j.cattod.2014.12.032.</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13]</w:t>
      </w:r>
      <w:r w:rsidRPr="00CB10A7">
        <w:rPr>
          <w:noProof/>
          <w:szCs w:val="24"/>
        </w:rPr>
        <w:tab/>
        <w:t>R. Saada, S. Kellici, T. Heil, D. Morgan, B. Saha, Greener synthesis of dimethyl carbonate using a novel ceria-zirconia oxide/graphene nanocomposite catalyst, Appl. Catal. B Environ. 168–169 (2015) 353–362. doi:10.1016/j.apcatb.2014.12.013.</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14]</w:t>
      </w:r>
      <w:r w:rsidRPr="00CB10A7">
        <w:rPr>
          <w:noProof/>
          <w:szCs w:val="24"/>
        </w:rPr>
        <w:tab/>
        <w:t>M.A. Bezerra, R.E. Santelli, E.P. Oliveira, L.S. Villar, L.A. Escaleira, Response surface methodology (RSM) as a tool for optimization in analytical chemistry, Talanta. 76 (2008) 965–977. doi:10.1016/j.talanta.2008.05.019.</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15]</w:t>
      </w:r>
      <w:r w:rsidRPr="00CB10A7">
        <w:rPr>
          <w:noProof/>
          <w:szCs w:val="24"/>
        </w:rPr>
        <w:tab/>
        <w:t>D.C. Montgomery, Design and Analysis of Experiments, Technometrics. 48 (2006) 158–158. doi:10.1198/tech.2006.s372.</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16]</w:t>
      </w:r>
      <w:r w:rsidRPr="00CB10A7">
        <w:rPr>
          <w:noProof/>
          <w:szCs w:val="24"/>
        </w:rPr>
        <w:tab/>
        <w:t>D. Baş, İ.H. Boyacı, Modeling and optimization I: Usability of response surface methodology, J. Food Eng. 78 (2007) 836–845. doi:10.1016/j.jfoodeng.2005.11.024.</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17]</w:t>
      </w:r>
      <w:r w:rsidRPr="00CB10A7">
        <w:rPr>
          <w:noProof/>
          <w:szCs w:val="24"/>
        </w:rPr>
        <w:tab/>
        <w:t>M. Aghbashlo, S. Hosseinpour, M. Tabatabaei, A. Dadak, Fuzzy modeling and optimization of the synthesis of biodiesel from waste cooking oil (WCO) by a low power, high frequency piezo-ultrasonic reactor, Energy. 132 (2017) 65–78. doi:10.1016/j.energy.2017.05.041.</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18]</w:t>
      </w:r>
      <w:r w:rsidRPr="00CB10A7">
        <w:rPr>
          <w:noProof/>
          <w:szCs w:val="24"/>
        </w:rPr>
        <w:tab/>
        <w:t>H. Omrani, A. Alizadeh, A. Emrouznejad, Finding the optimal combination of power plants alternatives: a multi response Taguchi-neural network using TOPSIS and fuzzy best-worst method, J. Clean. Prod. 203 (2018) 210–223. doi:10.1016/j.jclepro.2018.08.238.</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19]</w:t>
      </w:r>
      <w:r w:rsidRPr="00CB10A7">
        <w:rPr>
          <w:noProof/>
          <w:szCs w:val="24"/>
        </w:rPr>
        <w:tab/>
        <w:t>M. Sillanpää, M.C. Ncibi, A. Matilainen, Advanced oxidation processes for the removal of natural organic matter from drinking water sources: A comprehensive review, J. Environ. Manage. 208 (2018) 56–76. doi:10.1016/j.jenvman.2017.12.009.</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20]</w:t>
      </w:r>
      <w:r w:rsidRPr="00CB10A7">
        <w:rPr>
          <w:noProof/>
          <w:szCs w:val="24"/>
        </w:rPr>
        <w:tab/>
        <w:t>M. Anitha, S.K. Kamarudin, N.T. Kofli, The potential of glycerol as a value-added commodity, Chem. Eng. J. 295 (2016) 119–130. doi:10.1016/j.cej.2016.03.012.</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21]</w:t>
      </w:r>
      <w:r w:rsidRPr="00CB10A7">
        <w:rPr>
          <w:noProof/>
          <w:szCs w:val="24"/>
        </w:rPr>
        <w:tab/>
        <w:t>R. Bo, X. Ma, Y. Feng, Q. Zhu, Y. Huang, Z. Liu, C. Liu, Z. Gao, Y. Hu, D. Wang, Optimization on conditions of Lycium barbarum polysaccharides liposome by RSM and its effects on the peritoneal macrophages function, Carbohydr. Polym. 117 (2015) 215–222. doi:10.1016/j.carbpol.2014.09.060.</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22]</w:t>
      </w:r>
      <w:r w:rsidRPr="00CB10A7">
        <w:rPr>
          <w:noProof/>
          <w:szCs w:val="24"/>
        </w:rPr>
        <w:tab/>
        <w:t>O. Aboelazayem, M. Gadalla, B. Saha, Biodiesel production from waste cooking oil via supercritical methanol: Optimisation and reactor simulation, Renew. Energy. 124 (2018) 144–154. doi:10.1016/j.renene.2017.06.076.</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23]</w:t>
      </w:r>
      <w:r w:rsidRPr="00CB10A7">
        <w:rPr>
          <w:noProof/>
          <w:szCs w:val="24"/>
        </w:rPr>
        <w:tab/>
        <w:t xml:space="preserve">A.I. Khuri, S. Mukhopadhyay, Response surface methodology, Wiley Interdiscip. Rev. </w:t>
      </w:r>
      <w:r w:rsidRPr="00CB10A7">
        <w:rPr>
          <w:noProof/>
          <w:szCs w:val="24"/>
        </w:rPr>
        <w:lastRenderedPageBreak/>
        <w:t>Comput. Stat. 2 (2010) 128–149. doi:10.1002/wics.73.</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24]</w:t>
      </w:r>
      <w:r w:rsidRPr="00CB10A7">
        <w:rPr>
          <w:noProof/>
          <w:szCs w:val="24"/>
        </w:rPr>
        <w:tab/>
        <w:t>A. Witek-Krowiak, K. Chojnacka, D. Podstawczyk, A. Dawiec, K. Pokomeda, Application of response surface methodology and artificial neural network methods in modelling and optimization of biosorption process, Bioresour. Technol. (2014). doi:10.1016/j.biortech.2014.01.021.</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25]</w:t>
      </w:r>
      <w:r w:rsidRPr="00CB10A7">
        <w:rPr>
          <w:noProof/>
          <w:szCs w:val="24"/>
        </w:rPr>
        <w:tab/>
        <w:t>G. Chi, S. Hu, Y. Yang, T. Chen, Response surface methodology with prediction uncertainty: A multi-objective optimisation approach, Chem. Eng. Res. Des. 90 (2012) 1235–1244. doi:10.1016/j.cherd.2011.12.012.</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26]</w:t>
      </w:r>
      <w:r w:rsidRPr="00CB10A7">
        <w:rPr>
          <w:noProof/>
          <w:szCs w:val="24"/>
        </w:rPr>
        <w:tab/>
        <w:t>H. Jaliliannosrati, N.A.S. Amin, A. Talebian-Kiakalaieh, I. Noshadi, Microwave assisted biodiesel production from Jatropha curcas L. seed by two-step in situ process: Optimization using response surface methodology, Bioresour. Technol. 136 (2013) 565–573. doi:10.1016/j.biortech.2013.02.078.</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27]</w:t>
      </w:r>
      <w:r w:rsidRPr="00CB10A7">
        <w:rPr>
          <w:noProof/>
          <w:szCs w:val="24"/>
        </w:rPr>
        <w:tab/>
        <w:t>O. Aboelazayem, M. Gadalla, B. Saha, Valorisation of high acid value waste cooking oil into biodiesel using supercritical methanolysis: Experimental assessment and statistical optimisation on typical Egyptian feedstock, Energy. 162 (2018) 408–420. doi:10.1016/j.energy.2018.07.194.</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28]</w:t>
      </w:r>
      <w:r w:rsidRPr="00CB10A7">
        <w:rPr>
          <w:noProof/>
          <w:szCs w:val="24"/>
        </w:rPr>
        <w:tab/>
        <w:t>R. Saada, O. AboElazayem, S. Kellici, T. Heil, D. Morgan, G.I. Lampronti, B. Saha, Greener synthesis of dimethyl carbonate using a novel tin-zirconia/graphene nanocomposite catalyst, Appl. Catal. B Environ. 226 (2018) 451–462. doi:10.1016/j.apcatb.2017.12.081.</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29]</w:t>
      </w:r>
      <w:r w:rsidRPr="00CB10A7">
        <w:rPr>
          <w:noProof/>
          <w:szCs w:val="24"/>
        </w:rPr>
        <w:tab/>
        <w:t>K.B. Rasal, G.D. Yadav, R. Koskinen, R. Keiski, Solventless synthesis of cyclic carbonates by direct utilization of CO</w:t>
      </w:r>
      <w:r w:rsidRPr="00942D80">
        <w:rPr>
          <w:noProof/>
          <w:szCs w:val="24"/>
          <w:vertAlign w:val="subscript"/>
        </w:rPr>
        <w:t>2</w:t>
      </w:r>
      <w:r w:rsidRPr="00CB10A7">
        <w:rPr>
          <w:noProof/>
          <w:szCs w:val="24"/>
        </w:rPr>
        <w:t>using nanocrystalline lithium promoted magnesia, Mol. Catal. 451 (2018) 200–208. doi:10.1016/j.mcat.2018.01.012.</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30]</w:t>
      </w:r>
      <w:r w:rsidRPr="00CB10A7">
        <w:rPr>
          <w:noProof/>
          <w:szCs w:val="24"/>
        </w:rPr>
        <w:tab/>
        <w:t>K. Yamaguchi, K. Ebitani, T. Yoshida, H. Yoshida, K. Kaneda, Mg-Al mixed oxides as highly active acid-base catalysts for cycloaddition of carbon dioxide to epoxides, J. Am. Chem. Soc. 121 (1999) 4526–4527. doi:10.1021/ja9902165.</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31]</w:t>
      </w:r>
      <w:r w:rsidRPr="00CB10A7">
        <w:rPr>
          <w:noProof/>
          <w:szCs w:val="24"/>
        </w:rPr>
        <w:tab/>
        <w:t>T. Sakakura, K. Kohno, The synthesis of organic carbonates from carbon dioxide, Chem. Commun. (2009) 1312. doi:10.1039/b819997c.</w:t>
      </w:r>
    </w:p>
    <w:p w:rsidR="00CB10A7" w:rsidRPr="00CB10A7" w:rsidRDefault="00CB10A7" w:rsidP="00CB10A7">
      <w:pPr>
        <w:widowControl w:val="0"/>
        <w:autoSpaceDE w:val="0"/>
        <w:autoSpaceDN w:val="0"/>
        <w:adjustRightInd w:val="0"/>
        <w:ind w:left="640" w:hanging="640"/>
        <w:rPr>
          <w:noProof/>
          <w:szCs w:val="24"/>
        </w:rPr>
      </w:pPr>
      <w:r w:rsidRPr="00CB10A7">
        <w:rPr>
          <w:noProof/>
          <w:szCs w:val="24"/>
        </w:rPr>
        <w:t>[32]</w:t>
      </w:r>
      <w:r w:rsidRPr="00CB10A7">
        <w:rPr>
          <w:noProof/>
          <w:szCs w:val="24"/>
        </w:rPr>
        <w:tab/>
        <w:t>M. Liu, J. Lan, L. Liang, J. Sun, M. Arai, Heterogeneous catalytic conversion of CO</w:t>
      </w:r>
      <w:r w:rsidRPr="00942D80">
        <w:rPr>
          <w:noProof/>
          <w:szCs w:val="24"/>
          <w:vertAlign w:val="subscript"/>
        </w:rPr>
        <w:t>2</w:t>
      </w:r>
      <w:r w:rsidRPr="00CB10A7">
        <w:rPr>
          <w:noProof/>
          <w:szCs w:val="24"/>
        </w:rPr>
        <w:t xml:space="preserve"> and epoxides to cyclic carbonates over multifunctional tri-s-triazine terminal-linked ionic liquids, J. Catal. (2017). doi:10.1016/J.JCAT.2016.11.038.</w:t>
      </w:r>
    </w:p>
    <w:p w:rsidR="00A26724" w:rsidRPr="00B6778D" w:rsidRDefault="00CB10A7" w:rsidP="00942D80">
      <w:pPr>
        <w:widowControl w:val="0"/>
        <w:autoSpaceDE w:val="0"/>
        <w:autoSpaceDN w:val="0"/>
        <w:adjustRightInd w:val="0"/>
        <w:ind w:left="640" w:hanging="640"/>
      </w:pPr>
      <w:r w:rsidRPr="00CB10A7">
        <w:rPr>
          <w:noProof/>
          <w:szCs w:val="24"/>
        </w:rPr>
        <w:t>[33]</w:t>
      </w:r>
      <w:r w:rsidRPr="00CB10A7">
        <w:rPr>
          <w:noProof/>
          <w:szCs w:val="24"/>
        </w:rPr>
        <w:tab/>
        <w:t>A.I. Adeleye, D. Patel, D. Niyogi, B. Saha, Efficient and greener synthesis of propylene carbonate from carbon dioxide and propylene oxide, Ind. Eng. Chem. Res. 53 (2014) 18647–18657. doi:10.1021/ie500345z.</w:t>
      </w:r>
      <w:r w:rsidR="00BA1179" w:rsidRPr="00B6778D">
        <w:fldChar w:fldCharType="end"/>
      </w:r>
    </w:p>
    <w:sectPr w:rsidR="00A26724" w:rsidRPr="00B6778D" w:rsidSect="0049408C">
      <w:pgSz w:w="11907" w:h="16839"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1074" w:rsidRDefault="00741074">
      <w:pPr>
        <w:spacing w:line="240" w:lineRule="auto"/>
      </w:pPr>
      <w:r>
        <w:separator/>
      </w:r>
    </w:p>
    <w:p w:rsidR="00741074" w:rsidRDefault="00741074"/>
  </w:endnote>
  <w:endnote w:type="continuationSeparator" w:id="0">
    <w:p w:rsidR="00741074" w:rsidRDefault="00741074">
      <w:pPr>
        <w:spacing w:line="240" w:lineRule="auto"/>
      </w:pPr>
      <w:r>
        <w:continuationSeparator/>
      </w:r>
    </w:p>
    <w:p w:rsidR="00741074" w:rsidRDefault="007410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408C" w:rsidRDefault="0049408C" w:rsidP="00537EAE">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49408C" w:rsidRDefault="0049408C" w:rsidP="00537EAE">
    <w:pPr>
      <w:pStyle w:val="Footer"/>
    </w:pPr>
  </w:p>
  <w:p w:rsidR="0049408C" w:rsidRDefault="0049408C" w:rsidP="00537EAE"/>
  <w:p w:rsidR="0049408C" w:rsidRDefault="0049408C"/>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692926"/>
      <w:docPartObj>
        <w:docPartGallery w:val="Page Numbers (Bottom of Page)"/>
        <w:docPartUnique/>
      </w:docPartObj>
    </w:sdtPr>
    <w:sdtEndPr>
      <w:rPr>
        <w:noProof/>
      </w:rPr>
    </w:sdtEndPr>
    <w:sdtContent>
      <w:p w:rsidR="0049408C" w:rsidRDefault="0049408C">
        <w:pPr>
          <w:pStyle w:val="Footer"/>
          <w:jc w:val="right"/>
        </w:pPr>
        <w:r>
          <w:fldChar w:fldCharType="begin"/>
        </w:r>
        <w:r>
          <w:instrText xml:space="preserve"> PAGE   \* MERGEFORMAT </w:instrText>
        </w:r>
        <w:r>
          <w:fldChar w:fldCharType="separate"/>
        </w:r>
        <w:r w:rsidR="00DA122B">
          <w:rPr>
            <w:noProof/>
          </w:rPr>
          <w:t>1</w:t>
        </w:r>
        <w:r>
          <w:rPr>
            <w:noProof/>
          </w:rPr>
          <w:fldChar w:fldCharType="end"/>
        </w:r>
      </w:p>
    </w:sdtContent>
  </w:sdt>
  <w:p w:rsidR="0049408C" w:rsidRDefault="0049408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8527138"/>
      <w:docPartObj>
        <w:docPartGallery w:val="Page Numbers (Bottom of Page)"/>
        <w:docPartUnique/>
      </w:docPartObj>
    </w:sdtPr>
    <w:sdtEndPr>
      <w:rPr>
        <w:noProof/>
      </w:rPr>
    </w:sdtEndPr>
    <w:sdtContent>
      <w:p w:rsidR="0049408C" w:rsidRDefault="0049408C">
        <w:pPr>
          <w:pStyle w:val="Footer"/>
          <w:jc w:val="right"/>
        </w:pPr>
        <w:r>
          <w:fldChar w:fldCharType="begin"/>
        </w:r>
        <w:r>
          <w:instrText xml:space="preserve"> PAGE   \* MERGEFORMAT </w:instrText>
        </w:r>
        <w:r>
          <w:fldChar w:fldCharType="separate"/>
        </w:r>
        <w:r w:rsidR="00DA122B">
          <w:rPr>
            <w:noProof/>
          </w:rPr>
          <w:t>2</w:t>
        </w:r>
        <w:r>
          <w:rPr>
            <w:noProof/>
          </w:rPr>
          <w:fldChar w:fldCharType="end"/>
        </w:r>
      </w:p>
    </w:sdtContent>
  </w:sdt>
  <w:p w:rsidR="0049408C" w:rsidRDefault="0049408C">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408C" w:rsidRDefault="0049408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1074" w:rsidRDefault="00741074">
      <w:pPr>
        <w:spacing w:line="240" w:lineRule="auto"/>
      </w:pPr>
      <w:r>
        <w:separator/>
      </w:r>
    </w:p>
    <w:p w:rsidR="00741074" w:rsidRDefault="00741074"/>
  </w:footnote>
  <w:footnote w:type="continuationSeparator" w:id="0">
    <w:p w:rsidR="00741074" w:rsidRDefault="00741074">
      <w:pPr>
        <w:spacing w:line="240" w:lineRule="auto"/>
      </w:pPr>
      <w:r>
        <w:continuationSeparator/>
      </w:r>
    </w:p>
    <w:p w:rsidR="00741074" w:rsidRDefault="00741074"/>
  </w:footnote>
  <w:footnote w:id="1">
    <w:p w:rsidR="0049408C" w:rsidRDefault="0049408C" w:rsidP="00380357">
      <w:pPr>
        <w:pStyle w:val="FootnoteText"/>
      </w:pPr>
      <w:r>
        <w:rPr>
          <w:rStyle w:val="FootnoteReference"/>
        </w:rPr>
        <w:footnoteRef/>
      </w:r>
      <w:r>
        <w:t xml:space="preserve"> Corresponding author</w:t>
      </w:r>
    </w:p>
    <w:p w:rsidR="0049408C" w:rsidRDefault="0049408C" w:rsidP="00380357">
      <w:pPr>
        <w:pStyle w:val="FootnoteText"/>
      </w:pPr>
      <w:r>
        <w:t>Centre for Energy and Environment Research, School of Engineering, London South Bank University, 103 Borough Road, London, SE1 0AA, UK. Email: b.saha@lsbu.ac.uk; Telephone number: +44-(0)207 815 7190.</w:t>
      </w:r>
    </w:p>
  </w:footnote>
  <w:footnote w:id="2">
    <w:p w:rsidR="0049408C" w:rsidRDefault="0049408C" w:rsidP="00942D80">
      <w:pPr>
        <w:pStyle w:val="FootnoteText"/>
        <w:jc w:val="both"/>
      </w:pPr>
      <w:r>
        <w:rPr>
          <w:rStyle w:val="FootnoteReference"/>
        </w:rPr>
        <w:footnoteRef/>
      </w:r>
      <w:r>
        <w:t xml:space="preserve"> Abbreviations: BC, </w:t>
      </w:r>
      <w:r w:rsidRPr="00D42091">
        <w:t>butylene carbonate;</w:t>
      </w:r>
      <w:r>
        <w:t xml:space="preserve"> BO, </w:t>
      </w:r>
      <w:r w:rsidRPr="00D42091">
        <w:t>butylene oxide; CO</w:t>
      </w:r>
      <w:r w:rsidRPr="00FB6D14">
        <w:rPr>
          <w:vertAlign w:val="subscript"/>
        </w:rPr>
        <w:t>2</w:t>
      </w:r>
      <w:r w:rsidRPr="00D42091">
        <w:t>,</w:t>
      </w:r>
      <w:r>
        <w:t xml:space="preserve"> carbon dioxide;</w:t>
      </w:r>
      <w:r w:rsidRPr="00D42091">
        <w:t xml:space="preserve"> </w:t>
      </w:r>
      <w:r w:rsidRPr="00A3375E">
        <w:t>RSM, response surface methodology; BBD, box-Behnken design;</w:t>
      </w:r>
      <w:r>
        <w:t xml:space="preserve"> OFAT,</w:t>
      </w:r>
      <w:r w:rsidRPr="00043865">
        <w:t xml:space="preserve"> one factor at a time</w:t>
      </w:r>
      <w:r>
        <w:t>; ANOVA, a</w:t>
      </w:r>
      <w:r w:rsidRPr="00043865">
        <w:t>nalysis of variance</w:t>
      </w:r>
      <w:r>
        <w:t xml:space="preserve">; S, significance; NS, not significance; HS, highly significance; </w:t>
      </w:r>
      <w:r w:rsidRPr="00D42091">
        <w:t>CHFS, Continuous hydrothermal flow synthesis; Ce-LA-Zr/GO, Ceria lanthana and zirconia graphene oxide; Ce-La-Zr-O, Ceria and lanthana doped zirconia; BET, Brunauer–Emmett–Teller</w:t>
      </w:r>
      <w:r>
        <w:t>;</w:t>
      </w:r>
      <w:r w:rsidRPr="00D42091">
        <w:t xml:space="preserve"> GO, graphene oxide; FID, Flame ionization detector; GC, Gas chromatograph</w:t>
      </w:r>
      <w:r>
        <w:t xml:space="preserve">; </w:t>
      </w:r>
      <w:r w:rsidRPr="00D42091">
        <w:t>MEL Chemicals, Magnesium Elektron Limited Chemicals; PO,  propylene oxide; PC, propylene carbonate; t,  time; scCO</w:t>
      </w:r>
      <w:r w:rsidRPr="008A6299">
        <w:rPr>
          <w:vertAlign w:val="subscript"/>
        </w:rPr>
        <w:t>2</w:t>
      </w:r>
      <w:r w:rsidRPr="00D42091">
        <w:t>, Supercritical CO</w:t>
      </w:r>
      <w:r w:rsidRPr="00942D80">
        <w:rPr>
          <w:vertAlign w:val="subscript"/>
        </w:rPr>
        <w:t>2</w:t>
      </w:r>
      <w:r w:rsidRPr="00D42091">
        <w:t>; SCF, Supercritical fluid, NGP, Natural graphite powder; HCL, Hydrochloric acid; H</w:t>
      </w:r>
      <w:r w:rsidRPr="00A3375E">
        <w:rPr>
          <w:vertAlign w:val="subscript"/>
        </w:rPr>
        <w:t>2</w:t>
      </w:r>
      <w:r w:rsidRPr="00D42091">
        <w:t>SO</w:t>
      </w:r>
      <w:r w:rsidRPr="00A3375E">
        <w:rPr>
          <w:vertAlign w:val="subscript"/>
        </w:rPr>
        <w:t>4</w:t>
      </w:r>
      <w:r>
        <w:t>, Sulphuric acid; NaNO</w:t>
      </w:r>
      <w:r w:rsidRPr="00A3375E">
        <w:rPr>
          <w:vertAlign w:val="subscript"/>
        </w:rPr>
        <w:t>3</w:t>
      </w:r>
      <w:r>
        <w:t>, sodium nitrate; K</w:t>
      </w:r>
      <w:r w:rsidRPr="00A3375E">
        <w:rPr>
          <w:vertAlign w:val="subscript"/>
        </w:rPr>
        <w:t>2</w:t>
      </w:r>
      <w:r>
        <w:t>O</w:t>
      </w:r>
      <w:r w:rsidRPr="00A3375E">
        <w:rPr>
          <w:vertAlign w:val="subscript"/>
        </w:rPr>
        <w:t>2</w:t>
      </w:r>
      <w:r>
        <w:t>,</w:t>
      </w:r>
      <w:r w:rsidRPr="00D42091">
        <w:t xml:space="preserve"> potassium hydroxide pellet; H</w:t>
      </w:r>
      <w:r w:rsidRPr="00A3375E">
        <w:rPr>
          <w:vertAlign w:val="subscript"/>
        </w:rPr>
        <w:t>2</w:t>
      </w:r>
      <w:r w:rsidRPr="00D42091">
        <w:t>O</w:t>
      </w:r>
      <w:r w:rsidRPr="00A3375E">
        <w:rPr>
          <w:vertAlign w:val="subscript"/>
        </w:rPr>
        <w:t>2</w:t>
      </w:r>
      <w:r w:rsidRPr="00D42091">
        <w:t>, Hydrogen peroxide; C</w:t>
      </w:r>
      <w:r w:rsidRPr="00A3375E">
        <w:rPr>
          <w:vertAlign w:val="subscript"/>
        </w:rPr>
        <w:t>3</w:t>
      </w:r>
      <w:r w:rsidRPr="00D42091">
        <w:t>H</w:t>
      </w:r>
      <w:r w:rsidRPr="00A3375E">
        <w:rPr>
          <w:vertAlign w:val="subscript"/>
        </w:rPr>
        <w:t>6</w:t>
      </w:r>
      <w:r w:rsidRPr="00D42091">
        <w:t>O</w:t>
      </w:r>
      <w:r>
        <w:t>,</w:t>
      </w:r>
      <w:r w:rsidRPr="00D42091">
        <w:t xml:space="preserve"> Acetone; C</w:t>
      </w:r>
      <w:r w:rsidRPr="00A3375E">
        <w:rPr>
          <w:vertAlign w:val="subscript"/>
        </w:rPr>
        <w:t>8</w:t>
      </w:r>
      <w:r w:rsidRPr="00D42091">
        <w:t>H</w:t>
      </w:r>
      <w:r w:rsidRPr="00A3375E">
        <w:rPr>
          <w:vertAlign w:val="subscript"/>
        </w:rPr>
        <w:t>18</w:t>
      </w:r>
      <w:r w:rsidRPr="00D42091">
        <w:t>, Octane; KMnO</w:t>
      </w:r>
      <w:r w:rsidRPr="00A3375E">
        <w:rPr>
          <w:vertAlign w:val="subscript"/>
        </w:rPr>
        <w:t>4</w:t>
      </w:r>
      <w:r w:rsidRPr="00D42091">
        <w:t>, Potassium permanganate; CH</w:t>
      </w:r>
      <w:r w:rsidRPr="00A3375E">
        <w:rPr>
          <w:vertAlign w:val="subscript"/>
        </w:rPr>
        <w:t>3</w:t>
      </w:r>
      <w:r w:rsidRPr="00D42091">
        <w:t>OH, Methanol; Ce(NO</w:t>
      </w:r>
      <w:r w:rsidRPr="00A3375E">
        <w:rPr>
          <w:vertAlign w:val="subscript"/>
        </w:rPr>
        <w:t>3</w:t>
      </w:r>
      <w:r w:rsidRPr="00D42091">
        <w:t>)</w:t>
      </w:r>
      <w:r w:rsidRPr="00A3375E">
        <w:rPr>
          <w:vertAlign w:val="subscript"/>
        </w:rPr>
        <w:t>3</w:t>
      </w:r>
      <w:r w:rsidRPr="00D42091">
        <w:t>·6H</w:t>
      </w:r>
      <w:r w:rsidRPr="00A3375E">
        <w:rPr>
          <w:vertAlign w:val="subscript"/>
        </w:rPr>
        <w:t>2</w:t>
      </w:r>
      <w:r w:rsidRPr="00D42091">
        <w:t>O, Cerium(III) nitrate hexahydrate; La(NO</w:t>
      </w:r>
      <w:r w:rsidRPr="00A3375E">
        <w:rPr>
          <w:vertAlign w:val="subscript"/>
        </w:rPr>
        <w:t>3</w:t>
      </w:r>
      <w:r w:rsidRPr="00D42091">
        <w:t>)</w:t>
      </w:r>
      <w:r w:rsidRPr="00A3375E">
        <w:rPr>
          <w:vertAlign w:val="subscript"/>
        </w:rPr>
        <w:t>3</w:t>
      </w:r>
      <w:r w:rsidRPr="00D42091">
        <w:rPr>
          <w:rFonts w:ascii="Cambria Math" w:hAnsi="Cambria Math" w:cs="Cambria Math"/>
        </w:rPr>
        <w:t>⋅</w:t>
      </w:r>
      <w:r w:rsidRPr="00D42091">
        <w:t>6H</w:t>
      </w:r>
      <w:r w:rsidRPr="00A3375E">
        <w:rPr>
          <w:vertAlign w:val="subscript"/>
        </w:rPr>
        <w:t>2</w:t>
      </w:r>
      <w:r w:rsidRPr="00D42091">
        <w:t>O, Lanthanum (</w:t>
      </w:r>
      <w:r w:rsidRPr="005F0127">
        <w:t>III) nitrate hexahydrate; ZrO(NO</w:t>
      </w:r>
      <w:r w:rsidRPr="005F0127">
        <w:rPr>
          <w:vertAlign w:val="subscript"/>
        </w:rPr>
        <w:t>3</w:t>
      </w:r>
      <w:r w:rsidRPr="005F0127">
        <w:t>)</w:t>
      </w:r>
      <w:r w:rsidRPr="005F0127">
        <w:rPr>
          <w:vertAlign w:val="subscript"/>
        </w:rPr>
        <w:t>2</w:t>
      </w:r>
      <w:r w:rsidRPr="005F0127">
        <w:t>·xH</w:t>
      </w:r>
      <w:r w:rsidRPr="005F0127">
        <w:rPr>
          <w:vertAlign w:val="subscript"/>
        </w:rPr>
        <w:t>2</w:t>
      </w:r>
      <w:r w:rsidRPr="005F0127">
        <w:t>O, Zirconium (IV) oxynitrate hydrate; DMC, dimethyl carbonate; RC, reactor controller; IV, inlet valve; TC, thermocouple; PG, pressure gauge; SM, stirring motor; GOV, gas outlet valve; GIV, gas inlet valve; SV, sampling valve; SCFP, supercritical fluid pump; CIV, CO</w:t>
      </w:r>
      <w:r w:rsidRPr="005F0127">
        <w:rPr>
          <w:vertAlign w:val="subscript"/>
        </w:rPr>
        <w:t>2</w:t>
      </w:r>
      <w:r w:rsidRPr="005F0127">
        <w:t xml:space="preserve"> inlet valve; CC, CO</w:t>
      </w:r>
      <w:r w:rsidRPr="005F0127">
        <w:rPr>
          <w:vertAlign w:val="subscript"/>
        </w:rPr>
        <w:t>2</w:t>
      </w:r>
      <w:r w:rsidRPr="005F0127">
        <w:t xml:space="preserve"> Cylinder.</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935B0A"/>
    <w:multiLevelType w:val="hybridMultilevel"/>
    <w:tmpl w:val="994A1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0524EE"/>
    <w:multiLevelType w:val="multilevel"/>
    <w:tmpl w:val="6B52990E"/>
    <w:lvl w:ilvl="0">
      <w:start w:val="1"/>
      <w:numFmt w:val="decimal"/>
      <w:lvlText w:val="%1.0"/>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6EA16906"/>
    <w:multiLevelType w:val="hybridMultilevel"/>
    <w:tmpl w:val="BD70E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E87616"/>
    <w:multiLevelType w:val="hybridMultilevel"/>
    <w:tmpl w:val="E24866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7A6B3D55"/>
    <w:multiLevelType w:val="hybridMultilevel"/>
    <w:tmpl w:val="F6DAA7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tzQ1MDI3srSwNDc3NjBW0lEKTi0uzszPAymwrAUAYqllwiwAAAA="/>
  </w:docVars>
  <w:rsids>
    <w:rsidRoot w:val="00133C55"/>
    <w:rsid w:val="000033FD"/>
    <w:rsid w:val="000072AA"/>
    <w:rsid w:val="00013348"/>
    <w:rsid w:val="0003079F"/>
    <w:rsid w:val="00031521"/>
    <w:rsid w:val="00035697"/>
    <w:rsid w:val="00037A79"/>
    <w:rsid w:val="00043865"/>
    <w:rsid w:val="00053BB9"/>
    <w:rsid w:val="00064C5F"/>
    <w:rsid w:val="00064DA0"/>
    <w:rsid w:val="00067A23"/>
    <w:rsid w:val="00084A1C"/>
    <w:rsid w:val="000A2167"/>
    <w:rsid w:val="000C50E1"/>
    <w:rsid w:val="000E015C"/>
    <w:rsid w:val="000E0DA0"/>
    <w:rsid w:val="000F32B2"/>
    <w:rsid w:val="000F6FFC"/>
    <w:rsid w:val="00113FDA"/>
    <w:rsid w:val="0012591C"/>
    <w:rsid w:val="00132590"/>
    <w:rsid w:val="00133C55"/>
    <w:rsid w:val="001418BE"/>
    <w:rsid w:val="00147D08"/>
    <w:rsid w:val="00152545"/>
    <w:rsid w:val="00166DDA"/>
    <w:rsid w:val="00185723"/>
    <w:rsid w:val="00187E46"/>
    <w:rsid w:val="001A1BFF"/>
    <w:rsid w:val="001A6A6A"/>
    <w:rsid w:val="001C6EDE"/>
    <w:rsid w:val="001E27FC"/>
    <w:rsid w:val="001E33E8"/>
    <w:rsid w:val="001E511E"/>
    <w:rsid w:val="001F614A"/>
    <w:rsid w:val="002065B7"/>
    <w:rsid w:val="0021216A"/>
    <w:rsid w:val="002256E4"/>
    <w:rsid w:val="00227457"/>
    <w:rsid w:val="00233A32"/>
    <w:rsid w:val="002470F6"/>
    <w:rsid w:val="00247F73"/>
    <w:rsid w:val="0025716D"/>
    <w:rsid w:val="0026608E"/>
    <w:rsid w:val="00273412"/>
    <w:rsid w:val="00291144"/>
    <w:rsid w:val="002A285A"/>
    <w:rsid w:val="002B29CF"/>
    <w:rsid w:val="002C14CE"/>
    <w:rsid w:val="002D47C1"/>
    <w:rsid w:val="002D6134"/>
    <w:rsid w:val="002D7DA8"/>
    <w:rsid w:val="002F72B7"/>
    <w:rsid w:val="00310539"/>
    <w:rsid w:val="00310551"/>
    <w:rsid w:val="00310C23"/>
    <w:rsid w:val="00325560"/>
    <w:rsid w:val="0033776D"/>
    <w:rsid w:val="00346331"/>
    <w:rsid w:val="00347721"/>
    <w:rsid w:val="003504A1"/>
    <w:rsid w:val="00355A04"/>
    <w:rsid w:val="00360B5C"/>
    <w:rsid w:val="00380357"/>
    <w:rsid w:val="003832E8"/>
    <w:rsid w:val="0039449B"/>
    <w:rsid w:val="0039577A"/>
    <w:rsid w:val="003D2DAC"/>
    <w:rsid w:val="003D4254"/>
    <w:rsid w:val="003E5724"/>
    <w:rsid w:val="003F5C28"/>
    <w:rsid w:val="00411627"/>
    <w:rsid w:val="00435A5B"/>
    <w:rsid w:val="004535A6"/>
    <w:rsid w:val="00480A50"/>
    <w:rsid w:val="004924A1"/>
    <w:rsid w:val="0049408C"/>
    <w:rsid w:val="004A2B84"/>
    <w:rsid w:val="004A2E92"/>
    <w:rsid w:val="004C5D88"/>
    <w:rsid w:val="004D0A6F"/>
    <w:rsid w:val="004D17E8"/>
    <w:rsid w:val="004D20D8"/>
    <w:rsid w:val="004E3C32"/>
    <w:rsid w:val="00526AA9"/>
    <w:rsid w:val="0053241F"/>
    <w:rsid w:val="00533BAA"/>
    <w:rsid w:val="00537750"/>
    <w:rsid w:val="00537EAE"/>
    <w:rsid w:val="0056497E"/>
    <w:rsid w:val="00574941"/>
    <w:rsid w:val="00585814"/>
    <w:rsid w:val="005863D2"/>
    <w:rsid w:val="00593051"/>
    <w:rsid w:val="005A7708"/>
    <w:rsid w:val="005B1B51"/>
    <w:rsid w:val="005B3567"/>
    <w:rsid w:val="005B679A"/>
    <w:rsid w:val="005C2AE7"/>
    <w:rsid w:val="005E3E4A"/>
    <w:rsid w:val="005F0127"/>
    <w:rsid w:val="005F0482"/>
    <w:rsid w:val="00607308"/>
    <w:rsid w:val="00612D50"/>
    <w:rsid w:val="006166DD"/>
    <w:rsid w:val="006213A6"/>
    <w:rsid w:val="00622201"/>
    <w:rsid w:val="006307A1"/>
    <w:rsid w:val="00631BED"/>
    <w:rsid w:val="00632C31"/>
    <w:rsid w:val="00640D3E"/>
    <w:rsid w:val="006440B7"/>
    <w:rsid w:val="00647BEE"/>
    <w:rsid w:val="006529D4"/>
    <w:rsid w:val="0065449C"/>
    <w:rsid w:val="00661225"/>
    <w:rsid w:val="00664615"/>
    <w:rsid w:val="00665534"/>
    <w:rsid w:val="00666F3C"/>
    <w:rsid w:val="0067392E"/>
    <w:rsid w:val="006825F0"/>
    <w:rsid w:val="00687B85"/>
    <w:rsid w:val="00691319"/>
    <w:rsid w:val="006A503C"/>
    <w:rsid w:val="006A5329"/>
    <w:rsid w:val="006C1AB5"/>
    <w:rsid w:val="006C1FA7"/>
    <w:rsid w:val="006C25EA"/>
    <w:rsid w:val="006C36C3"/>
    <w:rsid w:val="006C4D2A"/>
    <w:rsid w:val="006D41B9"/>
    <w:rsid w:val="006E6E47"/>
    <w:rsid w:val="006F19BF"/>
    <w:rsid w:val="006F6FCA"/>
    <w:rsid w:val="00700960"/>
    <w:rsid w:val="00726E89"/>
    <w:rsid w:val="00732D4B"/>
    <w:rsid w:val="007333AC"/>
    <w:rsid w:val="00741074"/>
    <w:rsid w:val="007472B3"/>
    <w:rsid w:val="00752DC3"/>
    <w:rsid w:val="00783CD8"/>
    <w:rsid w:val="00785125"/>
    <w:rsid w:val="007B22C1"/>
    <w:rsid w:val="007B562C"/>
    <w:rsid w:val="007C46CF"/>
    <w:rsid w:val="007C46E0"/>
    <w:rsid w:val="007D483B"/>
    <w:rsid w:val="007D51E5"/>
    <w:rsid w:val="0082049A"/>
    <w:rsid w:val="0082088E"/>
    <w:rsid w:val="00822234"/>
    <w:rsid w:val="00823049"/>
    <w:rsid w:val="008315C3"/>
    <w:rsid w:val="00850A05"/>
    <w:rsid w:val="008512FE"/>
    <w:rsid w:val="008765B2"/>
    <w:rsid w:val="008A6299"/>
    <w:rsid w:val="008B07D9"/>
    <w:rsid w:val="008C1011"/>
    <w:rsid w:val="008D32CE"/>
    <w:rsid w:val="008E2A68"/>
    <w:rsid w:val="008E3F94"/>
    <w:rsid w:val="008E40F1"/>
    <w:rsid w:val="008F7F5A"/>
    <w:rsid w:val="00902C7E"/>
    <w:rsid w:val="00904C3B"/>
    <w:rsid w:val="009270D1"/>
    <w:rsid w:val="009324EC"/>
    <w:rsid w:val="00942D80"/>
    <w:rsid w:val="00946E66"/>
    <w:rsid w:val="00947B12"/>
    <w:rsid w:val="00952FC6"/>
    <w:rsid w:val="00955A46"/>
    <w:rsid w:val="00963757"/>
    <w:rsid w:val="0096445A"/>
    <w:rsid w:val="0098634B"/>
    <w:rsid w:val="009867C4"/>
    <w:rsid w:val="00987CBD"/>
    <w:rsid w:val="00997DBB"/>
    <w:rsid w:val="009A50FF"/>
    <w:rsid w:val="009A7AF0"/>
    <w:rsid w:val="009B502E"/>
    <w:rsid w:val="009B561B"/>
    <w:rsid w:val="009C5EAA"/>
    <w:rsid w:val="009E0E0E"/>
    <w:rsid w:val="009F29D9"/>
    <w:rsid w:val="009F77F8"/>
    <w:rsid w:val="00A018A9"/>
    <w:rsid w:val="00A15295"/>
    <w:rsid w:val="00A26724"/>
    <w:rsid w:val="00A308BE"/>
    <w:rsid w:val="00A3096B"/>
    <w:rsid w:val="00A3375E"/>
    <w:rsid w:val="00A4083C"/>
    <w:rsid w:val="00A45223"/>
    <w:rsid w:val="00A513EF"/>
    <w:rsid w:val="00A57A5B"/>
    <w:rsid w:val="00A6011F"/>
    <w:rsid w:val="00A678B1"/>
    <w:rsid w:val="00A7055F"/>
    <w:rsid w:val="00A71428"/>
    <w:rsid w:val="00A74EE8"/>
    <w:rsid w:val="00A759E2"/>
    <w:rsid w:val="00AA1829"/>
    <w:rsid w:val="00AA2E02"/>
    <w:rsid w:val="00AB0336"/>
    <w:rsid w:val="00B021E3"/>
    <w:rsid w:val="00B027CC"/>
    <w:rsid w:val="00B12B88"/>
    <w:rsid w:val="00B12DF0"/>
    <w:rsid w:val="00B156F0"/>
    <w:rsid w:val="00B204BD"/>
    <w:rsid w:val="00B209F1"/>
    <w:rsid w:val="00B41F09"/>
    <w:rsid w:val="00B4694C"/>
    <w:rsid w:val="00B524F5"/>
    <w:rsid w:val="00B61369"/>
    <w:rsid w:val="00B619E0"/>
    <w:rsid w:val="00B633BD"/>
    <w:rsid w:val="00B6343C"/>
    <w:rsid w:val="00B6778D"/>
    <w:rsid w:val="00B77089"/>
    <w:rsid w:val="00B908E2"/>
    <w:rsid w:val="00BA1179"/>
    <w:rsid w:val="00BB47BC"/>
    <w:rsid w:val="00BC0224"/>
    <w:rsid w:val="00BE02A4"/>
    <w:rsid w:val="00C130A7"/>
    <w:rsid w:val="00C15832"/>
    <w:rsid w:val="00C25863"/>
    <w:rsid w:val="00C3556D"/>
    <w:rsid w:val="00C40784"/>
    <w:rsid w:val="00C54315"/>
    <w:rsid w:val="00C55772"/>
    <w:rsid w:val="00C56CA7"/>
    <w:rsid w:val="00C61143"/>
    <w:rsid w:val="00C65BCF"/>
    <w:rsid w:val="00C83256"/>
    <w:rsid w:val="00CB10A7"/>
    <w:rsid w:val="00CC39A9"/>
    <w:rsid w:val="00CD48D5"/>
    <w:rsid w:val="00CD79FF"/>
    <w:rsid w:val="00CF279F"/>
    <w:rsid w:val="00D00759"/>
    <w:rsid w:val="00D22FA4"/>
    <w:rsid w:val="00D367B2"/>
    <w:rsid w:val="00D42091"/>
    <w:rsid w:val="00D54B9C"/>
    <w:rsid w:val="00D55B64"/>
    <w:rsid w:val="00D604B3"/>
    <w:rsid w:val="00D81CA7"/>
    <w:rsid w:val="00D83AA9"/>
    <w:rsid w:val="00D95079"/>
    <w:rsid w:val="00DA122B"/>
    <w:rsid w:val="00DB2F26"/>
    <w:rsid w:val="00DB4C8B"/>
    <w:rsid w:val="00DC12C9"/>
    <w:rsid w:val="00DC2563"/>
    <w:rsid w:val="00DC75B6"/>
    <w:rsid w:val="00DD7E98"/>
    <w:rsid w:val="00DE5952"/>
    <w:rsid w:val="00E1055C"/>
    <w:rsid w:val="00E223E8"/>
    <w:rsid w:val="00E2546C"/>
    <w:rsid w:val="00E26F4F"/>
    <w:rsid w:val="00E33F5A"/>
    <w:rsid w:val="00E41542"/>
    <w:rsid w:val="00E801A2"/>
    <w:rsid w:val="00E83E18"/>
    <w:rsid w:val="00EA0EBD"/>
    <w:rsid w:val="00EA15FA"/>
    <w:rsid w:val="00EB3CF0"/>
    <w:rsid w:val="00EC3E5E"/>
    <w:rsid w:val="00ED1034"/>
    <w:rsid w:val="00ED54F1"/>
    <w:rsid w:val="00ED677E"/>
    <w:rsid w:val="00EF433B"/>
    <w:rsid w:val="00F000F5"/>
    <w:rsid w:val="00F12D89"/>
    <w:rsid w:val="00F26149"/>
    <w:rsid w:val="00F32C30"/>
    <w:rsid w:val="00F34B60"/>
    <w:rsid w:val="00F402D9"/>
    <w:rsid w:val="00F409D5"/>
    <w:rsid w:val="00F42A43"/>
    <w:rsid w:val="00F644A5"/>
    <w:rsid w:val="00F73E62"/>
    <w:rsid w:val="00F80E67"/>
    <w:rsid w:val="00F80E6E"/>
    <w:rsid w:val="00F900CE"/>
    <w:rsid w:val="00F90AA5"/>
    <w:rsid w:val="00F940B1"/>
    <w:rsid w:val="00FA0195"/>
    <w:rsid w:val="00FA2670"/>
    <w:rsid w:val="00FA28D0"/>
    <w:rsid w:val="00FA48AC"/>
    <w:rsid w:val="00FB09C6"/>
    <w:rsid w:val="00FB6D14"/>
    <w:rsid w:val="00FB7C8D"/>
    <w:rsid w:val="00FC5FAD"/>
    <w:rsid w:val="00FD3BA8"/>
    <w:rsid w:val="00FE21C6"/>
    <w:rsid w:val="00FE416E"/>
    <w:rsid w:val="00FF0BEC"/>
    <w:rsid w:val="00FF4357"/>
    <w:rsid w:val="00FF61F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33E499E-1612-4CF9-8235-5FC53808F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2DAC"/>
    <w:pPr>
      <w:spacing w:after="0" w:line="360" w:lineRule="auto"/>
    </w:pPr>
    <w:rPr>
      <w:sz w:val="24"/>
    </w:rPr>
  </w:style>
  <w:style w:type="paragraph" w:styleId="Heading1">
    <w:name w:val="heading 1"/>
    <w:basedOn w:val="Normal"/>
    <w:next w:val="Normal"/>
    <w:link w:val="Heading1Char"/>
    <w:uiPriority w:val="9"/>
    <w:qFormat/>
    <w:rsid w:val="000A2167"/>
    <w:pPr>
      <w:spacing w:line="276" w:lineRule="auto"/>
      <w:contextualSpacing/>
      <w:outlineLvl w:val="0"/>
    </w:pPr>
    <w:rPr>
      <w:rFonts w:ascii="Times" w:eastAsia="Times New Roman" w:hAnsi="Times"/>
      <w:b/>
      <w:noProof/>
      <w:szCs w:val="20"/>
    </w:rPr>
  </w:style>
  <w:style w:type="paragraph" w:styleId="Heading2">
    <w:name w:val="heading 2"/>
    <w:basedOn w:val="Normal"/>
    <w:next w:val="Normal"/>
    <w:link w:val="Heading2Char"/>
    <w:autoRedefine/>
    <w:uiPriority w:val="9"/>
    <w:unhideWhenUsed/>
    <w:qFormat/>
    <w:rsid w:val="00FB6D14"/>
    <w:pPr>
      <w:spacing w:line="480" w:lineRule="auto"/>
      <w:contextualSpacing/>
      <w:outlineLvl w:val="1"/>
    </w:pPr>
    <w:rPr>
      <w:rFonts w:ascii="Times" w:eastAsia="Times New Roman" w:hAnsi="Times"/>
      <w:b/>
      <w:szCs w:val="20"/>
    </w:rPr>
  </w:style>
  <w:style w:type="paragraph" w:styleId="Heading3">
    <w:name w:val="heading 3"/>
    <w:basedOn w:val="Normal"/>
    <w:next w:val="Normal"/>
    <w:link w:val="Heading3Char"/>
    <w:uiPriority w:val="9"/>
    <w:unhideWhenUsed/>
    <w:qFormat/>
    <w:rsid w:val="00FB6D14"/>
    <w:pPr>
      <w:outlineLvl w:val="2"/>
    </w:pPr>
    <w:rPr>
      <w:i/>
    </w:rPr>
  </w:style>
  <w:style w:type="paragraph" w:styleId="Heading4">
    <w:name w:val="heading 4"/>
    <w:basedOn w:val="Normal"/>
    <w:next w:val="Normal"/>
    <w:link w:val="Heading4Char"/>
    <w:uiPriority w:val="9"/>
    <w:unhideWhenUsed/>
    <w:qFormat/>
    <w:rsid w:val="00FB6D14"/>
    <w:pPr>
      <w:spacing w:line="480" w:lineRule="auto"/>
      <w:contextualSpacing/>
      <w:jc w:val="both"/>
      <w:outlineLvl w:val="3"/>
    </w:pPr>
    <w:rPr>
      <w:rFonts w:ascii="Times" w:eastAsia="Times New Roman" w:hAnsi="Times"/>
      <w:i/>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B6D14"/>
    <w:rPr>
      <w:rFonts w:ascii="Times" w:eastAsia="Times New Roman" w:hAnsi="Times"/>
      <w:b/>
      <w:sz w:val="24"/>
      <w:szCs w:val="20"/>
    </w:rPr>
  </w:style>
  <w:style w:type="character" w:customStyle="1" w:styleId="Heading1Char">
    <w:name w:val="Heading 1 Char"/>
    <w:basedOn w:val="DefaultParagraphFont"/>
    <w:link w:val="Heading1"/>
    <w:uiPriority w:val="9"/>
    <w:rsid w:val="000A2167"/>
    <w:rPr>
      <w:rFonts w:ascii="Times" w:eastAsia="Times New Roman" w:hAnsi="Times"/>
      <w:b/>
      <w:noProof/>
      <w:sz w:val="24"/>
      <w:szCs w:val="20"/>
    </w:rPr>
  </w:style>
  <w:style w:type="character" w:customStyle="1" w:styleId="Heading3Char">
    <w:name w:val="Heading 3 Char"/>
    <w:basedOn w:val="DefaultParagraphFont"/>
    <w:link w:val="Heading3"/>
    <w:uiPriority w:val="9"/>
    <w:rsid w:val="00FB6D14"/>
    <w:rPr>
      <w:i/>
      <w:sz w:val="24"/>
    </w:rPr>
  </w:style>
  <w:style w:type="character" w:customStyle="1" w:styleId="Heading4Char">
    <w:name w:val="Heading 4 Char"/>
    <w:basedOn w:val="DefaultParagraphFont"/>
    <w:link w:val="Heading4"/>
    <w:uiPriority w:val="9"/>
    <w:rsid w:val="00FB6D14"/>
    <w:rPr>
      <w:rFonts w:ascii="Times" w:eastAsia="Times New Roman" w:hAnsi="Times"/>
      <w:i/>
      <w:sz w:val="24"/>
      <w:szCs w:val="20"/>
    </w:rPr>
  </w:style>
  <w:style w:type="paragraph" w:styleId="Footer">
    <w:name w:val="footer"/>
    <w:basedOn w:val="Normal"/>
    <w:link w:val="FooterChar"/>
    <w:uiPriority w:val="99"/>
    <w:unhideWhenUsed/>
    <w:rsid w:val="00133C55"/>
    <w:pPr>
      <w:tabs>
        <w:tab w:val="center" w:pos="4513"/>
        <w:tab w:val="right" w:pos="9026"/>
      </w:tabs>
      <w:spacing w:line="240" w:lineRule="auto"/>
      <w:contextualSpacing/>
      <w:jc w:val="both"/>
    </w:pPr>
    <w:rPr>
      <w:rFonts w:ascii="Times" w:eastAsia="Times New Roman" w:hAnsi="Times"/>
      <w:i/>
      <w:szCs w:val="20"/>
      <w:lang w:val="en-US"/>
    </w:rPr>
  </w:style>
  <w:style w:type="character" w:customStyle="1" w:styleId="FooterChar">
    <w:name w:val="Footer Char"/>
    <w:basedOn w:val="DefaultParagraphFont"/>
    <w:link w:val="Footer"/>
    <w:uiPriority w:val="99"/>
    <w:rsid w:val="00133C55"/>
    <w:rPr>
      <w:rFonts w:ascii="Times" w:eastAsia="Times New Roman" w:hAnsi="Times"/>
      <w:i/>
      <w:sz w:val="24"/>
      <w:szCs w:val="20"/>
      <w:lang w:val="en-US"/>
    </w:rPr>
  </w:style>
  <w:style w:type="character" w:styleId="PageNumber">
    <w:name w:val="page number"/>
    <w:basedOn w:val="DefaultParagraphFont"/>
    <w:rsid w:val="00133C55"/>
  </w:style>
  <w:style w:type="paragraph" w:styleId="BalloonText">
    <w:name w:val="Balloon Text"/>
    <w:basedOn w:val="Normal"/>
    <w:link w:val="BalloonTextChar"/>
    <w:uiPriority w:val="99"/>
    <w:semiHidden/>
    <w:unhideWhenUsed/>
    <w:rsid w:val="00133C5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3C55"/>
    <w:rPr>
      <w:rFonts w:ascii="Segoe UI" w:hAnsi="Segoe UI" w:cs="Segoe UI"/>
      <w:sz w:val="18"/>
      <w:szCs w:val="18"/>
    </w:rPr>
  </w:style>
  <w:style w:type="paragraph" w:styleId="Header">
    <w:name w:val="header"/>
    <w:basedOn w:val="Normal"/>
    <w:link w:val="HeaderChar"/>
    <w:uiPriority w:val="99"/>
    <w:unhideWhenUsed/>
    <w:rsid w:val="003D2DAC"/>
    <w:pPr>
      <w:tabs>
        <w:tab w:val="center" w:pos="4513"/>
        <w:tab w:val="right" w:pos="9026"/>
      </w:tabs>
      <w:spacing w:line="240" w:lineRule="auto"/>
    </w:pPr>
  </w:style>
  <w:style w:type="character" w:customStyle="1" w:styleId="HeaderChar">
    <w:name w:val="Header Char"/>
    <w:basedOn w:val="DefaultParagraphFont"/>
    <w:link w:val="Header"/>
    <w:uiPriority w:val="99"/>
    <w:rsid w:val="003D2DAC"/>
    <w:rPr>
      <w:sz w:val="24"/>
    </w:rPr>
  </w:style>
  <w:style w:type="paragraph" w:styleId="ListParagraph">
    <w:name w:val="List Paragraph"/>
    <w:basedOn w:val="Normal"/>
    <w:uiPriority w:val="34"/>
    <w:qFormat/>
    <w:rsid w:val="0003079F"/>
    <w:pPr>
      <w:ind w:left="720"/>
      <w:contextualSpacing/>
    </w:pPr>
  </w:style>
  <w:style w:type="paragraph" w:styleId="Caption">
    <w:name w:val="caption"/>
    <w:basedOn w:val="Normal"/>
    <w:next w:val="Normal"/>
    <w:uiPriority w:val="35"/>
    <w:unhideWhenUsed/>
    <w:qFormat/>
    <w:rsid w:val="00435A5B"/>
    <w:pPr>
      <w:spacing w:after="200" w:line="240" w:lineRule="auto"/>
    </w:pPr>
    <w:rPr>
      <w:b/>
      <w:bCs/>
      <w:color w:val="4F81BD" w:themeColor="accent1"/>
      <w:sz w:val="18"/>
      <w:szCs w:val="18"/>
    </w:rPr>
  </w:style>
  <w:style w:type="paragraph" w:styleId="FootnoteText">
    <w:name w:val="footnote text"/>
    <w:basedOn w:val="Normal"/>
    <w:link w:val="FootnoteTextChar"/>
    <w:uiPriority w:val="99"/>
    <w:unhideWhenUsed/>
    <w:rsid w:val="00D367B2"/>
    <w:pPr>
      <w:spacing w:line="240" w:lineRule="auto"/>
    </w:pPr>
    <w:rPr>
      <w:sz w:val="20"/>
      <w:szCs w:val="20"/>
    </w:rPr>
  </w:style>
  <w:style w:type="character" w:customStyle="1" w:styleId="FootnoteTextChar">
    <w:name w:val="Footnote Text Char"/>
    <w:basedOn w:val="DefaultParagraphFont"/>
    <w:link w:val="FootnoteText"/>
    <w:uiPriority w:val="99"/>
    <w:rsid w:val="00D367B2"/>
    <w:rPr>
      <w:sz w:val="20"/>
      <w:szCs w:val="20"/>
    </w:rPr>
  </w:style>
  <w:style w:type="character" w:styleId="FootnoteReference">
    <w:name w:val="footnote reference"/>
    <w:basedOn w:val="DefaultParagraphFont"/>
    <w:uiPriority w:val="99"/>
    <w:semiHidden/>
    <w:unhideWhenUsed/>
    <w:rsid w:val="00D367B2"/>
    <w:rPr>
      <w:vertAlign w:val="superscript"/>
    </w:rPr>
  </w:style>
  <w:style w:type="paragraph" w:styleId="NormalWeb">
    <w:name w:val="Normal (Web)"/>
    <w:basedOn w:val="Normal"/>
    <w:uiPriority w:val="99"/>
    <w:semiHidden/>
    <w:unhideWhenUsed/>
    <w:rsid w:val="00DD7E98"/>
    <w:pPr>
      <w:spacing w:before="100" w:beforeAutospacing="1" w:after="100" w:afterAutospacing="1" w:line="240" w:lineRule="auto"/>
    </w:pPr>
    <w:rPr>
      <w:rFonts w:eastAsiaTheme="minorEastAsia"/>
      <w:szCs w:val="24"/>
      <w:lang w:eastAsia="en-GB"/>
    </w:rPr>
  </w:style>
  <w:style w:type="paragraph" w:customStyle="1" w:styleId="BBAuthorName">
    <w:name w:val="BB_Author_Name"/>
    <w:basedOn w:val="Normal"/>
    <w:next w:val="BCAuthorAddress"/>
    <w:rsid w:val="008E40F1"/>
    <w:pPr>
      <w:spacing w:after="240" w:line="480" w:lineRule="auto"/>
      <w:jc w:val="center"/>
    </w:pPr>
    <w:rPr>
      <w:rFonts w:ascii="Times" w:eastAsia="Times New Roman" w:hAnsi="Times"/>
      <w:i/>
      <w:szCs w:val="20"/>
    </w:rPr>
  </w:style>
  <w:style w:type="paragraph" w:customStyle="1" w:styleId="BATitle">
    <w:name w:val="BA_Title"/>
    <w:basedOn w:val="Normal"/>
    <w:next w:val="BBAuthorName"/>
    <w:rsid w:val="008E40F1"/>
    <w:pPr>
      <w:spacing w:before="720" w:after="360" w:line="480" w:lineRule="auto"/>
      <w:jc w:val="center"/>
    </w:pPr>
    <w:rPr>
      <w:rFonts w:eastAsia="Times New Roman"/>
      <w:sz w:val="44"/>
      <w:szCs w:val="20"/>
    </w:rPr>
  </w:style>
  <w:style w:type="paragraph" w:customStyle="1" w:styleId="BCAuthorAddress">
    <w:name w:val="BC_Author_Address"/>
    <w:basedOn w:val="Normal"/>
    <w:next w:val="Normal"/>
    <w:rsid w:val="008E40F1"/>
    <w:pPr>
      <w:spacing w:after="240" w:line="480" w:lineRule="auto"/>
      <w:jc w:val="center"/>
    </w:pPr>
    <w:rPr>
      <w:rFonts w:ascii="Times" w:eastAsia="Times New Roman" w:hAnsi="Times"/>
      <w:szCs w:val="20"/>
    </w:rPr>
  </w:style>
  <w:style w:type="paragraph" w:customStyle="1" w:styleId="BDAbstract">
    <w:name w:val="BD_Abstract"/>
    <w:basedOn w:val="Normal"/>
    <w:next w:val="Normal"/>
    <w:rsid w:val="008E40F1"/>
    <w:pPr>
      <w:spacing w:before="360" w:after="360" w:line="480" w:lineRule="auto"/>
      <w:jc w:val="both"/>
    </w:pPr>
    <w:rPr>
      <w:rFonts w:ascii="Times" w:eastAsia="Times New Roman" w:hAnsi="Times"/>
      <w:szCs w:val="20"/>
    </w:rPr>
  </w:style>
  <w:style w:type="paragraph" w:customStyle="1" w:styleId="BGKeywords">
    <w:name w:val="BG_Keywords"/>
    <w:basedOn w:val="Normal"/>
    <w:rsid w:val="008E40F1"/>
    <w:pPr>
      <w:spacing w:after="80" w:line="480" w:lineRule="auto"/>
      <w:jc w:val="both"/>
    </w:pPr>
    <w:rPr>
      <w:rFonts w:ascii="Times" w:eastAsia="Times New Roman" w:hAnsi="Times"/>
      <w:szCs w:val="20"/>
    </w:rPr>
  </w:style>
  <w:style w:type="table" w:styleId="TableGrid">
    <w:name w:val="Table Grid"/>
    <w:basedOn w:val="TableNormal"/>
    <w:uiPriority w:val="59"/>
    <w:rsid w:val="00B677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MainText">
    <w:name w:val="TA_Main_Text"/>
    <w:basedOn w:val="Normal"/>
    <w:link w:val="TAMainTextChar"/>
    <w:rsid w:val="0065449C"/>
    <w:pPr>
      <w:spacing w:line="480" w:lineRule="auto"/>
      <w:ind w:firstLine="202"/>
      <w:jc w:val="both"/>
    </w:pPr>
    <w:rPr>
      <w:rFonts w:ascii="Times" w:eastAsia="Times New Roman" w:hAnsi="Times"/>
      <w:szCs w:val="20"/>
    </w:rPr>
  </w:style>
  <w:style w:type="character" w:customStyle="1" w:styleId="TAMainTextChar">
    <w:name w:val="TA_Main_Text Char"/>
    <w:basedOn w:val="DefaultParagraphFont"/>
    <w:link w:val="TAMainText"/>
    <w:rsid w:val="0065449C"/>
    <w:rPr>
      <w:rFonts w:ascii="Times" w:eastAsia="Times New Roman" w:hAnsi="Times"/>
      <w:sz w:val="24"/>
      <w:szCs w:val="20"/>
    </w:rPr>
  </w:style>
  <w:style w:type="table" w:customStyle="1" w:styleId="TableGridLight1">
    <w:name w:val="Table Grid Light1"/>
    <w:basedOn w:val="TableNormal"/>
    <w:uiPriority w:val="40"/>
    <w:rsid w:val="00C8325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A7055F"/>
  </w:style>
  <w:style w:type="character" w:styleId="Hyperlink">
    <w:name w:val="Hyperlink"/>
    <w:basedOn w:val="DefaultParagraphFont"/>
    <w:uiPriority w:val="99"/>
    <w:unhideWhenUsed/>
    <w:rsid w:val="00A7055F"/>
    <w:rPr>
      <w:color w:val="0000FF" w:themeColor="hyperlink"/>
      <w:u w:val="single"/>
    </w:rPr>
  </w:style>
  <w:style w:type="paragraph" w:styleId="Revision">
    <w:name w:val="Revision"/>
    <w:hidden/>
    <w:uiPriority w:val="99"/>
    <w:semiHidden/>
    <w:rsid w:val="00310C23"/>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3042912">
      <w:bodyDiv w:val="1"/>
      <w:marLeft w:val="0"/>
      <w:marRight w:val="0"/>
      <w:marTop w:val="0"/>
      <w:marBottom w:val="0"/>
      <w:divBdr>
        <w:top w:val="none" w:sz="0" w:space="0" w:color="auto"/>
        <w:left w:val="none" w:sz="0" w:space="0" w:color="auto"/>
        <w:bottom w:val="none" w:sz="0" w:space="0" w:color="auto"/>
        <w:right w:val="none" w:sz="0" w:space="0" w:color="auto"/>
      </w:divBdr>
    </w:div>
    <w:div w:id="1884445103">
      <w:bodyDiv w:val="1"/>
      <w:marLeft w:val="0"/>
      <w:marRight w:val="0"/>
      <w:marTop w:val="0"/>
      <w:marBottom w:val="0"/>
      <w:divBdr>
        <w:top w:val="none" w:sz="0" w:space="0" w:color="auto"/>
        <w:left w:val="none" w:sz="0" w:space="0" w:color="auto"/>
        <w:bottom w:val="none" w:sz="0" w:space="0" w:color="auto"/>
        <w:right w:val="none" w:sz="0" w:space="0" w:color="auto"/>
      </w:divBdr>
    </w:div>
    <w:div w:id="1975595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3.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footer" Target="footer3.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7582329481542081"/>
          <c:y val="3.0072294924438386E-2"/>
          <c:w val="0.76282852143482072"/>
          <c:h val="0.78074438611840191"/>
        </c:manualLayout>
      </c:layout>
      <c:barChart>
        <c:barDir val="col"/>
        <c:grouping val="clustered"/>
        <c:varyColors val="0"/>
        <c:ser>
          <c:idx val="0"/>
          <c:order val="0"/>
          <c:tx>
            <c:strRef>
              <c:f>Time!$K$180</c:f>
              <c:strCache>
                <c:ptCount val="1"/>
                <c:pt idx="0">
                  <c:v> Conversion of BO [%]</c:v>
                </c:pt>
              </c:strCache>
            </c:strRef>
          </c:tx>
          <c:spPr>
            <a:solidFill>
              <a:srgbClr val="C00000"/>
            </a:solidFill>
          </c:spPr>
          <c:invertIfNegative val="0"/>
          <c:val>
            <c:numRef>
              <c:f>Time!$K$181:$K$186</c:f>
              <c:numCache>
                <c:formatCode>General</c:formatCode>
                <c:ptCount val="6"/>
                <c:pt idx="0">
                  <c:v>91.4</c:v>
                </c:pt>
                <c:pt idx="1">
                  <c:v>91.4</c:v>
                </c:pt>
                <c:pt idx="2">
                  <c:v>91.4</c:v>
                </c:pt>
                <c:pt idx="3">
                  <c:v>91.4</c:v>
                </c:pt>
                <c:pt idx="4">
                  <c:v>91.4</c:v>
                </c:pt>
                <c:pt idx="5">
                  <c:v>91.4</c:v>
                </c:pt>
              </c:numCache>
            </c:numRef>
          </c:val>
          <c:extLst>
            <c:ext xmlns:c16="http://schemas.microsoft.com/office/drawing/2014/chart" uri="{C3380CC4-5D6E-409C-BE32-E72D297353CC}">
              <c16:uniqueId val="{00000000-4A0C-41CC-8A61-F40E1476BACB}"/>
            </c:ext>
          </c:extLst>
        </c:ser>
        <c:ser>
          <c:idx val="2"/>
          <c:order val="1"/>
          <c:tx>
            <c:strRef>
              <c:f>Time!$M$180</c:f>
              <c:strCache>
                <c:ptCount val="1"/>
                <c:pt idx="0">
                  <c:v>Selectivity [%]</c:v>
                </c:pt>
              </c:strCache>
            </c:strRef>
          </c:tx>
          <c:spPr>
            <a:solidFill>
              <a:srgbClr val="0070C0"/>
            </a:solidFill>
            <a:ln w="15875" cap="rnd">
              <a:noFill/>
            </a:ln>
          </c:spPr>
          <c:invertIfNegative val="0"/>
          <c:cat>
            <c:strRef>
              <c:f>'E:\LSBU PhD\victor\[Graph for figure.xlsx]Catalyst reusability.'!$G$6:$G$11</c:f>
              <c:strCache>
                <c:ptCount val="6"/>
                <c:pt idx="0">
                  <c:v>Run 1</c:v>
                </c:pt>
                <c:pt idx="1">
                  <c:v>Run 2</c:v>
                </c:pt>
                <c:pt idx="2">
                  <c:v>Run 3</c:v>
                </c:pt>
                <c:pt idx="3">
                  <c:v>Run 4</c:v>
                </c:pt>
                <c:pt idx="4">
                  <c:v>Run 5</c:v>
                </c:pt>
                <c:pt idx="5">
                  <c:v>Run 6</c:v>
                </c:pt>
              </c:strCache>
            </c:strRef>
          </c:cat>
          <c:val>
            <c:numRef>
              <c:f>Time!$M$181:$M$186</c:f>
              <c:numCache>
                <c:formatCode>General</c:formatCode>
                <c:ptCount val="6"/>
                <c:pt idx="0">
                  <c:v>72.757111597374177</c:v>
                </c:pt>
                <c:pt idx="1">
                  <c:v>72.757111597374177</c:v>
                </c:pt>
                <c:pt idx="2">
                  <c:v>72.757111597374177</c:v>
                </c:pt>
                <c:pt idx="3">
                  <c:v>72.757111597374177</c:v>
                </c:pt>
                <c:pt idx="4">
                  <c:v>72.757111597374177</c:v>
                </c:pt>
                <c:pt idx="5">
                  <c:v>72.757111597374177</c:v>
                </c:pt>
              </c:numCache>
            </c:numRef>
          </c:val>
          <c:extLst>
            <c:ext xmlns:c16="http://schemas.microsoft.com/office/drawing/2014/chart" uri="{C3380CC4-5D6E-409C-BE32-E72D297353CC}">
              <c16:uniqueId val="{00000000-5D99-4961-A98F-8207AC228B44}"/>
            </c:ext>
          </c:extLst>
        </c:ser>
        <c:ser>
          <c:idx val="1"/>
          <c:order val="2"/>
          <c:tx>
            <c:strRef>
              <c:f>Time!$L$180</c:f>
              <c:strCache>
                <c:ptCount val="1"/>
                <c:pt idx="0">
                  <c:v>Yield of BC [%]</c:v>
                </c:pt>
              </c:strCache>
            </c:strRef>
          </c:tx>
          <c:spPr>
            <a:solidFill>
              <a:srgbClr val="92D050"/>
            </a:solidFill>
            <a:ln>
              <a:noFill/>
            </a:ln>
          </c:spPr>
          <c:invertIfNegative val="0"/>
          <c:cat>
            <c:strRef>
              <c:f>'E:\LSBU PhD\victor\[Graph for figure.xlsx]Catalyst reusability.'!$G$6:$G$11</c:f>
              <c:strCache>
                <c:ptCount val="6"/>
                <c:pt idx="0">
                  <c:v>Run 1</c:v>
                </c:pt>
                <c:pt idx="1">
                  <c:v>Run 2</c:v>
                </c:pt>
                <c:pt idx="2">
                  <c:v>Run 3</c:v>
                </c:pt>
                <c:pt idx="3">
                  <c:v>Run 4</c:v>
                </c:pt>
                <c:pt idx="4">
                  <c:v>Run 5</c:v>
                </c:pt>
                <c:pt idx="5">
                  <c:v>Run 6</c:v>
                </c:pt>
              </c:strCache>
            </c:strRef>
          </c:cat>
          <c:val>
            <c:numRef>
              <c:f>Time!$L$181:$L$186</c:f>
              <c:numCache>
                <c:formatCode>General</c:formatCode>
                <c:ptCount val="6"/>
                <c:pt idx="0">
                  <c:v>66.5</c:v>
                </c:pt>
                <c:pt idx="1">
                  <c:v>66.5</c:v>
                </c:pt>
                <c:pt idx="2">
                  <c:v>66.5</c:v>
                </c:pt>
                <c:pt idx="3">
                  <c:v>66.5</c:v>
                </c:pt>
                <c:pt idx="4">
                  <c:v>66.5</c:v>
                </c:pt>
                <c:pt idx="5">
                  <c:v>66.5</c:v>
                </c:pt>
              </c:numCache>
            </c:numRef>
          </c:val>
          <c:extLst>
            <c:ext xmlns:c16="http://schemas.microsoft.com/office/drawing/2014/chart" uri="{C3380CC4-5D6E-409C-BE32-E72D297353CC}">
              <c16:uniqueId val="{00000001-5D99-4961-A98F-8207AC228B44}"/>
            </c:ext>
          </c:extLst>
        </c:ser>
        <c:dLbls>
          <c:showLegendKey val="0"/>
          <c:showVal val="0"/>
          <c:showCatName val="0"/>
          <c:showSerName val="0"/>
          <c:showPercent val="0"/>
          <c:showBubbleSize val="0"/>
        </c:dLbls>
        <c:gapWidth val="150"/>
        <c:axId val="200064384"/>
        <c:axId val="130926080"/>
      </c:barChart>
      <c:catAx>
        <c:axId val="200064384"/>
        <c:scaling>
          <c:orientation val="minMax"/>
        </c:scaling>
        <c:delete val="0"/>
        <c:axPos val="b"/>
        <c:title>
          <c:tx>
            <c:rich>
              <a:bodyPr/>
              <a:lstStyle/>
              <a:p>
                <a:pPr>
                  <a:defRPr sz="1200">
                    <a:latin typeface="Times New Roman" pitchFamily="18" charset="0"/>
                    <a:cs typeface="Times New Roman" pitchFamily="18" charset="0"/>
                  </a:defRPr>
                </a:pPr>
                <a:r>
                  <a:rPr lang="en-GB" sz="1200">
                    <a:latin typeface="Times New Roman" pitchFamily="18" charset="0"/>
                    <a:cs typeface="Times New Roman" pitchFamily="18" charset="0"/>
                  </a:rPr>
                  <a:t>Catalyst</a:t>
                </a:r>
                <a:r>
                  <a:rPr lang="en-GB" sz="1200" baseline="0">
                    <a:latin typeface="Times New Roman" pitchFamily="18" charset="0"/>
                    <a:cs typeface="Times New Roman" pitchFamily="18" charset="0"/>
                  </a:rPr>
                  <a:t> Reusablity Runs</a:t>
                </a:r>
                <a:endParaRPr lang="en-GB" sz="1200">
                  <a:latin typeface="Times New Roman" pitchFamily="18" charset="0"/>
                  <a:cs typeface="Times New Roman" pitchFamily="18" charset="0"/>
                </a:endParaRPr>
              </a:p>
            </c:rich>
          </c:tx>
          <c:layout>
            <c:manualLayout>
              <c:xMode val="edge"/>
              <c:yMode val="edge"/>
              <c:x val="0.25774700148297064"/>
              <c:y val="0.88497601848939622"/>
            </c:manualLayout>
          </c:layout>
          <c:overlay val="0"/>
        </c:title>
        <c:numFmt formatCode="General" sourceLinked="1"/>
        <c:majorTickMark val="none"/>
        <c:minorTickMark val="out"/>
        <c:tickLblPos val="nextTo"/>
        <c:spPr>
          <a:ln>
            <a:solidFill>
              <a:schemeClr val="tx1"/>
            </a:solidFill>
          </a:ln>
        </c:spPr>
        <c:txPr>
          <a:bodyPr/>
          <a:lstStyle/>
          <a:p>
            <a:pPr>
              <a:defRPr sz="1200">
                <a:latin typeface="Times New Roman" panose="02020603050405020304" pitchFamily="18" charset="0"/>
                <a:cs typeface="Times New Roman" panose="02020603050405020304" pitchFamily="18" charset="0"/>
              </a:defRPr>
            </a:pPr>
            <a:endParaRPr lang="en-US"/>
          </a:p>
        </c:txPr>
        <c:crossAx val="130926080"/>
        <c:crosses val="autoZero"/>
        <c:auto val="1"/>
        <c:lblAlgn val="ctr"/>
        <c:lblOffset val="100"/>
        <c:noMultiLvlLbl val="0"/>
      </c:catAx>
      <c:valAx>
        <c:axId val="130926080"/>
        <c:scaling>
          <c:orientation val="minMax"/>
          <c:max val="100"/>
          <c:min val="0"/>
        </c:scaling>
        <c:delete val="0"/>
        <c:axPos val="l"/>
        <c:title>
          <c:tx>
            <c:rich>
              <a:bodyPr rot="-5400000" vert="horz"/>
              <a:lstStyle/>
              <a:p>
                <a:pPr>
                  <a:defRPr sz="1200"/>
                </a:pPr>
                <a:r>
                  <a:rPr lang="en-GB" sz="1200">
                    <a:latin typeface="Times New Roman" pitchFamily="18" charset="0"/>
                    <a:cs typeface="Times New Roman" pitchFamily="18" charset="0"/>
                  </a:rPr>
                  <a:t> Percentage [%]</a:t>
                </a:r>
              </a:p>
            </c:rich>
          </c:tx>
          <c:layout>
            <c:manualLayout>
              <c:xMode val="edge"/>
              <c:yMode val="edge"/>
              <c:x val="2.7779254865869041E-3"/>
              <c:y val="0.2534459193030455"/>
            </c:manualLayout>
          </c:layout>
          <c:overlay val="0"/>
        </c:title>
        <c:numFmt formatCode="General" sourceLinked="1"/>
        <c:majorTickMark val="out"/>
        <c:minorTickMark val="none"/>
        <c:tickLblPos val="nextTo"/>
        <c:spPr>
          <a:ln w="19050">
            <a:solidFill>
              <a:schemeClr val="tx1"/>
            </a:solidFill>
          </a:ln>
        </c:spPr>
        <c:txPr>
          <a:bodyPr/>
          <a:lstStyle/>
          <a:p>
            <a:pPr>
              <a:defRPr sz="1200">
                <a:latin typeface="Times New Roman" pitchFamily="18" charset="0"/>
                <a:cs typeface="Times New Roman" pitchFamily="18" charset="0"/>
              </a:defRPr>
            </a:pPr>
            <a:endParaRPr lang="en-US"/>
          </a:p>
        </c:txPr>
        <c:crossAx val="200064384"/>
        <c:crosses val="autoZero"/>
        <c:crossBetween val="between"/>
        <c:majorUnit val="20"/>
      </c:valAx>
      <c:spPr>
        <a:noFill/>
        <a:ln w="19050">
          <a:solidFill>
            <a:schemeClr val="tx1"/>
          </a:solidFill>
        </a:ln>
      </c:spPr>
    </c:plotArea>
    <c:legend>
      <c:legendPos val="b"/>
      <c:layout>
        <c:manualLayout>
          <c:xMode val="edge"/>
          <c:yMode val="edge"/>
          <c:x val="8.1168762995534646E-2"/>
          <c:y val="0.92993885227760231"/>
          <c:w val="0.89999986365340701"/>
          <c:h val="6.6389740411266995E-2"/>
        </c:manualLayout>
      </c:layout>
      <c:overlay val="0"/>
    </c:legend>
    <c:plotVisOnly val="1"/>
    <c:dispBlanksAs val="gap"/>
    <c:showDLblsOverMax val="0"/>
  </c:chart>
  <c:spPr>
    <a:noFill/>
    <a:ln w="19050">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CBA535-8D96-47CB-A169-D2E14CBD5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2</Pages>
  <Words>19868</Words>
  <Characters>113250</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London South Bank University</Company>
  <LinksUpToDate>false</LinksUpToDate>
  <CharactersWithSpaces>132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nyenkeadi, Victor Nnamdi</dc:creator>
  <cp:lastModifiedBy>Saha, Basu</cp:lastModifiedBy>
  <cp:revision>6</cp:revision>
  <cp:lastPrinted>2019-01-31T13:51:00Z</cp:lastPrinted>
  <dcterms:created xsi:type="dcterms:W3CDTF">2019-02-18T18:45:00Z</dcterms:created>
  <dcterms:modified xsi:type="dcterms:W3CDTF">2019-02-18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inDIP File ID">
    <vt:lpwstr>3e500c90-aa65-4d30-887e-644cdf6689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iomass-and-bioenergy</vt:lpwstr>
  </property>
  <property fmtid="{D5CDD505-2E9C-101B-9397-08002B2CF9AE}" pid="10" name="Mendeley Recent Style Name 3_1">
    <vt:lpwstr>Biomass and Bioenergy</vt:lpwstr>
  </property>
  <property fmtid="{D5CDD505-2E9C-101B-9397-08002B2CF9AE}" pid="11" name="Mendeley Recent Style Id 4_1">
    <vt:lpwstr>http://www.zotero.org/styles/bioresource-technology</vt:lpwstr>
  </property>
  <property fmtid="{D5CDD505-2E9C-101B-9397-08002B2CF9AE}" pid="12" name="Mendeley Recent Style Name 4_1">
    <vt:lpwstr>Bioresource Technology</vt:lpwstr>
  </property>
  <property fmtid="{D5CDD505-2E9C-101B-9397-08002B2CF9AE}" pid="13" name="Mendeley Recent Style Id 5_1">
    <vt:lpwstr>http://www.zotero.org/styles/catalysis-today</vt:lpwstr>
  </property>
  <property fmtid="{D5CDD505-2E9C-101B-9397-08002B2CF9AE}" pid="14" name="Mendeley Recent Style Name 5_1">
    <vt:lpwstr>Catalysis Today</vt:lpwstr>
  </property>
  <property fmtid="{D5CDD505-2E9C-101B-9397-08002B2CF9AE}" pid="15" name="Mendeley Recent Style Id 6_1">
    <vt:lpwstr>http://www.zotero.org/styles/chicago-author-date</vt:lpwstr>
  </property>
  <property fmtid="{D5CDD505-2E9C-101B-9397-08002B2CF9AE}" pid="16" name="Mendeley Recent Style Name 6_1">
    <vt:lpwstr>Chicago Manual of Style 17th edition (author-date)</vt:lpwstr>
  </property>
  <property fmtid="{D5CDD505-2E9C-101B-9397-08002B2CF9AE}" pid="17" name="Mendeley Recent Style Id 7_1">
    <vt:lpwstr>http://www.zotero.org/styles/harvard-cite-them-right</vt:lpwstr>
  </property>
  <property fmtid="{D5CDD505-2E9C-101B-9397-08002B2CF9AE}" pid="18" name="Mendeley Recent Style Name 7_1">
    <vt:lpwstr>Cite Them Right 10th edition - Harvar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renewable-energy</vt:lpwstr>
  </property>
  <property fmtid="{D5CDD505-2E9C-101B-9397-08002B2CF9AE}" pid="22" name="Mendeley Recent Style Name 9_1">
    <vt:lpwstr>Renewable Energy</vt:lpwstr>
  </property>
  <property fmtid="{D5CDD505-2E9C-101B-9397-08002B2CF9AE}" pid="23" name="Mendeley Document_1">
    <vt:lpwstr>True</vt:lpwstr>
  </property>
  <property fmtid="{D5CDD505-2E9C-101B-9397-08002B2CF9AE}" pid="24" name="Mendeley Unique User Id_1">
    <vt:lpwstr>acca180e-8023-31f9-a446-bb79efda3fca</vt:lpwstr>
  </property>
  <property fmtid="{D5CDD505-2E9C-101B-9397-08002B2CF9AE}" pid="25" name="Mendeley Citation Style_1">
    <vt:lpwstr>http://www.zotero.org/styles/catalysis-today</vt:lpwstr>
  </property>
</Properties>
</file>